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31323" w14:textId="77777777" w:rsidR="00322AFE" w:rsidRDefault="00322AFE" w:rsidP="00322AFE"/>
    <w:p w14:paraId="101CC31D" w14:textId="77777777" w:rsidR="00783864" w:rsidRDefault="00783864" w:rsidP="00783864">
      <w:pPr>
        <w:spacing w:before="0" w:after="160"/>
        <w:ind w:firstLine="0"/>
        <w:jc w:val="center"/>
      </w:pPr>
      <w:r>
        <w:rPr>
          <w:noProof/>
        </w:rPr>
        <w:drawing>
          <wp:inline distT="0" distB="0" distL="0" distR="0" wp14:anchorId="6ABF19D8" wp14:editId="404F5F37">
            <wp:extent cx="5400040" cy="1499235"/>
            <wp:effectExtent l="0" t="0" r="0" b="571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0040" cy="1499235"/>
                    </a:xfrm>
                    <a:prstGeom prst="rect">
                      <a:avLst/>
                    </a:prstGeom>
                  </pic:spPr>
                </pic:pic>
              </a:graphicData>
            </a:graphic>
          </wp:inline>
        </w:drawing>
      </w:r>
    </w:p>
    <w:p w14:paraId="3A75EC9A" w14:textId="77777777" w:rsidR="00783864" w:rsidRDefault="00783864" w:rsidP="00783864">
      <w:pPr>
        <w:ind w:firstLine="0"/>
        <w:jc w:val="center"/>
      </w:pPr>
    </w:p>
    <w:tbl>
      <w:tblPr>
        <w:tblStyle w:val="Tablaconcuadrcula"/>
        <w:tblW w:w="0" w:type="auto"/>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9"/>
        <w:gridCol w:w="1596"/>
      </w:tblGrid>
      <w:tr w:rsidR="00783864" w14:paraId="08BA972F" w14:textId="77777777" w:rsidTr="00EF058A">
        <w:tc>
          <w:tcPr>
            <w:tcW w:w="5954" w:type="dxa"/>
          </w:tcPr>
          <w:p w14:paraId="5902AB35" w14:textId="77777777" w:rsidR="00783864" w:rsidRDefault="00783864" w:rsidP="00EF058A">
            <w:pPr>
              <w:ind w:firstLine="0"/>
              <w:jc w:val="center"/>
              <w:rPr>
                <w:b/>
                <w:szCs w:val="24"/>
              </w:rPr>
            </w:pPr>
          </w:p>
          <w:p w14:paraId="566EF33C" w14:textId="77777777" w:rsidR="00783864" w:rsidRPr="00FE5F66" w:rsidRDefault="00783864" w:rsidP="00EF058A">
            <w:pPr>
              <w:ind w:firstLine="0"/>
              <w:jc w:val="center"/>
              <w:rPr>
                <w:b/>
                <w:szCs w:val="24"/>
              </w:rPr>
            </w:pPr>
            <w:r w:rsidRPr="00FE5F66">
              <w:rPr>
                <w:b/>
                <w:szCs w:val="24"/>
              </w:rPr>
              <w:t>TFG del Grado en Ingeniería Informática</w:t>
            </w:r>
          </w:p>
          <w:p w14:paraId="79761C9C" w14:textId="77777777" w:rsidR="00783864" w:rsidRPr="005421BB" w:rsidRDefault="00783864" w:rsidP="00EF058A">
            <w:pPr>
              <w:ind w:firstLine="0"/>
              <w:jc w:val="center"/>
              <w:rPr>
                <w:b/>
                <w:sz w:val="36"/>
                <w:szCs w:val="36"/>
              </w:rPr>
            </w:pPr>
            <w:r w:rsidRPr="005421BB">
              <w:rPr>
                <w:b/>
                <w:sz w:val="36"/>
                <w:szCs w:val="36"/>
              </w:rPr>
              <w:t>TestingAWE</w:t>
            </w:r>
          </w:p>
          <w:p w14:paraId="43348861" w14:textId="77777777" w:rsidR="00783864" w:rsidRPr="007A04B4" w:rsidRDefault="00783864" w:rsidP="00EF058A">
            <w:pPr>
              <w:jc w:val="center"/>
              <w:rPr>
                <w:b/>
                <w:sz w:val="28"/>
                <w:szCs w:val="28"/>
              </w:rPr>
            </w:pPr>
            <w:r w:rsidRPr="002C1AF4">
              <w:rPr>
                <w:b/>
                <w:sz w:val="28"/>
                <w:szCs w:val="28"/>
              </w:rPr>
              <w:t>Sistema para generar test automáticos End-to-end de aplicaciones Angular/Web/Electron</w:t>
            </w:r>
          </w:p>
        </w:tc>
        <w:tc>
          <w:tcPr>
            <w:tcW w:w="1411" w:type="dxa"/>
          </w:tcPr>
          <w:p w14:paraId="5160C6E1" w14:textId="77777777" w:rsidR="00783864" w:rsidRDefault="00783864" w:rsidP="00EF058A">
            <w:pPr>
              <w:ind w:firstLine="0"/>
              <w:jc w:val="center"/>
            </w:pPr>
            <w:r>
              <w:rPr>
                <w:b/>
                <w:noProof/>
                <w:szCs w:val="24"/>
              </w:rPr>
              <w:drawing>
                <wp:anchor distT="0" distB="0" distL="114300" distR="114300" simplePos="0" relativeHeight="251659264" behindDoc="0" locked="0" layoutInCell="1" allowOverlap="1" wp14:anchorId="4004A276" wp14:editId="0CD96EC6">
                  <wp:simplePos x="0" y="0"/>
                  <wp:positionH relativeFrom="column">
                    <wp:posOffset>-68263</wp:posOffset>
                  </wp:positionH>
                  <wp:positionV relativeFrom="paragraph">
                    <wp:posOffset>208915</wp:posOffset>
                  </wp:positionV>
                  <wp:extent cx="866775" cy="1049655"/>
                  <wp:effectExtent l="0" t="0" r="9525" b="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cudo_Informatica.PNG"/>
                          <pic:cNvPicPr/>
                        </pic:nvPicPr>
                        <pic:blipFill>
                          <a:blip r:embed="rId9">
                            <a:extLst>
                              <a:ext uri="{28A0092B-C50C-407E-A947-70E740481C1C}">
                                <a14:useLocalDpi xmlns:a14="http://schemas.microsoft.com/office/drawing/2010/main" val="0"/>
                              </a:ext>
                            </a:extLst>
                          </a:blip>
                          <a:stretch>
                            <a:fillRect/>
                          </a:stretch>
                        </pic:blipFill>
                        <pic:spPr>
                          <a:xfrm>
                            <a:off x="0" y="0"/>
                            <a:ext cx="866775" cy="1049655"/>
                          </a:xfrm>
                          <a:prstGeom prst="rect">
                            <a:avLst/>
                          </a:prstGeom>
                        </pic:spPr>
                      </pic:pic>
                    </a:graphicData>
                  </a:graphic>
                  <wp14:sizeRelH relativeFrom="margin">
                    <wp14:pctWidth>0</wp14:pctWidth>
                  </wp14:sizeRelH>
                  <wp14:sizeRelV relativeFrom="margin">
                    <wp14:pctHeight>0</wp14:pctHeight>
                  </wp14:sizeRelV>
                </wp:anchor>
              </w:drawing>
            </w:r>
          </w:p>
        </w:tc>
      </w:tr>
    </w:tbl>
    <w:p w14:paraId="794699B2" w14:textId="77777777" w:rsidR="00783864" w:rsidRDefault="00783864" w:rsidP="00783864">
      <w:pPr>
        <w:ind w:firstLine="0"/>
      </w:pPr>
    </w:p>
    <w:p w14:paraId="248347A3" w14:textId="77777777" w:rsidR="00783864" w:rsidRDefault="00783864" w:rsidP="00783864">
      <w:pPr>
        <w:ind w:firstLine="0"/>
      </w:pPr>
    </w:p>
    <w:p w14:paraId="5B60095C" w14:textId="77777777" w:rsidR="00783864" w:rsidRDefault="00783864" w:rsidP="00783864">
      <w:pPr>
        <w:ind w:firstLine="0"/>
        <w:jc w:val="center"/>
        <w:rPr>
          <w:sz w:val="32"/>
          <w:szCs w:val="32"/>
        </w:rPr>
      </w:pPr>
      <w:r>
        <w:rPr>
          <w:sz w:val="32"/>
          <w:szCs w:val="32"/>
        </w:rPr>
        <w:t>Presentado por Mario Ubierna San Mamés</w:t>
      </w:r>
    </w:p>
    <w:p w14:paraId="0E5403C3" w14:textId="77777777" w:rsidR="00783864" w:rsidRDefault="00783864" w:rsidP="00783864">
      <w:pPr>
        <w:ind w:firstLine="0"/>
        <w:jc w:val="center"/>
        <w:rPr>
          <w:sz w:val="32"/>
          <w:szCs w:val="32"/>
        </w:rPr>
      </w:pPr>
      <w:r>
        <w:rPr>
          <w:sz w:val="32"/>
          <w:szCs w:val="32"/>
        </w:rPr>
        <w:t>en la Universidad de Burgos – 3 de julio de 2019</w:t>
      </w:r>
    </w:p>
    <w:p w14:paraId="4821148D" w14:textId="77777777" w:rsidR="00783864" w:rsidRDefault="00783864" w:rsidP="00783864">
      <w:pPr>
        <w:ind w:firstLine="0"/>
        <w:jc w:val="center"/>
        <w:rPr>
          <w:sz w:val="32"/>
          <w:szCs w:val="32"/>
        </w:rPr>
      </w:pPr>
      <w:r>
        <w:rPr>
          <w:sz w:val="32"/>
          <w:szCs w:val="32"/>
        </w:rPr>
        <w:t>Tutor Universidad de Burgos: Dr. Raúl Marticorena Sánchez</w:t>
      </w:r>
    </w:p>
    <w:p w14:paraId="381E2E5A" w14:textId="77777777" w:rsidR="00783864" w:rsidRDefault="00783864" w:rsidP="00783864">
      <w:pPr>
        <w:ind w:firstLine="0"/>
        <w:jc w:val="center"/>
        <w:rPr>
          <w:sz w:val="32"/>
          <w:szCs w:val="32"/>
        </w:rPr>
      </w:pPr>
      <w:r>
        <w:rPr>
          <w:sz w:val="32"/>
          <w:szCs w:val="32"/>
        </w:rPr>
        <w:t>Tutores Observatorio HP: Alicia Gago Pérez,</w:t>
      </w:r>
    </w:p>
    <w:p w14:paraId="78E51752" w14:textId="77777777" w:rsidR="00783864" w:rsidRDefault="00783864" w:rsidP="00783864">
      <w:pPr>
        <w:ind w:firstLine="0"/>
        <w:jc w:val="center"/>
        <w:rPr>
          <w:sz w:val="32"/>
          <w:szCs w:val="32"/>
        </w:rPr>
      </w:pPr>
      <w:r>
        <w:rPr>
          <w:sz w:val="32"/>
          <w:szCs w:val="32"/>
        </w:rPr>
        <w:t>David Calvo Duarte,</w:t>
      </w:r>
    </w:p>
    <w:p w14:paraId="07BCA2D2" w14:textId="77777777" w:rsidR="00783864" w:rsidRPr="00131B2C" w:rsidRDefault="00783864" w:rsidP="00783864">
      <w:pPr>
        <w:ind w:firstLine="0"/>
        <w:jc w:val="center"/>
        <w:rPr>
          <w:sz w:val="32"/>
          <w:szCs w:val="32"/>
        </w:rPr>
      </w:pPr>
      <w:r>
        <w:rPr>
          <w:sz w:val="32"/>
          <w:szCs w:val="32"/>
        </w:rPr>
        <w:t>Juan Manuel Zamarreno Pérez</w:t>
      </w:r>
    </w:p>
    <w:p w14:paraId="3CF08B25" w14:textId="77777777" w:rsidR="002C1AF4" w:rsidRDefault="002C1AF4" w:rsidP="00081989">
      <w:pPr>
        <w:ind w:firstLine="0"/>
        <w:jc w:val="center"/>
        <w:rPr>
          <w:sz w:val="32"/>
          <w:szCs w:val="32"/>
        </w:rPr>
      </w:pPr>
    </w:p>
    <w:p w14:paraId="740B1799" w14:textId="77777777" w:rsidR="002C1AF4" w:rsidRPr="00131B2C" w:rsidRDefault="002C1AF4" w:rsidP="00081989">
      <w:pPr>
        <w:ind w:firstLine="0"/>
        <w:jc w:val="center"/>
        <w:rPr>
          <w:sz w:val="32"/>
          <w:szCs w:val="32"/>
        </w:rPr>
      </w:pPr>
    </w:p>
    <w:p w14:paraId="1F8E5F90" w14:textId="7C4D07BD" w:rsidR="006C4724" w:rsidRDefault="006C4724">
      <w:pPr>
        <w:spacing w:before="0" w:after="160"/>
        <w:ind w:firstLine="0"/>
        <w:jc w:val="left"/>
      </w:pPr>
      <w:r>
        <w:br w:type="page"/>
      </w:r>
    </w:p>
    <w:p w14:paraId="37828E00" w14:textId="7D6A39A9" w:rsidR="00D31F13" w:rsidRDefault="00D31F13" w:rsidP="00921253"/>
    <w:p w14:paraId="6F32FC15" w14:textId="77777777" w:rsidR="002763C6" w:rsidRDefault="002763C6" w:rsidP="00921253"/>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017EF9">
            <w:pPr>
              <w:pStyle w:val="Ttulo1"/>
              <w:numPr>
                <w:ilvl w:val="0"/>
                <w:numId w:val="0"/>
              </w:numPr>
              <w:ind w:left="340"/>
              <w:jc w:val="center"/>
              <w:outlineLvl w:val="0"/>
            </w:pPr>
            <w:bookmarkStart w:id="0" w:name="_Toc12894987"/>
            <w:r w:rsidRPr="00114B07">
              <w:t>Índice de Contenido</w:t>
            </w:r>
            <w:bookmarkEnd w:id="0"/>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b/>
          <w:bCs/>
        </w:rPr>
      </w:sdtEndPr>
      <w:sdtContent>
        <w:p w14:paraId="0C4B8257" w14:textId="77777777" w:rsidR="00E60CF5" w:rsidRDefault="00E60CF5">
          <w:pPr>
            <w:pStyle w:val="TtuloTDC"/>
          </w:pPr>
        </w:p>
        <w:p w14:paraId="7D8C6AA4" w14:textId="6DF5E69C" w:rsidR="001A7D64" w:rsidRDefault="00E60CF5">
          <w:pPr>
            <w:pStyle w:val="TDC1"/>
            <w:tabs>
              <w:tab w:val="right" w:leader="dot" w:pos="8494"/>
            </w:tabs>
            <w:rPr>
              <w:rFonts w:asciiTheme="minorHAnsi" w:eastAsiaTheme="minorEastAsia" w:hAnsiTheme="minorHAnsi"/>
              <w:noProof/>
              <w:sz w:val="22"/>
              <w:lang w:eastAsia="es-ES"/>
            </w:rPr>
          </w:pPr>
          <w:r>
            <w:rPr>
              <w:b/>
              <w:bCs/>
            </w:rPr>
            <w:fldChar w:fldCharType="begin"/>
          </w:r>
          <w:r>
            <w:rPr>
              <w:b/>
              <w:bCs/>
            </w:rPr>
            <w:instrText xml:space="preserve"> TOC \o "1-3" \h \z \u </w:instrText>
          </w:r>
          <w:r>
            <w:rPr>
              <w:b/>
              <w:bCs/>
            </w:rPr>
            <w:fldChar w:fldCharType="separate"/>
          </w:r>
          <w:hyperlink w:anchor="_Toc12894987" w:history="1">
            <w:r w:rsidR="001A7D64" w:rsidRPr="005B0C5F">
              <w:rPr>
                <w:rStyle w:val="Hipervnculo"/>
                <w:noProof/>
              </w:rPr>
              <w:t>Índice de Contenido</w:t>
            </w:r>
            <w:r w:rsidR="001A7D64">
              <w:rPr>
                <w:noProof/>
                <w:webHidden/>
              </w:rPr>
              <w:tab/>
            </w:r>
            <w:r w:rsidR="001A7D64">
              <w:rPr>
                <w:noProof/>
                <w:webHidden/>
              </w:rPr>
              <w:fldChar w:fldCharType="begin"/>
            </w:r>
            <w:r w:rsidR="001A7D64">
              <w:rPr>
                <w:noProof/>
                <w:webHidden/>
              </w:rPr>
              <w:instrText xml:space="preserve"> PAGEREF _Toc12894987 \h </w:instrText>
            </w:r>
            <w:r w:rsidR="001A7D64">
              <w:rPr>
                <w:noProof/>
                <w:webHidden/>
              </w:rPr>
            </w:r>
            <w:r w:rsidR="001A7D64">
              <w:rPr>
                <w:noProof/>
                <w:webHidden/>
              </w:rPr>
              <w:fldChar w:fldCharType="separate"/>
            </w:r>
            <w:r w:rsidR="001A7D64">
              <w:rPr>
                <w:noProof/>
                <w:webHidden/>
              </w:rPr>
              <w:t>3</w:t>
            </w:r>
            <w:r w:rsidR="001A7D64">
              <w:rPr>
                <w:noProof/>
                <w:webHidden/>
              </w:rPr>
              <w:fldChar w:fldCharType="end"/>
            </w:r>
          </w:hyperlink>
        </w:p>
        <w:p w14:paraId="0EE40D51" w14:textId="5EE9F290" w:rsidR="001A7D64" w:rsidRDefault="001A7D64">
          <w:pPr>
            <w:pStyle w:val="TDC1"/>
            <w:tabs>
              <w:tab w:val="right" w:leader="dot" w:pos="8494"/>
            </w:tabs>
            <w:rPr>
              <w:rFonts w:asciiTheme="minorHAnsi" w:eastAsiaTheme="minorEastAsia" w:hAnsiTheme="minorHAnsi"/>
              <w:noProof/>
              <w:sz w:val="22"/>
              <w:lang w:eastAsia="es-ES"/>
            </w:rPr>
          </w:pPr>
          <w:hyperlink w:anchor="_Toc12894988" w:history="1">
            <w:r w:rsidRPr="005B0C5F">
              <w:rPr>
                <w:rStyle w:val="Hipervnculo"/>
                <w:noProof/>
              </w:rPr>
              <w:t>Índice de tablas</w:t>
            </w:r>
            <w:r>
              <w:rPr>
                <w:noProof/>
                <w:webHidden/>
              </w:rPr>
              <w:tab/>
            </w:r>
            <w:r>
              <w:rPr>
                <w:noProof/>
                <w:webHidden/>
              </w:rPr>
              <w:fldChar w:fldCharType="begin"/>
            </w:r>
            <w:r>
              <w:rPr>
                <w:noProof/>
                <w:webHidden/>
              </w:rPr>
              <w:instrText xml:space="preserve"> PAGEREF _Toc12894988 \h </w:instrText>
            </w:r>
            <w:r>
              <w:rPr>
                <w:noProof/>
                <w:webHidden/>
              </w:rPr>
            </w:r>
            <w:r>
              <w:rPr>
                <w:noProof/>
                <w:webHidden/>
              </w:rPr>
              <w:fldChar w:fldCharType="separate"/>
            </w:r>
            <w:r>
              <w:rPr>
                <w:noProof/>
                <w:webHidden/>
              </w:rPr>
              <w:t>5</w:t>
            </w:r>
            <w:r>
              <w:rPr>
                <w:noProof/>
                <w:webHidden/>
              </w:rPr>
              <w:fldChar w:fldCharType="end"/>
            </w:r>
          </w:hyperlink>
        </w:p>
        <w:p w14:paraId="5DDF9A17" w14:textId="61BF999E" w:rsidR="001A7D64" w:rsidRDefault="001A7D64">
          <w:pPr>
            <w:pStyle w:val="TDC1"/>
            <w:tabs>
              <w:tab w:val="right" w:leader="dot" w:pos="8494"/>
            </w:tabs>
            <w:rPr>
              <w:rFonts w:asciiTheme="minorHAnsi" w:eastAsiaTheme="minorEastAsia" w:hAnsiTheme="minorHAnsi"/>
              <w:noProof/>
              <w:sz w:val="22"/>
              <w:lang w:eastAsia="es-ES"/>
            </w:rPr>
          </w:pPr>
          <w:hyperlink w:anchor="_Toc12894989" w:history="1">
            <w:r w:rsidRPr="005B0C5F">
              <w:rPr>
                <w:rStyle w:val="Hipervnculo"/>
                <w:noProof/>
              </w:rPr>
              <w:t>Índice de ilustraciones</w:t>
            </w:r>
            <w:r>
              <w:rPr>
                <w:noProof/>
                <w:webHidden/>
              </w:rPr>
              <w:tab/>
            </w:r>
            <w:r>
              <w:rPr>
                <w:noProof/>
                <w:webHidden/>
              </w:rPr>
              <w:fldChar w:fldCharType="begin"/>
            </w:r>
            <w:r>
              <w:rPr>
                <w:noProof/>
                <w:webHidden/>
              </w:rPr>
              <w:instrText xml:space="preserve"> PAGEREF _Toc12894989 \h </w:instrText>
            </w:r>
            <w:r>
              <w:rPr>
                <w:noProof/>
                <w:webHidden/>
              </w:rPr>
            </w:r>
            <w:r>
              <w:rPr>
                <w:noProof/>
                <w:webHidden/>
              </w:rPr>
              <w:fldChar w:fldCharType="separate"/>
            </w:r>
            <w:r>
              <w:rPr>
                <w:noProof/>
                <w:webHidden/>
              </w:rPr>
              <w:t>6</w:t>
            </w:r>
            <w:r>
              <w:rPr>
                <w:noProof/>
                <w:webHidden/>
              </w:rPr>
              <w:fldChar w:fldCharType="end"/>
            </w:r>
          </w:hyperlink>
        </w:p>
        <w:p w14:paraId="66275100" w14:textId="411EDB6C" w:rsidR="001A7D64" w:rsidRDefault="001A7D64">
          <w:pPr>
            <w:pStyle w:val="TDC1"/>
            <w:tabs>
              <w:tab w:val="right" w:leader="dot" w:pos="8494"/>
            </w:tabs>
            <w:rPr>
              <w:rFonts w:asciiTheme="minorHAnsi" w:eastAsiaTheme="minorEastAsia" w:hAnsiTheme="minorHAnsi"/>
              <w:noProof/>
              <w:sz w:val="22"/>
              <w:lang w:eastAsia="es-ES"/>
            </w:rPr>
          </w:pPr>
          <w:hyperlink w:anchor="_Toc12894990" w:history="1">
            <w:r w:rsidRPr="005B0C5F">
              <w:rPr>
                <w:rStyle w:val="Hipervnculo"/>
                <w:noProof/>
              </w:rPr>
              <w:t>Apéndice A Manuales</w:t>
            </w:r>
            <w:r>
              <w:rPr>
                <w:noProof/>
                <w:webHidden/>
              </w:rPr>
              <w:tab/>
            </w:r>
            <w:r>
              <w:rPr>
                <w:noProof/>
                <w:webHidden/>
              </w:rPr>
              <w:fldChar w:fldCharType="begin"/>
            </w:r>
            <w:r>
              <w:rPr>
                <w:noProof/>
                <w:webHidden/>
              </w:rPr>
              <w:instrText xml:space="preserve"> PAGEREF _Toc12894990 \h </w:instrText>
            </w:r>
            <w:r>
              <w:rPr>
                <w:noProof/>
                <w:webHidden/>
              </w:rPr>
            </w:r>
            <w:r>
              <w:rPr>
                <w:noProof/>
                <w:webHidden/>
              </w:rPr>
              <w:fldChar w:fldCharType="separate"/>
            </w:r>
            <w:r>
              <w:rPr>
                <w:noProof/>
                <w:webHidden/>
              </w:rPr>
              <w:t>8</w:t>
            </w:r>
            <w:r>
              <w:rPr>
                <w:noProof/>
                <w:webHidden/>
              </w:rPr>
              <w:fldChar w:fldCharType="end"/>
            </w:r>
          </w:hyperlink>
        </w:p>
        <w:p w14:paraId="0D5B5561" w14:textId="12567D04" w:rsidR="001A7D64" w:rsidRDefault="001A7D64">
          <w:pPr>
            <w:pStyle w:val="TDC2"/>
            <w:rPr>
              <w:rFonts w:asciiTheme="minorHAnsi" w:eastAsiaTheme="minorEastAsia" w:hAnsiTheme="minorHAnsi"/>
              <w:noProof/>
              <w:sz w:val="22"/>
              <w:lang w:eastAsia="es-ES"/>
            </w:rPr>
          </w:pPr>
          <w:hyperlink w:anchor="_Toc12894991" w:history="1">
            <w:r w:rsidRPr="005B0C5F">
              <w:rPr>
                <w:rStyle w:val="Hipervnculo"/>
                <w:noProof/>
              </w:rPr>
              <w:t>A.1. Introducción</w:t>
            </w:r>
            <w:r>
              <w:rPr>
                <w:noProof/>
                <w:webHidden/>
              </w:rPr>
              <w:tab/>
            </w:r>
            <w:r>
              <w:rPr>
                <w:noProof/>
                <w:webHidden/>
              </w:rPr>
              <w:fldChar w:fldCharType="begin"/>
            </w:r>
            <w:r>
              <w:rPr>
                <w:noProof/>
                <w:webHidden/>
              </w:rPr>
              <w:instrText xml:space="preserve"> PAGEREF _Toc12894991 \h </w:instrText>
            </w:r>
            <w:r>
              <w:rPr>
                <w:noProof/>
                <w:webHidden/>
              </w:rPr>
            </w:r>
            <w:r>
              <w:rPr>
                <w:noProof/>
                <w:webHidden/>
              </w:rPr>
              <w:fldChar w:fldCharType="separate"/>
            </w:r>
            <w:r>
              <w:rPr>
                <w:noProof/>
                <w:webHidden/>
              </w:rPr>
              <w:t>8</w:t>
            </w:r>
            <w:r>
              <w:rPr>
                <w:noProof/>
                <w:webHidden/>
              </w:rPr>
              <w:fldChar w:fldCharType="end"/>
            </w:r>
          </w:hyperlink>
        </w:p>
        <w:p w14:paraId="03E71EB1" w14:textId="6D9D84B0" w:rsidR="001A7D64" w:rsidRDefault="001A7D64">
          <w:pPr>
            <w:pStyle w:val="TDC2"/>
            <w:rPr>
              <w:rFonts w:asciiTheme="minorHAnsi" w:eastAsiaTheme="minorEastAsia" w:hAnsiTheme="minorHAnsi"/>
              <w:noProof/>
              <w:sz w:val="22"/>
              <w:lang w:eastAsia="es-ES"/>
            </w:rPr>
          </w:pPr>
          <w:hyperlink w:anchor="_Toc12894992" w:history="1">
            <w:r w:rsidRPr="005B0C5F">
              <w:rPr>
                <w:rStyle w:val="Hipervnculo"/>
                <w:noProof/>
              </w:rPr>
              <w:t>A.2. Planificación temporal</w:t>
            </w:r>
            <w:r>
              <w:rPr>
                <w:noProof/>
                <w:webHidden/>
              </w:rPr>
              <w:tab/>
            </w:r>
            <w:r>
              <w:rPr>
                <w:noProof/>
                <w:webHidden/>
              </w:rPr>
              <w:fldChar w:fldCharType="begin"/>
            </w:r>
            <w:r>
              <w:rPr>
                <w:noProof/>
                <w:webHidden/>
              </w:rPr>
              <w:instrText xml:space="preserve"> PAGEREF _Toc12894992 \h </w:instrText>
            </w:r>
            <w:r>
              <w:rPr>
                <w:noProof/>
                <w:webHidden/>
              </w:rPr>
            </w:r>
            <w:r>
              <w:rPr>
                <w:noProof/>
                <w:webHidden/>
              </w:rPr>
              <w:fldChar w:fldCharType="separate"/>
            </w:r>
            <w:r>
              <w:rPr>
                <w:noProof/>
                <w:webHidden/>
              </w:rPr>
              <w:t>9</w:t>
            </w:r>
            <w:r>
              <w:rPr>
                <w:noProof/>
                <w:webHidden/>
              </w:rPr>
              <w:fldChar w:fldCharType="end"/>
            </w:r>
          </w:hyperlink>
        </w:p>
        <w:p w14:paraId="54912578" w14:textId="25F1EFB9" w:rsidR="001A7D64" w:rsidRDefault="001A7D64">
          <w:pPr>
            <w:pStyle w:val="TDC2"/>
            <w:rPr>
              <w:rFonts w:asciiTheme="minorHAnsi" w:eastAsiaTheme="minorEastAsia" w:hAnsiTheme="minorHAnsi"/>
              <w:noProof/>
              <w:sz w:val="22"/>
              <w:lang w:eastAsia="es-ES"/>
            </w:rPr>
          </w:pPr>
          <w:hyperlink w:anchor="_Toc12894993" w:history="1">
            <w:r w:rsidRPr="005B0C5F">
              <w:rPr>
                <w:rStyle w:val="Hipervnculo"/>
                <w:noProof/>
              </w:rPr>
              <w:t>A.3. Estudio de viabilidad</w:t>
            </w:r>
            <w:r>
              <w:rPr>
                <w:noProof/>
                <w:webHidden/>
              </w:rPr>
              <w:tab/>
            </w:r>
            <w:r>
              <w:rPr>
                <w:noProof/>
                <w:webHidden/>
              </w:rPr>
              <w:fldChar w:fldCharType="begin"/>
            </w:r>
            <w:r>
              <w:rPr>
                <w:noProof/>
                <w:webHidden/>
              </w:rPr>
              <w:instrText xml:space="preserve"> PAGEREF _Toc12894993 \h </w:instrText>
            </w:r>
            <w:r>
              <w:rPr>
                <w:noProof/>
                <w:webHidden/>
              </w:rPr>
            </w:r>
            <w:r>
              <w:rPr>
                <w:noProof/>
                <w:webHidden/>
              </w:rPr>
              <w:fldChar w:fldCharType="separate"/>
            </w:r>
            <w:r>
              <w:rPr>
                <w:noProof/>
                <w:webHidden/>
              </w:rPr>
              <w:t>16</w:t>
            </w:r>
            <w:r>
              <w:rPr>
                <w:noProof/>
                <w:webHidden/>
              </w:rPr>
              <w:fldChar w:fldCharType="end"/>
            </w:r>
          </w:hyperlink>
        </w:p>
        <w:p w14:paraId="5F575D22" w14:textId="35FD6371" w:rsidR="001A7D64" w:rsidRDefault="001A7D64">
          <w:pPr>
            <w:pStyle w:val="TDC1"/>
            <w:tabs>
              <w:tab w:val="right" w:leader="dot" w:pos="8494"/>
            </w:tabs>
            <w:rPr>
              <w:rFonts w:asciiTheme="minorHAnsi" w:eastAsiaTheme="minorEastAsia" w:hAnsiTheme="minorHAnsi"/>
              <w:noProof/>
              <w:sz w:val="22"/>
              <w:lang w:eastAsia="es-ES"/>
            </w:rPr>
          </w:pPr>
          <w:hyperlink w:anchor="_Toc12894994" w:history="1">
            <w:r w:rsidRPr="005B0C5F">
              <w:rPr>
                <w:rStyle w:val="Hipervnculo"/>
                <w:noProof/>
              </w:rPr>
              <w:t>Apéndice B Especificación de Requisitos</w:t>
            </w:r>
            <w:r>
              <w:rPr>
                <w:noProof/>
                <w:webHidden/>
              </w:rPr>
              <w:tab/>
            </w:r>
            <w:r>
              <w:rPr>
                <w:noProof/>
                <w:webHidden/>
              </w:rPr>
              <w:fldChar w:fldCharType="begin"/>
            </w:r>
            <w:r>
              <w:rPr>
                <w:noProof/>
                <w:webHidden/>
              </w:rPr>
              <w:instrText xml:space="preserve"> PAGEREF _Toc12894994 \h </w:instrText>
            </w:r>
            <w:r>
              <w:rPr>
                <w:noProof/>
                <w:webHidden/>
              </w:rPr>
            </w:r>
            <w:r>
              <w:rPr>
                <w:noProof/>
                <w:webHidden/>
              </w:rPr>
              <w:fldChar w:fldCharType="separate"/>
            </w:r>
            <w:r>
              <w:rPr>
                <w:noProof/>
                <w:webHidden/>
              </w:rPr>
              <w:t>24</w:t>
            </w:r>
            <w:r>
              <w:rPr>
                <w:noProof/>
                <w:webHidden/>
              </w:rPr>
              <w:fldChar w:fldCharType="end"/>
            </w:r>
          </w:hyperlink>
        </w:p>
        <w:p w14:paraId="359CDAD0" w14:textId="3075E523" w:rsidR="001A7D64" w:rsidRDefault="001A7D64">
          <w:pPr>
            <w:pStyle w:val="TDC2"/>
            <w:rPr>
              <w:rFonts w:asciiTheme="minorHAnsi" w:eastAsiaTheme="minorEastAsia" w:hAnsiTheme="minorHAnsi"/>
              <w:noProof/>
              <w:sz w:val="22"/>
              <w:lang w:eastAsia="es-ES"/>
            </w:rPr>
          </w:pPr>
          <w:hyperlink w:anchor="_Toc12894995" w:history="1">
            <w:r w:rsidRPr="005B0C5F">
              <w:rPr>
                <w:rStyle w:val="Hipervnculo"/>
                <w:noProof/>
              </w:rPr>
              <w:t>B.1. Introducción</w:t>
            </w:r>
            <w:r>
              <w:rPr>
                <w:noProof/>
                <w:webHidden/>
              </w:rPr>
              <w:tab/>
            </w:r>
            <w:r>
              <w:rPr>
                <w:noProof/>
                <w:webHidden/>
              </w:rPr>
              <w:fldChar w:fldCharType="begin"/>
            </w:r>
            <w:r>
              <w:rPr>
                <w:noProof/>
                <w:webHidden/>
              </w:rPr>
              <w:instrText xml:space="preserve"> PAGEREF _Toc12894995 \h </w:instrText>
            </w:r>
            <w:r>
              <w:rPr>
                <w:noProof/>
                <w:webHidden/>
              </w:rPr>
            </w:r>
            <w:r>
              <w:rPr>
                <w:noProof/>
                <w:webHidden/>
              </w:rPr>
              <w:fldChar w:fldCharType="separate"/>
            </w:r>
            <w:r>
              <w:rPr>
                <w:noProof/>
                <w:webHidden/>
              </w:rPr>
              <w:t>24</w:t>
            </w:r>
            <w:r>
              <w:rPr>
                <w:noProof/>
                <w:webHidden/>
              </w:rPr>
              <w:fldChar w:fldCharType="end"/>
            </w:r>
          </w:hyperlink>
        </w:p>
        <w:p w14:paraId="5D8321E5" w14:textId="0D93F00D" w:rsidR="001A7D64" w:rsidRDefault="001A7D64">
          <w:pPr>
            <w:pStyle w:val="TDC2"/>
            <w:rPr>
              <w:rFonts w:asciiTheme="minorHAnsi" w:eastAsiaTheme="minorEastAsia" w:hAnsiTheme="minorHAnsi"/>
              <w:noProof/>
              <w:sz w:val="22"/>
              <w:lang w:eastAsia="es-ES"/>
            </w:rPr>
          </w:pPr>
          <w:hyperlink w:anchor="_Toc12894996" w:history="1">
            <w:r w:rsidRPr="005B0C5F">
              <w:rPr>
                <w:rStyle w:val="Hipervnculo"/>
                <w:noProof/>
              </w:rPr>
              <w:t>B.2. Objetivos generales</w:t>
            </w:r>
            <w:r>
              <w:rPr>
                <w:noProof/>
                <w:webHidden/>
              </w:rPr>
              <w:tab/>
            </w:r>
            <w:r>
              <w:rPr>
                <w:noProof/>
                <w:webHidden/>
              </w:rPr>
              <w:fldChar w:fldCharType="begin"/>
            </w:r>
            <w:r>
              <w:rPr>
                <w:noProof/>
                <w:webHidden/>
              </w:rPr>
              <w:instrText xml:space="preserve"> PAGEREF _Toc12894996 \h </w:instrText>
            </w:r>
            <w:r>
              <w:rPr>
                <w:noProof/>
                <w:webHidden/>
              </w:rPr>
            </w:r>
            <w:r>
              <w:rPr>
                <w:noProof/>
                <w:webHidden/>
              </w:rPr>
              <w:fldChar w:fldCharType="separate"/>
            </w:r>
            <w:r>
              <w:rPr>
                <w:noProof/>
                <w:webHidden/>
              </w:rPr>
              <w:t>25</w:t>
            </w:r>
            <w:r>
              <w:rPr>
                <w:noProof/>
                <w:webHidden/>
              </w:rPr>
              <w:fldChar w:fldCharType="end"/>
            </w:r>
          </w:hyperlink>
        </w:p>
        <w:p w14:paraId="0AB84136" w14:textId="0F5EFD50" w:rsidR="001A7D64" w:rsidRDefault="001A7D64">
          <w:pPr>
            <w:pStyle w:val="TDC2"/>
            <w:rPr>
              <w:rFonts w:asciiTheme="minorHAnsi" w:eastAsiaTheme="minorEastAsia" w:hAnsiTheme="minorHAnsi"/>
              <w:noProof/>
              <w:sz w:val="22"/>
              <w:lang w:eastAsia="es-ES"/>
            </w:rPr>
          </w:pPr>
          <w:hyperlink w:anchor="_Toc12894997" w:history="1">
            <w:r w:rsidRPr="005B0C5F">
              <w:rPr>
                <w:rStyle w:val="Hipervnculo"/>
                <w:noProof/>
              </w:rPr>
              <w:t>B.3. Catálogo de requisitos</w:t>
            </w:r>
            <w:r>
              <w:rPr>
                <w:noProof/>
                <w:webHidden/>
              </w:rPr>
              <w:tab/>
            </w:r>
            <w:r>
              <w:rPr>
                <w:noProof/>
                <w:webHidden/>
              </w:rPr>
              <w:fldChar w:fldCharType="begin"/>
            </w:r>
            <w:r>
              <w:rPr>
                <w:noProof/>
                <w:webHidden/>
              </w:rPr>
              <w:instrText xml:space="preserve"> PAGEREF _Toc12894997 \h </w:instrText>
            </w:r>
            <w:r>
              <w:rPr>
                <w:noProof/>
                <w:webHidden/>
              </w:rPr>
            </w:r>
            <w:r>
              <w:rPr>
                <w:noProof/>
                <w:webHidden/>
              </w:rPr>
              <w:fldChar w:fldCharType="separate"/>
            </w:r>
            <w:r>
              <w:rPr>
                <w:noProof/>
                <w:webHidden/>
              </w:rPr>
              <w:t>25</w:t>
            </w:r>
            <w:r>
              <w:rPr>
                <w:noProof/>
                <w:webHidden/>
              </w:rPr>
              <w:fldChar w:fldCharType="end"/>
            </w:r>
          </w:hyperlink>
        </w:p>
        <w:p w14:paraId="59AA6120" w14:textId="1274965C" w:rsidR="001A7D64" w:rsidRDefault="001A7D64">
          <w:pPr>
            <w:pStyle w:val="TDC2"/>
            <w:rPr>
              <w:rFonts w:asciiTheme="minorHAnsi" w:eastAsiaTheme="minorEastAsia" w:hAnsiTheme="minorHAnsi"/>
              <w:noProof/>
              <w:sz w:val="22"/>
              <w:lang w:eastAsia="es-ES"/>
            </w:rPr>
          </w:pPr>
          <w:hyperlink w:anchor="_Toc12894998" w:history="1">
            <w:r w:rsidRPr="005B0C5F">
              <w:rPr>
                <w:rStyle w:val="Hipervnculo"/>
                <w:noProof/>
              </w:rPr>
              <w:t>B.4. Especificación de requisitos</w:t>
            </w:r>
            <w:r>
              <w:rPr>
                <w:noProof/>
                <w:webHidden/>
              </w:rPr>
              <w:tab/>
            </w:r>
            <w:r>
              <w:rPr>
                <w:noProof/>
                <w:webHidden/>
              </w:rPr>
              <w:fldChar w:fldCharType="begin"/>
            </w:r>
            <w:r>
              <w:rPr>
                <w:noProof/>
                <w:webHidden/>
              </w:rPr>
              <w:instrText xml:space="preserve"> PAGEREF _Toc12894998 \h </w:instrText>
            </w:r>
            <w:r>
              <w:rPr>
                <w:noProof/>
                <w:webHidden/>
              </w:rPr>
            </w:r>
            <w:r>
              <w:rPr>
                <w:noProof/>
                <w:webHidden/>
              </w:rPr>
              <w:fldChar w:fldCharType="separate"/>
            </w:r>
            <w:r>
              <w:rPr>
                <w:noProof/>
                <w:webHidden/>
              </w:rPr>
              <w:t>27</w:t>
            </w:r>
            <w:r>
              <w:rPr>
                <w:noProof/>
                <w:webHidden/>
              </w:rPr>
              <w:fldChar w:fldCharType="end"/>
            </w:r>
          </w:hyperlink>
        </w:p>
        <w:p w14:paraId="785CDE6A" w14:textId="5E1648DC" w:rsidR="001A7D64" w:rsidRDefault="001A7D64">
          <w:pPr>
            <w:pStyle w:val="TDC1"/>
            <w:tabs>
              <w:tab w:val="right" w:leader="dot" w:pos="8494"/>
            </w:tabs>
            <w:rPr>
              <w:rFonts w:asciiTheme="minorHAnsi" w:eastAsiaTheme="minorEastAsia" w:hAnsiTheme="minorHAnsi"/>
              <w:noProof/>
              <w:sz w:val="22"/>
              <w:lang w:eastAsia="es-ES"/>
            </w:rPr>
          </w:pPr>
          <w:hyperlink w:anchor="_Toc12894999" w:history="1">
            <w:r w:rsidRPr="005B0C5F">
              <w:rPr>
                <w:rStyle w:val="Hipervnculo"/>
                <w:noProof/>
              </w:rPr>
              <w:t>Apéndice C Especificación de Diseño</w:t>
            </w:r>
            <w:r>
              <w:rPr>
                <w:noProof/>
                <w:webHidden/>
              </w:rPr>
              <w:tab/>
            </w:r>
            <w:r>
              <w:rPr>
                <w:noProof/>
                <w:webHidden/>
              </w:rPr>
              <w:fldChar w:fldCharType="begin"/>
            </w:r>
            <w:r>
              <w:rPr>
                <w:noProof/>
                <w:webHidden/>
              </w:rPr>
              <w:instrText xml:space="preserve"> PAGEREF _Toc12894999 \h </w:instrText>
            </w:r>
            <w:r>
              <w:rPr>
                <w:noProof/>
                <w:webHidden/>
              </w:rPr>
            </w:r>
            <w:r>
              <w:rPr>
                <w:noProof/>
                <w:webHidden/>
              </w:rPr>
              <w:fldChar w:fldCharType="separate"/>
            </w:r>
            <w:r>
              <w:rPr>
                <w:noProof/>
                <w:webHidden/>
              </w:rPr>
              <w:t>35</w:t>
            </w:r>
            <w:r>
              <w:rPr>
                <w:noProof/>
                <w:webHidden/>
              </w:rPr>
              <w:fldChar w:fldCharType="end"/>
            </w:r>
          </w:hyperlink>
        </w:p>
        <w:p w14:paraId="1DCD87E3" w14:textId="56B44EE2" w:rsidR="001A7D64" w:rsidRDefault="001A7D64">
          <w:pPr>
            <w:pStyle w:val="TDC2"/>
            <w:rPr>
              <w:rFonts w:asciiTheme="minorHAnsi" w:eastAsiaTheme="minorEastAsia" w:hAnsiTheme="minorHAnsi"/>
              <w:noProof/>
              <w:sz w:val="22"/>
              <w:lang w:eastAsia="es-ES"/>
            </w:rPr>
          </w:pPr>
          <w:hyperlink w:anchor="_Toc12895000" w:history="1">
            <w:r w:rsidRPr="005B0C5F">
              <w:rPr>
                <w:rStyle w:val="Hipervnculo"/>
                <w:noProof/>
              </w:rPr>
              <w:t>C.1. Introducción</w:t>
            </w:r>
            <w:r>
              <w:rPr>
                <w:noProof/>
                <w:webHidden/>
              </w:rPr>
              <w:tab/>
            </w:r>
            <w:r>
              <w:rPr>
                <w:noProof/>
                <w:webHidden/>
              </w:rPr>
              <w:fldChar w:fldCharType="begin"/>
            </w:r>
            <w:r>
              <w:rPr>
                <w:noProof/>
                <w:webHidden/>
              </w:rPr>
              <w:instrText xml:space="preserve"> PAGEREF _Toc12895000 \h </w:instrText>
            </w:r>
            <w:r>
              <w:rPr>
                <w:noProof/>
                <w:webHidden/>
              </w:rPr>
            </w:r>
            <w:r>
              <w:rPr>
                <w:noProof/>
                <w:webHidden/>
              </w:rPr>
              <w:fldChar w:fldCharType="separate"/>
            </w:r>
            <w:r>
              <w:rPr>
                <w:noProof/>
                <w:webHidden/>
              </w:rPr>
              <w:t>35</w:t>
            </w:r>
            <w:r>
              <w:rPr>
                <w:noProof/>
                <w:webHidden/>
              </w:rPr>
              <w:fldChar w:fldCharType="end"/>
            </w:r>
          </w:hyperlink>
        </w:p>
        <w:p w14:paraId="70E2E135" w14:textId="50EA40A6" w:rsidR="001A7D64" w:rsidRDefault="001A7D64">
          <w:pPr>
            <w:pStyle w:val="TDC2"/>
            <w:rPr>
              <w:rFonts w:asciiTheme="minorHAnsi" w:eastAsiaTheme="minorEastAsia" w:hAnsiTheme="minorHAnsi"/>
              <w:noProof/>
              <w:sz w:val="22"/>
              <w:lang w:eastAsia="es-ES"/>
            </w:rPr>
          </w:pPr>
          <w:hyperlink w:anchor="_Toc12895001" w:history="1">
            <w:r w:rsidRPr="005B0C5F">
              <w:rPr>
                <w:rStyle w:val="Hipervnculo"/>
                <w:noProof/>
              </w:rPr>
              <w:t>C.2. Diseño de datos</w:t>
            </w:r>
            <w:r>
              <w:rPr>
                <w:noProof/>
                <w:webHidden/>
              </w:rPr>
              <w:tab/>
            </w:r>
            <w:r>
              <w:rPr>
                <w:noProof/>
                <w:webHidden/>
              </w:rPr>
              <w:fldChar w:fldCharType="begin"/>
            </w:r>
            <w:r>
              <w:rPr>
                <w:noProof/>
                <w:webHidden/>
              </w:rPr>
              <w:instrText xml:space="preserve"> PAGEREF _Toc12895001 \h </w:instrText>
            </w:r>
            <w:r>
              <w:rPr>
                <w:noProof/>
                <w:webHidden/>
              </w:rPr>
            </w:r>
            <w:r>
              <w:rPr>
                <w:noProof/>
                <w:webHidden/>
              </w:rPr>
              <w:fldChar w:fldCharType="separate"/>
            </w:r>
            <w:r>
              <w:rPr>
                <w:noProof/>
                <w:webHidden/>
              </w:rPr>
              <w:t>35</w:t>
            </w:r>
            <w:r>
              <w:rPr>
                <w:noProof/>
                <w:webHidden/>
              </w:rPr>
              <w:fldChar w:fldCharType="end"/>
            </w:r>
          </w:hyperlink>
        </w:p>
        <w:p w14:paraId="4AE6B4FA" w14:textId="4B3BA75A" w:rsidR="001A7D64" w:rsidRDefault="001A7D64">
          <w:pPr>
            <w:pStyle w:val="TDC2"/>
            <w:rPr>
              <w:rFonts w:asciiTheme="minorHAnsi" w:eastAsiaTheme="minorEastAsia" w:hAnsiTheme="minorHAnsi"/>
              <w:noProof/>
              <w:sz w:val="22"/>
              <w:lang w:eastAsia="es-ES"/>
            </w:rPr>
          </w:pPr>
          <w:hyperlink w:anchor="_Toc12895002" w:history="1">
            <w:r w:rsidRPr="005B0C5F">
              <w:rPr>
                <w:rStyle w:val="Hipervnculo"/>
                <w:noProof/>
              </w:rPr>
              <w:t>C.3. Diseño procedimental</w:t>
            </w:r>
            <w:r>
              <w:rPr>
                <w:noProof/>
                <w:webHidden/>
              </w:rPr>
              <w:tab/>
            </w:r>
            <w:r>
              <w:rPr>
                <w:noProof/>
                <w:webHidden/>
              </w:rPr>
              <w:fldChar w:fldCharType="begin"/>
            </w:r>
            <w:r>
              <w:rPr>
                <w:noProof/>
                <w:webHidden/>
              </w:rPr>
              <w:instrText xml:space="preserve"> PAGEREF _Toc12895002 \h </w:instrText>
            </w:r>
            <w:r>
              <w:rPr>
                <w:noProof/>
                <w:webHidden/>
              </w:rPr>
            </w:r>
            <w:r>
              <w:rPr>
                <w:noProof/>
                <w:webHidden/>
              </w:rPr>
              <w:fldChar w:fldCharType="separate"/>
            </w:r>
            <w:r>
              <w:rPr>
                <w:noProof/>
                <w:webHidden/>
              </w:rPr>
              <w:t>36</w:t>
            </w:r>
            <w:r>
              <w:rPr>
                <w:noProof/>
                <w:webHidden/>
              </w:rPr>
              <w:fldChar w:fldCharType="end"/>
            </w:r>
          </w:hyperlink>
        </w:p>
        <w:p w14:paraId="0FB9A514" w14:textId="14B6D27E" w:rsidR="001A7D64" w:rsidRDefault="001A7D64">
          <w:pPr>
            <w:pStyle w:val="TDC2"/>
            <w:rPr>
              <w:rFonts w:asciiTheme="minorHAnsi" w:eastAsiaTheme="minorEastAsia" w:hAnsiTheme="minorHAnsi"/>
              <w:noProof/>
              <w:sz w:val="22"/>
              <w:lang w:eastAsia="es-ES"/>
            </w:rPr>
          </w:pPr>
          <w:hyperlink w:anchor="_Toc12895003" w:history="1">
            <w:r w:rsidRPr="005B0C5F">
              <w:rPr>
                <w:rStyle w:val="Hipervnculo"/>
                <w:noProof/>
              </w:rPr>
              <w:t>C.4. Diseño arquitectónico</w:t>
            </w:r>
            <w:r>
              <w:rPr>
                <w:noProof/>
                <w:webHidden/>
              </w:rPr>
              <w:tab/>
            </w:r>
            <w:r>
              <w:rPr>
                <w:noProof/>
                <w:webHidden/>
              </w:rPr>
              <w:fldChar w:fldCharType="begin"/>
            </w:r>
            <w:r>
              <w:rPr>
                <w:noProof/>
                <w:webHidden/>
              </w:rPr>
              <w:instrText xml:space="preserve"> PAGEREF _Toc12895003 \h </w:instrText>
            </w:r>
            <w:r>
              <w:rPr>
                <w:noProof/>
                <w:webHidden/>
              </w:rPr>
            </w:r>
            <w:r>
              <w:rPr>
                <w:noProof/>
                <w:webHidden/>
              </w:rPr>
              <w:fldChar w:fldCharType="separate"/>
            </w:r>
            <w:r>
              <w:rPr>
                <w:noProof/>
                <w:webHidden/>
              </w:rPr>
              <w:t>38</w:t>
            </w:r>
            <w:r>
              <w:rPr>
                <w:noProof/>
                <w:webHidden/>
              </w:rPr>
              <w:fldChar w:fldCharType="end"/>
            </w:r>
          </w:hyperlink>
        </w:p>
        <w:p w14:paraId="5FFEA3F7" w14:textId="10FA63A6" w:rsidR="001A7D64" w:rsidRDefault="001A7D64">
          <w:pPr>
            <w:pStyle w:val="TDC1"/>
            <w:tabs>
              <w:tab w:val="right" w:leader="dot" w:pos="8494"/>
            </w:tabs>
            <w:rPr>
              <w:rFonts w:asciiTheme="minorHAnsi" w:eastAsiaTheme="minorEastAsia" w:hAnsiTheme="minorHAnsi"/>
              <w:noProof/>
              <w:sz w:val="22"/>
              <w:lang w:eastAsia="es-ES"/>
            </w:rPr>
          </w:pPr>
          <w:hyperlink w:anchor="_Toc12895004" w:history="1">
            <w:r w:rsidRPr="005B0C5F">
              <w:rPr>
                <w:rStyle w:val="Hipervnculo"/>
                <w:noProof/>
              </w:rPr>
              <w:t>Apéndice D Documentación técnica de programación</w:t>
            </w:r>
            <w:r>
              <w:rPr>
                <w:noProof/>
                <w:webHidden/>
              </w:rPr>
              <w:tab/>
            </w:r>
            <w:r>
              <w:rPr>
                <w:noProof/>
                <w:webHidden/>
              </w:rPr>
              <w:fldChar w:fldCharType="begin"/>
            </w:r>
            <w:r>
              <w:rPr>
                <w:noProof/>
                <w:webHidden/>
              </w:rPr>
              <w:instrText xml:space="preserve"> PAGEREF _Toc12895004 \h </w:instrText>
            </w:r>
            <w:r>
              <w:rPr>
                <w:noProof/>
                <w:webHidden/>
              </w:rPr>
            </w:r>
            <w:r>
              <w:rPr>
                <w:noProof/>
                <w:webHidden/>
              </w:rPr>
              <w:fldChar w:fldCharType="separate"/>
            </w:r>
            <w:r>
              <w:rPr>
                <w:noProof/>
                <w:webHidden/>
              </w:rPr>
              <w:t>47</w:t>
            </w:r>
            <w:r>
              <w:rPr>
                <w:noProof/>
                <w:webHidden/>
              </w:rPr>
              <w:fldChar w:fldCharType="end"/>
            </w:r>
          </w:hyperlink>
        </w:p>
        <w:p w14:paraId="46E5214F" w14:textId="18F8A4D4" w:rsidR="001A7D64" w:rsidRDefault="001A7D64">
          <w:pPr>
            <w:pStyle w:val="TDC2"/>
            <w:rPr>
              <w:rFonts w:asciiTheme="minorHAnsi" w:eastAsiaTheme="minorEastAsia" w:hAnsiTheme="minorHAnsi"/>
              <w:noProof/>
              <w:sz w:val="22"/>
              <w:lang w:eastAsia="es-ES"/>
            </w:rPr>
          </w:pPr>
          <w:hyperlink w:anchor="_Toc12895005" w:history="1">
            <w:r w:rsidRPr="005B0C5F">
              <w:rPr>
                <w:rStyle w:val="Hipervnculo"/>
                <w:noProof/>
              </w:rPr>
              <w:t>D.1. Introducción</w:t>
            </w:r>
            <w:r>
              <w:rPr>
                <w:noProof/>
                <w:webHidden/>
              </w:rPr>
              <w:tab/>
            </w:r>
            <w:r>
              <w:rPr>
                <w:noProof/>
                <w:webHidden/>
              </w:rPr>
              <w:fldChar w:fldCharType="begin"/>
            </w:r>
            <w:r>
              <w:rPr>
                <w:noProof/>
                <w:webHidden/>
              </w:rPr>
              <w:instrText xml:space="preserve"> PAGEREF _Toc12895005 \h </w:instrText>
            </w:r>
            <w:r>
              <w:rPr>
                <w:noProof/>
                <w:webHidden/>
              </w:rPr>
            </w:r>
            <w:r>
              <w:rPr>
                <w:noProof/>
                <w:webHidden/>
              </w:rPr>
              <w:fldChar w:fldCharType="separate"/>
            </w:r>
            <w:r>
              <w:rPr>
                <w:noProof/>
                <w:webHidden/>
              </w:rPr>
              <w:t>47</w:t>
            </w:r>
            <w:r>
              <w:rPr>
                <w:noProof/>
                <w:webHidden/>
              </w:rPr>
              <w:fldChar w:fldCharType="end"/>
            </w:r>
          </w:hyperlink>
        </w:p>
        <w:p w14:paraId="5F3BA0B9" w14:textId="20BF5D45" w:rsidR="001A7D64" w:rsidRDefault="001A7D64">
          <w:pPr>
            <w:pStyle w:val="TDC2"/>
            <w:rPr>
              <w:rFonts w:asciiTheme="minorHAnsi" w:eastAsiaTheme="minorEastAsia" w:hAnsiTheme="minorHAnsi"/>
              <w:noProof/>
              <w:sz w:val="22"/>
              <w:lang w:eastAsia="es-ES"/>
            </w:rPr>
          </w:pPr>
          <w:hyperlink w:anchor="_Toc12895006" w:history="1">
            <w:r w:rsidRPr="005B0C5F">
              <w:rPr>
                <w:rStyle w:val="Hipervnculo"/>
                <w:noProof/>
              </w:rPr>
              <w:t>D.2. Estructura de directorios</w:t>
            </w:r>
            <w:r>
              <w:rPr>
                <w:noProof/>
                <w:webHidden/>
              </w:rPr>
              <w:tab/>
            </w:r>
            <w:r>
              <w:rPr>
                <w:noProof/>
                <w:webHidden/>
              </w:rPr>
              <w:fldChar w:fldCharType="begin"/>
            </w:r>
            <w:r>
              <w:rPr>
                <w:noProof/>
                <w:webHidden/>
              </w:rPr>
              <w:instrText xml:space="preserve"> PAGEREF _Toc12895006 \h </w:instrText>
            </w:r>
            <w:r>
              <w:rPr>
                <w:noProof/>
                <w:webHidden/>
              </w:rPr>
            </w:r>
            <w:r>
              <w:rPr>
                <w:noProof/>
                <w:webHidden/>
              </w:rPr>
              <w:fldChar w:fldCharType="separate"/>
            </w:r>
            <w:r>
              <w:rPr>
                <w:noProof/>
                <w:webHidden/>
              </w:rPr>
              <w:t>47</w:t>
            </w:r>
            <w:r>
              <w:rPr>
                <w:noProof/>
                <w:webHidden/>
              </w:rPr>
              <w:fldChar w:fldCharType="end"/>
            </w:r>
          </w:hyperlink>
        </w:p>
        <w:p w14:paraId="0D91CEEC" w14:textId="40AB78BC" w:rsidR="001A7D64" w:rsidRDefault="001A7D64">
          <w:pPr>
            <w:pStyle w:val="TDC2"/>
            <w:rPr>
              <w:rFonts w:asciiTheme="minorHAnsi" w:eastAsiaTheme="minorEastAsia" w:hAnsiTheme="minorHAnsi"/>
              <w:noProof/>
              <w:sz w:val="22"/>
              <w:lang w:eastAsia="es-ES"/>
            </w:rPr>
          </w:pPr>
          <w:hyperlink w:anchor="_Toc12895007" w:history="1">
            <w:r w:rsidRPr="005B0C5F">
              <w:rPr>
                <w:rStyle w:val="Hipervnculo"/>
                <w:noProof/>
              </w:rPr>
              <w:t>D.3. Manual del programador</w:t>
            </w:r>
            <w:r>
              <w:rPr>
                <w:noProof/>
                <w:webHidden/>
              </w:rPr>
              <w:tab/>
            </w:r>
            <w:r>
              <w:rPr>
                <w:noProof/>
                <w:webHidden/>
              </w:rPr>
              <w:fldChar w:fldCharType="begin"/>
            </w:r>
            <w:r>
              <w:rPr>
                <w:noProof/>
                <w:webHidden/>
              </w:rPr>
              <w:instrText xml:space="preserve"> PAGEREF _Toc12895007 \h </w:instrText>
            </w:r>
            <w:r>
              <w:rPr>
                <w:noProof/>
                <w:webHidden/>
              </w:rPr>
            </w:r>
            <w:r>
              <w:rPr>
                <w:noProof/>
                <w:webHidden/>
              </w:rPr>
              <w:fldChar w:fldCharType="separate"/>
            </w:r>
            <w:r>
              <w:rPr>
                <w:noProof/>
                <w:webHidden/>
              </w:rPr>
              <w:t>48</w:t>
            </w:r>
            <w:r>
              <w:rPr>
                <w:noProof/>
                <w:webHidden/>
              </w:rPr>
              <w:fldChar w:fldCharType="end"/>
            </w:r>
          </w:hyperlink>
        </w:p>
        <w:p w14:paraId="2DBBF4EC" w14:textId="762D7559" w:rsidR="001A7D64" w:rsidRDefault="001A7D64">
          <w:pPr>
            <w:pStyle w:val="TDC2"/>
            <w:rPr>
              <w:rFonts w:asciiTheme="minorHAnsi" w:eastAsiaTheme="minorEastAsia" w:hAnsiTheme="minorHAnsi"/>
              <w:noProof/>
              <w:sz w:val="22"/>
              <w:lang w:eastAsia="es-ES"/>
            </w:rPr>
          </w:pPr>
          <w:hyperlink w:anchor="_Toc12895008" w:history="1">
            <w:r w:rsidRPr="005B0C5F">
              <w:rPr>
                <w:rStyle w:val="Hipervnculo"/>
                <w:noProof/>
              </w:rPr>
              <w:t>D.4. Pruebas del sistema</w:t>
            </w:r>
            <w:r>
              <w:rPr>
                <w:noProof/>
                <w:webHidden/>
              </w:rPr>
              <w:tab/>
            </w:r>
            <w:r>
              <w:rPr>
                <w:noProof/>
                <w:webHidden/>
              </w:rPr>
              <w:fldChar w:fldCharType="begin"/>
            </w:r>
            <w:r>
              <w:rPr>
                <w:noProof/>
                <w:webHidden/>
              </w:rPr>
              <w:instrText xml:space="preserve"> PAGEREF _Toc12895008 \h </w:instrText>
            </w:r>
            <w:r>
              <w:rPr>
                <w:noProof/>
                <w:webHidden/>
              </w:rPr>
            </w:r>
            <w:r>
              <w:rPr>
                <w:noProof/>
                <w:webHidden/>
              </w:rPr>
              <w:fldChar w:fldCharType="separate"/>
            </w:r>
            <w:r>
              <w:rPr>
                <w:noProof/>
                <w:webHidden/>
              </w:rPr>
              <w:t>55</w:t>
            </w:r>
            <w:r>
              <w:rPr>
                <w:noProof/>
                <w:webHidden/>
              </w:rPr>
              <w:fldChar w:fldCharType="end"/>
            </w:r>
          </w:hyperlink>
        </w:p>
        <w:p w14:paraId="1EAFDCA0" w14:textId="01462BFC" w:rsidR="001A7D64" w:rsidRDefault="001A7D64">
          <w:pPr>
            <w:pStyle w:val="TDC1"/>
            <w:tabs>
              <w:tab w:val="right" w:leader="dot" w:pos="8494"/>
            </w:tabs>
            <w:rPr>
              <w:rFonts w:asciiTheme="minorHAnsi" w:eastAsiaTheme="minorEastAsia" w:hAnsiTheme="minorHAnsi"/>
              <w:noProof/>
              <w:sz w:val="22"/>
              <w:lang w:eastAsia="es-ES"/>
            </w:rPr>
          </w:pPr>
          <w:hyperlink w:anchor="_Toc12895009" w:history="1">
            <w:r w:rsidRPr="005B0C5F">
              <w:rPr>
                <w:rStyle w:val="Hipervnculo"/>
                <w:noProof/>
              </w:rPr>
              <w:t>Apéndice E Documentación de usuario</w:t>
            </w:r>
            <w:r>
              <w:rPr>
                <w:noProof/>
                <w:webHidden/>
              </w:rPr>
              <w:tab/>
            </w:r>
            <w:r>
              <w:rPr>
                <w:noProof/>
                <w:webHidden/>
              </w:rPr>
              <w:fldChar w:fldCharType="begin"/>
            </w:r>
            <w:r>
              <w:rPr>
                <w:noProof/>
                <w:webHidden/>
              </w:rPr>
              <w:instrText xml:space="preserve"> PAGEREF _Toc12895009 \h </w:instrText>
            </w:r>
            <w:r>
              <w:rPr>
                <w:noProof/>
                <w:webHidden/>
              </w:rPr>
            </w:r>
            <w:r>
              <w:rPr>
                <w:noProof/>
                <w:webHidden/>
              </w:rPr>
              <w:fldChar w:fldCharType="separate"/>
            </w:r>
            <w:r>
              <w:rPr>
                <w:noProof/>
                <w:webHidden/>
              </w:rPr>
              <w:t>57</w:t>
            </w:r>
            <w:r>
              <w:rPr>
                <w:noProof/>
                <w:webHidden/>
              </w:rPr>
              <w:fldChar w:fldCharType="end"/>
            </w:r>
          </w:hyperlink>
        </w:p>
        <w:p w14:paraId="5BAFA643" w14:textId="5D59908D" w:rsidR="001A7D64" w:rsidRDefault="001A7D64">
          <w:pPr>
            <w:pStyle w:val="TDC2"/>
            <w:rPr>
              <w:rFonts w:asciiTheme="minorHAnsi" w:eastAsiaTheme="minorEastAsia" w:hAnsiTheme="minorHAnsi"/>
              <w:noProof/>
              <w:sz w:val="22"/>
              <w:lang w:eastAsia="es-ES"/>
            </w:rPr>
          </w:pPr>
          <w:hyperlink w:anchor="_Toc12895010" w:history="1">
            <w:r w:rsidRPr="005B0C5F">
              <w:rPr>
                <w:rStyle w:val="Hipervnculo"/>
                <w:noProof/>
              </w:rPr>
              <w:t>E.1. Introducción</w:t>
            </w:r>
            <w:r>
              <w:rPr>
                <w:noProof/>
                <w:webHidden/>
              </w:rPr>
              <w:tab/>
            </w:r>
            <w:r>
              <w:rPr>
                <w:noProof/>
                <w:webHidden/>
              </w:rPr>
              <w:fldChar w:fldCharType="begin"/>
            </w:r>
            <w:r>
              <w:rPr>
                <w:noProof/>
                <w:webHidden/>
              </w:rPr>
              <w:instrText xml:space="preserve"> PAGEREF _Toc12895010 \h </w:instrText>
            </w:r>
            <w:r>
              <w:rPr>
                <w:noProof/>
                <w:webHidden/>
              </w:rPr>
            </w:r>
            <w:r>
              <w:rPr>
                <w:noProof/>
                <w:webHidden/>
              </w:rPr>
              <w:fldChar w:fldCharType="separate"/>
            </w:r>
            <w:r>
              <w:rPr>
                <w:noProof/>
                <w:webHidden/>
              </w:rPr>
              <w:t>57</w:t>
            </w:r>
            <w:r>
              <w:rPr>
                <w:noProof/>
                <w:webHidden/>
              </w:rPr>
              <w:fldChar w:fldCharType="end"/>
            </w:r>
          </w:hyperlink>
        </w:p>
        <w:p w14:paraId="7C8A44C2" w14:textId="5BA4BDFC" w:rsidR="001A7D64" w:rsidRDefault="001A7D64">
          <w:pPr>
            <w:pStyle w:val="TDC2"/>
            <w:rPr>
              <w:rFonts w:asciiTheme="minorHAnsi" w:eastAsiaTheme="minorEastAsia" w:hAnsiTheme="minorHAnsi"/>
              <w:noProof/>
              <w:sz w:val="22"/>
              <w:lang w:eastAsia="es-ES"/>
            </w:rPr>
          </w:pPr>
          <w:hyperlink w:anchor="_Toc12895011" w:history="1">
            <w:r w:rsidRPr="005B0C5F">
              <w:rPr>
                <w:rStyle w:val="Hipervnculo"/>
                <w:noProof/>
              </w:rPr>
              <w:t>E.2. Requisitos de usuarios</w:t>
            </w:r>
            <w:r>
              <w:rPr>
                <w:noProof/>
                <w:webHidden/>
              </w:rPr>
              <w:tab/>
            </w:r>
            <w:r>
              <w:rPr>
                <w:noProof/>
                <w:webHidden/>
              </w:rPr>
              <w:fldChar w:fldCharType="begin"/>
            </w:r>
            <w:r>
              <w:rPr>
                <w:noProof/>
                <w:webHidden/>
              </w:rPr>
              <w:instrText xml:space="preserve"> PAGEREF _Toc12895011 \h </w:instrText>
            </w:r>
            <w:r>
              <w:rPr>
                <w:noProof/>
                <w:webHidden/>
              </w:rPr>
            </w:r>
            <w:r>
              <w:rPr>
                <w:noProof/>
                <w:webHidden/>
              </w:rPr>
              <w:fldChar w:fldCharType="separate"/>
            </w:r>
            <w:r>
              <w:rPr>
                <w:noProof/>
                <w:webHidden/>
              </w:rPr>
              <w:t>57</w:t>
            </w:r>
            <w:r>
              <w:rPr>
                <w:noProof/>
                <w:webHidden/>
              </w:rPr>
              <w:fldChar w:fldCharType="end"/>
            </w:r>
          </w:hyperlink>
        </w:p>
        <w:p w14:paraId="5F7CC04F" w14:textId="17F00728" w:rsidR="001A7D64" w:rsidRDefault="001A7D64">
          <w:pPr>
            <w:pStyle w:val="TDC2"/>
            <w:rPr>
              <w:rFonts w:asciiTheme="minorHAnsi" w:eastAsiaTheme="minorEastAsia" w:hAnsiTheme="minorHAnsi"/>
              <w:noProof/>
              <w:sz w:val="22"/>
              <w:lang w:eastAsia="es-ES"/>
            </w:rPr>
          </w:pPr>
          <w:hyperlink w:anchor="_Toc12895012" w:history="1">
            <w:r w:rsidRPr="005B0C5F">
              <w:rPr>
                <w:rStyle w:val="Hipervnculo"/>
                <w:noProof/>
              </w:rPr>
              <w:t>E.3. Instalación</w:t>
            </w:r>
            <w:r>
              <w:rPr>
                <w:noProof/>
                <w:webHidden/>
              </w:rPr>
              <w:tab/>
            </w:r>
            <w:r>
              <w:rPr>
                <w:noProof/>
                <w:webHidden/>
              </w:rPr>
              <w:fldChar w:fldCharType="begin"/>
            </w:r>
            <w:r>
              <w:rPr>
                <w:noProof/>
                <w:webHidden/>
              </w:rPr>
              <w:instrText xml:space="preserve"> PAGEREF _Toc12895012 \h </w:instrText>
            </w:r>
            <w:r>
              <w:rPr>
                <w:noProof/>
                <w:webHidden/>
              </w:rPr>
            </w:r>
            <w:r>
              <w:rPr>
                <w:noProof/>
                <w:webHidden/>
              </w:rPr>
              <w:fldChar w:fldCharType="separate"/>
            </w:r>
            <w:r>
              <w:rPr>
                <w:noProof/>
                <w:webHidden/>
              </w:rPr>
              <w:t>57</w:t>
            </w:r>
            <w:r>
              <w:rPr>
                <w:noProof/>
                <w:webHidden/>
              </w:rPr>
              <w:fldChar w:fldCharType="end"/>
            </w:r>
          </w:hyperlink>
        </w:p>
        <w:p w14:paraId="4FEA7E06" w14:textId="70A50A3E" w:rsidR="001A7D64" w:rsidRDefault="001A7D64">
          <w:pPr>
            <w:pStyle w:val="TDC2"/>
            <w:rPr>
              <w:rFonts w:asciiTheme="minorHAnsi" w:eastAsiaTheme="minorEastAsia" w:hAnsiTheme="minorHAnsi"/>
              <w:noProof/>
              <w:sz w:val="22"/>
              <w:lang w:eastAsia="es-ES"/>
            </w:rPr>
          </w:pPr>
          <w:hyperlink w:anchor="_Toc12895013" w:history="1">
            <w:r w:rsidRPr="005B0C5F">
              <w:rPr>
                <w:rStyle w:val="Hipervnculo"/>
                <w:noProof/>
              </w:rPr>
              <w:t>E.4. Manual de usuario</w:t>
            </w:r>
            <w:r>
              <w:rPr>
                <w:noProof/>
                <w:webHidden/>
              </w:rPr>
              <w:tab/>
            </w:r>
            <w:r>
              <w:rPr>
                <w:noProof/>
                <w:webHidden/>
              </w:rPr>
              <w:fldChar w:fldCharType="begin"/>
            </w:r>
            <w:r>
              <w:rPr>
                <w:noProof/>
                <w:webHidden/>
              </w:rPr>
              <w:instrText xml:space="preserve"> PAGEREF _Toc12895013 \h </w:instrText>
            </w:r>
            <w:r>
              <w:rPr>
                <w:noProof/>
                <w:webHidden/>
              </w:rPr>
            </w:r>
            <w:r>
              <w:rPr>
                <w:noProof/>
                <w:webHidden/>
              </w:rPr>
              <w:fldChar w:fldCharType="separate"/>
            </w:r>
            <w:r>
              <w:rPr>
                <w:noProof/>
                <w:webHidden/>
              </w:rPr>
              <w:t>59</w:t>
            </w:r>
            <w:r>
              <w:rPr>
                <w:noProof/>
                <w:webHidden/>
              </w:rPr>
              <w:fldChar w:fldCharType="end"/>
            </w:r>
          </w:hyperlink>
        </w:p>
        <w:p w14:paraId="71F19886" w14:textId="7D7A1840" w:rsidR="001A7D64" w:rsidRDefault="001A7D64">
          <w:pPr>
            <w:pStyle w:val="TDC1"/>
            <w:tabs>
              <w:tab w:val="right" w:leader="dot" w:pos="8494"/>
            </w:tabs>
            <w:rPr>
              <w:rFonts w:asciiTheme="minorHAnsi" w:eastAsiaTheme="minorEastAsia" w:hAnsiTheme="minorHAnsi"/>
              <w:noProof/>
              <w:sz w:val="22"/>
              <w:lang w:eastAsia="es-ES"/>
            </w:rPr>
          </w:pPr>
          <w:hyperlink w:anchor="_Toc12895014" w:history="1">
            <w:r w:rsidRPr="005B0C5F">
              <w:rPr>
                <w:rStyle w:val="Hipervnculo"/>
                <w:noProof/>
              </w:rPr>
              <w:t>Bibliografía</w:t>
            </w:r>
            <w:r>
              <w:rPr>
                <w:noProof/>
                <w:webHidden/>
              </w:rPr>
              <w:tab/>
            </w:r>
            <w:r>
              <w:rPr>
                <w:noProof/>
                <w:webHidden/>
              </w:rPr>
              <w:fldChar w:fldCharType="begin"/>
            </w:r>
            <w:r>
              <w:rPr>
                <w:noProof/>
                <w:webHidden/>
              </w:rPr>
              <w:instrText xml:space="preserve"> PAGEREF _Toc12895014 \h </w:instrText>
            </w:r>
            <w:r>
              <w:rPr>
                <w:noProof/>
                <w:webHidden/>
              </w:rPr>
            </w:r>
            <w:r>
              <w:rPr>
                <w:noProof/>
                <w:webHidden/>
              </w:rPr>
              <w:fldChar w:fldCharType="separate"/>
            </w:r>
            <w:r>
              <w:rPr>
                <w:noProof/>
                <w:webHidden/>
              </w:rPr>
              <w:t>67</w:t>
            </w:r>
            <w:r>
              <w:rPr>
                <w:noProof/>
                <w:webHidden/>
              </w:rPr>
              <w:fldChar w:fldCharType="end"/>
            </w:r>
          </w:hyperlink>
        </w:p>
        <w:p w14:paraId="550F631B" w14:textId="667DA76A" w:rsidR="00E60CF5" w:rsidRDefault="00E60CF5">
          <w:r>
            <w:rPr>
              <w:b/>
              <w:bCs/>
            </w:rPr>
            <w:fldChar w:fldCharType="end"/>
          </w:r>
        </w:p>
      </w:sdtContent>
    </w:sdt>
    <w:p w14:paraId="4A59D6E1" w14:textId="77777777" w:rsidR="00E60CF5" w:rsidRPr="00D31F13" w:rsidRDefault="00E60CF5" w:rsidP="00E60CF5"/>
    <w:p w14:paraId="739547EF" w14:textId="77777777" w:rsidR="002333E4" w:rsidRDefault="002333E4" w:rsidP="00D31F13">
      <w:pPr>
        <w:ind w:firstLine="0"/>
      </w:pPr>
      <w:r>
        <w:br w:type="page"/>
      </w:r>
    </w:p>
    <w:p w14:paraId="40F57FA1" w14:textId="77777777" w:rsidR="002D190D" w:rsidRDefault="002D190D" w:rsidP="002D190D">
      <w:pPr>
        <w:pStyle w:val="Ttulo1"/>
        <w:numPr>
          <w:ilvl w:val="0"/>
          <w:numId w:val="0"/>
        </w:numPr>
        <w:ind w:left="340" w:hanging="340"/>
        <w:sectPr w:rsidR="002D190D" w:rsidSect="00F83239">
          <w:pgSz w:w="11906" w:h="16838"/>
          <w:pgMar w:top="1417" w:right="1701" w:bottom="1417" w:left="1701" w:header="708" w:footer="708" w:gutter="0"/>
          <w:cols w:space="708"/>
          <w:titlePg/>
          <w:docGrid w:linePitch="360"/>
        </w:sectPr>
      </w:pPr>
    </w:p>
    <w:p w14:paraId="252E1B3B" w14:textId="1EE241F0" w:rsidR="002333E4" w:rsidRDefault="002333E4" w:rsidP="00921253"/>
    <w:p w14:paraId="690845CA" w14:textId="77777777" w:rsidR="002763C6" w:rsidRDefault="002763C6" w:rsidP="00921253"/>
    <w:tbl>
      <w:tblPr>
        <w:tblStyle w:val="Tablaconcuadrcula"/>
        <w:tblW w:w="0" w:type="auto"/>
        <w:tblLook w:val="04A0" w:firstRow="1" w:lastRow="0" w:firstColumn="1" w:lastColumn="0" w:noHBand="0" w:noVBand="1"/>
      </w:tblPr>
      <w:tblGrid>
        <w:gridCol w:w="8494"/>
      </w:tblGrid>
      <w:tr w:rsidR="002D190D" w14:paraId="08A902E4" w14:textId="77777777" w:rsidTr="00FB6B38">
        <w:tc>
          <w:tcPr>
            <w:tcW w:w="8494" w:type="dxa"/>
            <w:tcBorders>
              <w:left w:val="nil"/>
              <w:right w:val="nil"/>
            </w:tcBorders>
          </w:tcPr>
          <w:p w14:paraId="74D774CE" w14:textId="77777777" w:rsidR="002D190D" w:rsidRPr="00114B07" w:rsidRDefault="002D190D" w:rsidP="00017EF9">
            <w:pPr>
              <w:pStyle w:val="Ttulo1"/>
              <w:numPr>
                <w:ilvl w:val="0"/>
                <w:numId w:val="0"/>
              </w:numPr>
              <w:ind w:left="340"/>
              <w:jc w:val="center"/>
              <w:outlineLvl w:val="0"/>
            </w:pPr>
            <w:bookmarkStart w:id="1" w:name="_Toc12894988"/>
            <w:r>
              <w:t>Índice de tablas</w:t>
            </w:r>
            <w:bookmarkEnd w:id="1"/>
          </w:p>
        </w:tc>
      </w:tr>
    </w:tbl>
    <w:p w14:paraId="56E0A8A3" w14:textId="77777777" w:rsidR="003B7C54" w:rsidRDefault="003B7C54">
      <w:pPr>
        <w:spacing w:before="0" w:after="160"/>
        <w:ind w:firstLine="0"/>
        <w:jc w:val="left"/>
      </w:pPr>
    </w:p>
    <w:p w14:paraId="01C84C25" w14:textId="0482A97D" w:rsidR="001A7D64" w:rsidRDefault="00A63644">
      <w:pPr>
        <w:pStyle w:val="Tabladeilustraciones"/>
        <w:tabs>
          <w:tab w:val="right" w:leader="dot" w:pos="8494"/>
        </w:tabs>
        <w:rPr>
          <w:rFonts w:asciiTheme="minorHAnsi" w:eastAsiaTheme="minorEastAsia" w:hAnsiTheme="minorHAnsi"/>
          <w:noProof/>
          <w:sz w:val="22"/>
          <w:lang w:eastAsia="es-ES"/>
        </w:rPr>
      </w:pPr>
      <w:r>
        <w:rPr>
          <w:b/>
          <w:bCs/>
          <w:noProof/>
        </w:rPr>
        <w:fldChar w:fldCharType="begin"/>
      </w:r>
      <w:r>
        <w:rPr>
          <w:b/>
          <w:bCs/>
          <w:noProof/>
        </w:rPr>
        <w:instrText xml:space="preserve"> TOC \h \z \c "Tabla" </w:instrText>
      </w:r>
      <w:r>
        <w:rPr>
          <w:b/>
          <w:bCs/>
          <w:noProof/>
        </w:rPr>
        <w:fldChar w:fldCharType="separate"/>
      </w:r>
      <w:hyperlink w:anchor="_Toc12895015" w:history="1">
        <w:r w:rsidR="001A7D64" w:rsidRPr="00D96C1E">
          <w:rPr>
            <w:rStyle w:val="Hipervnculo"/>
            <w:noProof/>
          </w:rPr>
          <w:t>Tabla 1 - Estimación respecto story points</w:t>
        </w:r>
        <w:r w:rsidR="001A7D64">
          <w:rPr>
            <w:noProof/>
            <w:webHidden/>
          </w:rPr>
          <w:tab/>
        </w:r>
        <w:r w:rsidR="001A7D64">
          <w:rPr>
            <w:noProof/>
            <w:webHidden/>
          </w:rPr>
          <w:fldChar w:fldCharType="begin"/>
        </w:r>
        <w:r w:rsidR="001A7D64">
          <w:rPr>
            <w:noProof/>
            <w:webHidden/>
          </w:rPr>
          <w:instrText xml:space="preserve"> PAGEREF _Toc12895015 \h </w:instrText>
        </w:r>
        <w:r w:rsidR="001A7D64">
          <w:rPr>
            <w:noProof/>
            <w:webHidden/>
          </w:rPr>
        </w:r>
        <w:r w:rsidR="001A7D64">
          <w:rPr>
            <w:noProof/>
            <w:webHidden/>
          </w:rPr>
          <w:fldChar w:fldCharType="separate"/>
        </w:r>
        <w:r w:rsidR="001A7D64">
          <w:rPr>
            <w:noProof/>
            <w:webHidden/>
          </w:rPr>
          <w:t>10</w:t>
        </w:r>
        <w:r w:rsidR="001A7D64">
          <w:rPr>
            <w:noProof/>
            <w:webHidden/>
          </w:rPr>
          <w:fldChar w:fldCharType="end"/>
        </w:r>
      </w:hyperlink>
    </w:p>
    <w:p w14:paraId="7C1DC93B" w14:textId="366972BC"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16" w:history="1">
        <w:r w:rsidRPr="00D96C1E">
          <w:rPr>
            <w:rStyle w:val="Hipervnculo"/>
            <w:noProof/>
          </w:rPr>
          <w:t>Tabla 2 - Costes de personal</w:t>
        </w:r>
        <w:r>
          <w:rPr>
            <w:noProof/>
            <w:webHidden/>
          </w:rPr>
          <w:tab/>
        </w:r>
        <w:r>
          <w:rPr>
            <w:noProof/>
            <w:webHidden/>
          </w:rPr>
          <w:fldChar w:fldCharType="begin"/>
        </w:r>
        <w:r>
          <w:rPr>
            <w:noProof/>
            <w:webHidden/>
          </w:rPr>
          <w:instrText xml:space="preserve"> PAGEREF _Toc12895016 \h </w:instrText>
        </w:r>
        <w:r>
          <w:rPr>
            <w:noProof/>
            <w:webHidden/>
          </w:rPr>
        </w:r>
        <w:r>
          <w:rPr>
            <w:noProof/>
            <w:webHidden/>
          </w:rPr>
          <w:fldChar w:fldCharType="separate"/>
        </w:r>
        <w:r>
          <w:rPr>
            <w:noProof/>
            <w:webHidden/>
          </w:rPr>
          <w:t>16</w:t>
        </w:r>
        <w:r>
          <w:rPr>
            <w:noProof/>
            <w:webHidden/>
          </w:rPr>
          <w:fldChar w:fldCharType="end"/>
        </w:r>
      </w:hyperlink>
    </w:p>
    <w:p w14:paraId="1DBDD992" w14:textId="2F67652C"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17" w:history="1">
        <w:r w:rsidRPr="00D96C1E">
          <w:rPr>
            <w:rStyle w:val="Hipervnculo"/>
            <w:noProof/>
          </w:rPr>
          <w:t>Tabla 3 - Costes de hardware</w:t>
        </w:r>
        <w:r>
          <w:rPr>
            <w:noProof/>
            <w:webHidden/>
          </w:rPr>
          <w:tab/>
        </w:r>
        <w:r>
          <w:rPr>
            <w:noProof/>
            <w:webHidden/>
          </w:rPr>
          <w:fldChar w:fldCharType="begin"/>
        </w:r>
        <w:r>
          <w:rPr>
            <w:noProof/>
            <w:webHidden/>
          </w:rPr>
          <w:instrText xml:space="preserve"> PAGEREF _Toc12895017 \h </w:instrText>
        </w:r>
        <w:r>
          <w:rPr>
            <w:noProof/>
            <w:webHidden/>
          </w:rPr>
        </w:r>
        <w:r>
          <w:rPr>
            <w:noProof/>
            <w:webHidden/>
          </w:rPr>
          <w:fldChar w:fldCharType="separate"/>
        </w:r>
        <w:r>
          <w:rPr>
            <w:noProof/>
            <w:webHidden/>
          </w:rPr>
          <w:t>17</w:t>
        </w:r>
        <w:r>
          <w:rPr>
            <w:noProof/>
            <w:webHidden/>
          </w:rPr>
          <w:fldChar w:fldCharType="end"/>
        </w:r>
      </w:hyperlink>
    </w:p>
    <w:p w14:paraId="17506745" w14:textId="3C8B2CC8"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18" w:history="1">
        <w:r w:rsidRPr="00D96C1E">
          <w:rPr>
            <w:rStyle w:val="Hipervnculo"/>
            <w:noProof/>
          </w:rPr>
          <w:t>Tabla 4 - Costes de software</w:t>
        </w:r>
        <w:r>
          <w:rPr>
            <w:noProof/>
            <w:webHidden/>
          </w:rPr>
          <w:tab/>
        </w:r>
        <w:r>
          <w:rPr>
            <w:noProof/>
            <w:webHidden/>
          </w:rPr>
          <w:fldChar w:fldCharType="begin"/>
        </w:r>
        <w:r>
          <w:rPr>
            <w:noProof/>
            <w:webHidden/>
          </w:rPr>
          <w:instrText xml:space="preserve"> PAGEREF _Toc12895018 \h </w:instrText>
        </w:r>
        <w:r>
          <w:rPr>
            <w:noProof/>
            <w:webHidden/>
          </w:rPr>
        </w:r>
        <w:r>
          <w:rPr>
            <w:noProof/>
            <w:webHidden/>
          </w:rPr>
          <w:fldChar w:fldCharType="separate"/>
        </w:r>
        <w:r>
          <w:rPr>
            <w:noProof/>
            <w:webHidden/>
          </w:rPr>
          <w:t>17</w:t>
        </w:r>
        <w:r>
          <w:rPr>
            <w:noProof/>
            <w:webHidden/>
          </w:rPr>
          <w:fldChar w:fldCharType="end"/>
        </w:r>
      </w:hyperlink>
    </w:p>
    <w:p w14:paraId="02968282" w14:textId="71C6CDDE"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19" w:history="1">
        <w:r w:rsidRPr="00D96C1E">
          <w:rPr>
            <w:rStyle w:val="Hipervnculo"/>
            <w:noProof/>
          </w:rPr>
          <w:t>Tabla 5 - Costes varios</w:t>
        </w:r>
        <w:r>
          <w:rPr>
            <w:noProof/>
            <w:webHidden/>
          </w:rPr>
          <w:tab/>
        </w:r>
        <w:r>
          <w:rPr>
            <w:noProof/>
            <w:webHidden/>
          </w:rPr>
          <w:fldChar w:fldCharType="begin"/>
        </w:r>
        <w:r>
          <w:rPr>
            <w:noProof/>
            <w:webHidden/>
          </w:rPr>
          <w:instrText xml:space="preserve"> PAGEREF _Toc12895019 \h </w:instrText>
        </w:r>
        <w:r>
          <w:rPr>
            <w:noProof/>
            <w:webHidden/>
          </w:rPr>
        </w:r>
        <w:r>
          <w:rPr>
            <w:noProof/>
            <w:webHidden/>
          </w:rPr>
          <w:fldChar w:fldCharType="separate"/>
        </w:r>
        <w:r>
          <w:rPr>
            <w:noProof/>
            <w:webHidden/>
          </w:rPr>
          <w:t>18</w:t>
        </w:r>
        <w:r>
          <w:rPr>
            <w:noProof/>
            <w:webHidden/>
          </w:rPr>
          <w:fldChar w:fldCharType="end"/>
        </w:r>
      </w:hyperlink>
    </w:p>
    <w:p w14:paraId="631970CB" w14:textId="62EF2F1F"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20" w:history="1">
        <w:r w:rsidRPr="00D96C1E">
          <w:rPr>
            <w:rStyle w:val="Hipervnculo"/>
            <w:noProof/>
          </w:rPr>
          <w:t>Tabla 6 - Resumen costes</w:t>
        </w:r>
        <w:r>
          <w:rPr>
            <w:noProof/>
            <w:webHidden/>
          </w:rPr>
          <w:tab/>
        </w:r>
        <w:r>
          <w:rPr>
            <w:noProof/>
            <w:webHidden/>
          </w:rPr>
          <w:fldChar w:fldCharType="begin"/>
        </w:r>
        <w:r>
          <w:rPr>
            <w:noProof/>
            <w:webHidden/>
          </w:rPr>
          <w:instrText xml:space="preserve"> PAGEREF _Toc12895020 \h </w:instrText>
        </w:r>
        <w:r>
          <w:rPr>
            <w:noProof/>
            <w:webHidden/>
          </w:rPr>
        </w:r>
        <w:r>
          <w:rPr>
            <w:noProof/>
            <w:webHidden/>
          </w:rPr>
          <w:fldChar w:fldCharType="separate"/>
        </w:r>
        <w:r>
          <w:rPr>
            <w:noProof/>
            <w:webHidden/>
          </w:rPr>
          <w:t>18</w:t>
        </w:r>
        <w:r>
          <w:rPr>
            <w:noProof/>
            <w:webHidden/>
          </w:rPr>
          <w:fldChar w:fldCharType="end"/>
        </w:r>
      </w:hyperlink>
    </w:p>
    <w:p w14:paraId="62090519" w14:textId="5F40300B"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21" w:history="1">
        <w:r w:rsidRPr="00D96C1E">
          <w:rPr>
            <w:rStyle w:val="Hipervnculo"/>
            <w:noProof/>
          </w:rPr>
          <w:t>Tabla 7 - Beneficios</w:t>
        </w:r>
        <w:r>
          <w:rPr>
            <w:noProof/>
            <w:webHidden/>
          </w:rPr>
          <w:tab/>
        </w:r>
        <w:r>
          <w:rPr>
            <w:noProof/>
            <w:webHidden/>
          </w:rPr>
          <w:fldChar w:fldCharType="begin"/>
        </w:r>
        <w:r>
          <w:rPr>
            <w:noProof/>
            <w:webHidden/>
          </w:rPr>
          <w:instrText xml:space="preserve"> PAGEREF _Toc12895021 \h </w:instrText>
        </w:r>
        <w:r>
          <w:rPr>
            <w:noProof/>
            <w:webHidden/>
          </w:rPr>
        </w:r>
        <w:r>
          <w:rPr>
            <w:noProof/>
            <w:webHidden/>
          </w:rPr>
          <w:fldChar w:fldCharType="separate"/>
        </w:r>
        <w:r>
          <w:rPr>
            <w:noProof/>
            <w:webHidden/>
          </w:rPr>
          <w:t>19</w:t>
        </w:r>
        <w:r>
          <w:rPr>
            <w:noProof/>
            <w:webHidden/>
          </w:rPr>
          <w:fldChar w:fldCharType="end"/>
        </w:r>
      </w:hyperlink>
    </w:p>
    <w:p w14:paraId="0F156966" w14:textId="17C6C0E0"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22" w:history="1">
        <w:r w:rsidRPr="00D96C1E">
          <w:rPr>
            <w:rStyle w:val="Hipervnculo"/>
            <w:noProof/>
          </w:rPr>
          <w:t>Tabla 8 - Licencias</w:t>
        </w:r>
        <w:r>
          <w:rPr>
            <w:noProof/>
            <w:webHidden/>
          </w:rPr>
          <w:tab/>
        </w:r>
        <w:r>
          <w:rPr>
            <w:noProof/>
            <w:webHidden/>
          </w:rPr>
          <w:fldChar w:fldCharType="begin"/>
        </w:r>
        <w:r>
          <w:rPr>
            <w:noProof/>
            <w:webHidden/>
          </w:rPr>
          <w:instrText xml:space="preserve"> PAGEREF _Toc12895022 \h </w:instrText>
        </w:r>
        <w:r>
          <w:rPr>
            <w:noProof/>
            <w:webHidden/>
          </w:rPr>
        </w:r>
        <w:r>
          <w:rPr>
            <w:noProof/>
            <w:webHidden/>
          </w:rPr>
          <w:fldChar w:fldCharType="separate"/>
        </w:r>
        <w:r>
          <w:rPr>
            <w:noProof/>
            <w:webHidden/>
          </w:rPr>
          <w:t>21</w:t>
        </w:r>
        <w:r>
          <w:rPr>
            <w:noProof/>
            <w:webHidden/>
          </w:rPr>
          <w:fldChar w:fldCharType="end"/>
        </w:r>
      </w:hyperlink>
    </w:p>
    <w:p w14:paraId="43793550" w14:textId="02D7CEBB"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23" w:history="1">
        <w:r w:rsidRPr="00D96C1E">
          <w:rPr>
            <w:rStyle w:val="Hipervnculo"/>
            <w:noProof/>
          </w:rPr>
          <w:t>Tabla 9 - Comparativa entre MIT y Apache-2.0</w:t>
        </w:r>
        <w:r>
          <w:rPr>
            <w:noProof/>
            <w:webHidden/>
          </w:rPr>
          <w:tab/>
        </w:r>
        <w:r>
          <w:rPr>
            <w:noProof/>
            <w:webHidden/>
          </w:rPr>
          <w:fldChar w:fldCharType="begin"/>
        </w:r>
        <w:r>
          <w:rPr>
            <w:noProof/>
            <w:webHidden/>
          </w:rPr>
          <w:instrText xml:space="preserve"> PAGEREF _Toc12895023 \h </w:instrText>
        </w:r>
        <w:r>
          <w:rPr>
            <w:noProof/>
            <w:webHidden/>
          </w:rPr>
        </w:r>
        <w:r>
          <w:rPr>
            <w:noProof/>
            <w:webHidden/>
          </w:rPr>
          <w:fldChar w:fldCharType="separate"/>
        </w:r>
        <w:r>
          <w:rPr>
            <w:noProof/>
            <w:webHidden/>
          </w:rPr>
          <w:t>22</w:t>
        </w:r>
        <w:r>
          <w:rPr>
            <w:noProof/>
            <w:webHidden/>
          </w:rPr>
          <w:fldChar w:fldCharType="end"/>
        </w:r>
      </w:hyperlink>
    </w:p>
    <w:p w14:paraId="1BFF0DF0" w14:textId="42C25964"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24" w:history="1">
        <w:r w:rsidRPr="00D96C1E">
          <w:rPr>
            <w:rStyle w:val="Hipervnculo"/>
            <w:noProof/>
          </w:rPr>
          <w:t>Tabla 10 - Resumen de las licencias</w:t>
        </w:r>
        <w:r>
          <w:rPr>
            <w:noProof/>
            <w:webHidden/>
          </w:rPr>
          <w:tab/>
        </w:r>
        <w:r>
          <w:rPr>
            <w:noProof/>
            <w:webHidden/>
          </w:rPr>
          <w:fldChar w:fldCharType="begin"/>
        </w:r>
        <w:r>
          <w:rPr>
            <w:noProof/>
            <w:webHidden/>
          </w:rPr>
          <w:instrText xml:space="preserve"> PAGEREF _Toc12895024 \h </w:instrText>
        </w:r>
        <w:r>
          <w:rPr>
            <w:noProof/>
            <w:webHidden/>
          </w:rPr>
        </w:r>
        <w:r>
          <w:rPr>
            <w:noProof/>
            <w:webHidden/>
          </w:rPr>
          <w:fldChar w:fldCharType="separate"/>
        </w:r>
        <w:r>
          <w:rPr>
            <w:noProof/>
            <w:webHidden/>
          </w:rPr>
          <w:t>23</w:t>
        </w:r>
        <w:r>
          <w:rPr>
            <w:noProof/>
            <w:webHidden/>
          </w:rPr>
          <w:fldChar w:fldCharType="end"/>
        </w:r>
      </w:hyperlink>
    </w:p>
    <w:p w14:paraId="22C67BCB" w14:textId="633E026C"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25" w:history="1">
        <w:r w:rsidRPr="00D96C1E">
          <w:rPr>
            <w:rStyle w:val="Hipervnculo"/>
            <w:noProof/>
          </w:rPr>
          <w:t>Tabla 11 - CU-01 Soporte de la librería</w:t>
        </w:r>
        <w:r>
          <w:rPr>
            <w:noProof/>
            <w:webHidden/>
          </w:rPr>
          <w:tab/>
        </w:r>
        <w:r>
          <w:rPr>
            <w:noProof/>
            <w:webHidden/>
          </w:rPr>
          <w:fldChar w:fldCharType="begin"/>
        </w:r>
        <w:r>
          <w:rPr>
            <w:noProof/>
            <w:webHidden/>
          </w:rPr>
          <w:instrText xml:space="preserve"> PAGEREF _Toc12895025 \h </w:instrText>
        </w:r>
        <w:r>
          <w:rPr>
            <w:noProof/>
            <w:webHidden/>
          </w:rPr>
        </w:r>
        <w:r>
          <w:rPr>
            <w:noProof/>
            <w:webHidden/>
          </w:rPr>
          <w:fldChar w:fldCharType="separate"/>
        </w:r>
        <w:r>
          <w:rPr>
            <w:noProof/>
            <w:webHidden/>
          </w:rPr>
          <w:t>27</w:t>
        </w:r>
        <w:r>
          <w:rPr>
            <w:noProof/>
            <w:webHidden/>
          </w:rPr>
          <w:fldChar w:fldCharType="end"/>
        </w:r>
      </w:hyperlink>
    </w:p>
    <w:p w14:paraId="3387D8CA" w14:textId="75A85B3C"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26" w:history="1">
        <w:r w:rsidRPr="00D96C1E">
          <w:rPr>
            <w:rStyle w:val="Hipervnculo"/>
            <w:noProof/>
          </w:rPr>
          <w:t>Tabla 12 - CU-02 Automatización de la toolkit</w:t>
        </w:r>
        <w:r>
          <w:rPr>
            <w:noProof/>
            <w:webHidden/>
          </w:rPr>
          <w:tab/>
        </w:r>
        <w:r>
          <w:rPr>
            <w:noProof/>
            <w:webHidden/>
          </w:rPr>
          <w:fldChar w:fldCharType="begin"/>
        </w:r>
        <w:r>
          <w:rPr>
            <w:noProof/>
            <w:webHidden/>
          </w:rPr>
          <w:instrText xml:space="preserve"> PAGEREF _Toc12895026 \h </w:instrText>
        </w:r>
        <w:r>
          <w:rPr>
            <w:noProof/>
            <w:webHidden/>
          </w:rPr>
        </w:r>
        <w:r>
          <w:rPr>
            <w:noProof/>
            <w:webHidden/>
          </w:rPr>
          <w:fldChar w:fldCharType="separate"/>
        </w:r>
        <w:r>
          <w:rPr>
            <w:noProof/>
            <w:webHidden/>
          </w:rPr>
          <w:t>29</w:t>
        </w:r>
        <w:r>
          <w:rPr>
            <w:noProof/>
            <w:webHidden/>
          </w:rPr>
          <w:fldChar w:fldCharType="end"/>
        </w:r>
      </w:hyperlink>
    </w:p>
    <w:p w14:paraId="7D948024" w14:textId="45873D0E"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27" w:history="1">
        <w:r w:rsidRPr="00D96C1E">
          <w:rPr>
            <w:rStyle w:val="Hipervnculo"/>
            <w:noProof/>
          </w:rPr>
          <w:t>Tabla 13 - CU-03 Generación de ficheros</w:t>
        </w:r>
        <w:r>
          <w:rPr>
            <w:noProof/>
            <w:webHidden/>
          </w:rPr>
          <w:tab/>
        </w:r>
        <w:r>
          <w:rPr>
            <w:noProof/>
            <w:webHidden/>
          </w:rPr>
          <w:fldChar w:fldCharType="begin"/>
        </w:r>
        <w:r>
          <w:rPr>
            <w:noProof/>
            <w:webHidden/>
          </w:rPr>
          <w:instrText xml:space="preserve"> PAGEREF _Toc12895027 \h </w:instrText>
        </w:r>
        <w:r>
          <w:rPr>
            <w:noProof/>
            <w:webHidden/>
          </w:rPr>
        </w:r>
        <w:r>
          <w:rPr>
            <w:noProof/>
            <w:webHidden/>
          </w:rPr>
          <w:fldChar w:fldCharType="separate"/>
        </w:r>
        <w:r>
          <w:rPr>
            <w:noProof/>
            <w:webHidden/>
          </w:rPr>
          <w:t>29</w:t>
        </w:r>
        <w:r>
          <w:rPr>
            <w:noProof/>
            <w:webHidden/>
          </w:rPr>
          <w:fldChar w:fldCharType="end"/>
        </w:r>
      </w:hyperlink>
    </w:p>
    <w:p w14:paraId="4504DF36" w14:textId="1C9F23CB"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28" w:history="1">
        <w:r w:rsidRPr="00D96C1E">
          <w:rPr>
            <w:rStyle w:val="Hipervnculo"/>
            <w:noProof/>
          </w:rPr>
          <w:t>Tabla 14 - CU-04 Lectura de los ficheros HTML</w:t>
        </w:r>
        <w:r>
          <w:rPr>
            <w:noProof/>
            <w:webHidden/>
          </w:rPr>
          <w:tab/>
        </w:r>
        <w:r>
          <w:rPr>
            <w:noProof/>
            <w:webHidden/>
          </w:rPr>
          <w:fldChar w:fldCharType="begin"/>
        </w:r>
        <w:r>
          <w:rPr>
            <w:noProof/>
            <w:webHidden/>
          </w:rPr>
          <w:instrText xml:space="preserve"> PAGEREF _Toc12895028 \h </w:instrText>
        </w:r>
        <w:r>
          <w:rPr>
            <w:noProof/>
            <w:webHidden/>
          </w:rPr>
        </w:r>
        <w:r>
          <w:rPr>
            <w:noProof/>
            <w:webHidden/>
          </w:rPr>
          <w:fldChar w:fldCharType="separate"/>
        </w:r>
        <w:r>
          <w:rPr>
            <w:noProof/>
            <w:webHidden/>
          </w:rPr>
          <w:t>30</w:t>
        </w:r>
        <w:r>
          <w:rPr>
            <w:noProof/>
            <w:webHidden/>
          </w:rPr>
          <w:fldChar w:fldCharType="end"/>
        </w:r>
      </w:hyperlink>
    </w:p>
    <w:p w14:paraId="66F3F774" w14:textId="7692B2CD"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29" w:history="1">
        <w:r w:rsidRPr="00D96C1E">
          <w:rPr>
            <w:rStyle w:val="Hipervnculo"/>
            <w:noProof/>
          </w:rPr>
          <w:t>Tabla 15 - CU-05 Extracción de los id</w:t>
        </w:r>
        <w:r>
          <w:rPr>
            <w:noProof/>
            <w:webHidden/>
          </w:rPr>
          <w:tab/>
        </w:r>
        <w:r>
          <w:rPr>
            <w:noProof/>
            <w:webHidden/>
          </w:rPr>
          <w:fldChar w:fldCharType="begin"/>
        </w:r>
        <w:r>
          <w:rPr>
            <w:noProof/>
            <w:webHidden/>
          </w:rPr>
          <w:instrText xml:space="preserve"> PAGEREF _Toc12895029 \h </w:instrText>
        </w:r>
        <w:r>
          <w:rPr>
            <w:noProof/>
            <w:webHidden/>
          </w:rPr>
        </w:r>
        <w:r>
          <w:rPr>
            <w:noProof/>
            <w:webHidden/>
          </w:rPr>
          <w:fldChar w:fldCharType="separate"/>
        </w:r>
        <w:r>
          <w:rPr>
            <w:noProof/>
            <w:webHidden/>
          </w:rPr>
          <w:t>31</w:t>
        </w:r>
        <w:r>
          <w:rPr>
            <w:noProof/>
            <w:webHidden/>
          </w:rPr>
          <w:fldChar w:fldCharType="end"/>
        </w:r>
      </w:hyperlink>
    </w:p>
    <w:p w14:paraId="3868F901" w14:textId="2C9CD0D6"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30" w:history="1">
        <w:r w:rsidRPr="00D96C1E">
          <w:rPr>
            <w:rStyle w:val="Hipervnculo"/>
            <w:noProof/>
          </w:rPr>
          <w:t>Tabla 16 - CU-06 Configuración de la aplicación</w:t>
        </w:r>
        <w:r>
          <w:rPr>
            <w:noProof/>
            <w:webHidden/>
          </w:rPr>
          <w:tab/>
        </w:r>
        <w:r>
          <w:rPr>
            <w:noProof/>
            <w:webHidden/>
          </w:rPr>
          <w:fldChar w:fldCharType="begin"/>
        </w:r>
        <w:r>
          <w:rPr>
            <w:noProof/>
            <w:webHidden/>
          </w:rPr>
          <w:instrText xml:space="preserve"> PAGEREF _Toc12895030 \h </w:instrText>
        </w:r>
        <w:r>
          <w:rPr>
            <w:noProof/>
            <w:webHidden/>
          </w:rPr>
        </w:r>
        <w:r>
          <w:rPr>
            <w:noProof/>
            <w:webHidden/>
          </w:rPr>
          <w:fldChar w:fldCharType="separate"/>
        </w:r>
        <w:r>
          <w:rPr>
            <w:noProof/>
            <w:webHidden/>
          </w:rPr>
          <w:t>33</w:t>
        </w:r>
        <w:r>
          <w:rPr>
            <w:noProof/>
            <w:webHidden/>
          </w:rPr>
          <w:fldChar w:fldCharType="end"/>
        </w:r>
      </w:hyperlink>
    </w:p>
    <w:p w14:paraId="2E25695D" w14:textId="207366E9"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31" w:history="1">
        <w:r w:rsidRPr="00D96C1E">
          <w:rPr>
            <w:rStyle w:val="Hipervnculo"/>
            <w:noProof/>
          </w:rPr>
          <w:t>Tabla 17 - CU-07 Ayuda de la aplicación</w:t>
        </w:r>
        <w:r>
          <w:rPr>
            <w:noProof/>
            <w:webHidden/>
          </w:rPr>
          <w:tab/>
        </w:r>
        <w:r>
          <w:rPr>
            <w:noProof/>
            <w:webHidden/>
          </w:rPr>
          <w:fldChar w:fldCharType="begin"/>
        </w:r>
        <w:r>
          <w:rPr>
            <w:noProof/>
            <w:webHidden/>
          </w:rPr>
          <w:instrText xml:space="preserve"> PAGEREF _Toc12895031 \h </w:instrText>
        </w:r>
        <w:r>
          <w:rPr>
            <w:noProof/>
            <w:webHidden/>
          </w:rPr>
        </w:r>
        <w:r>
          <w:rPr>
            <w:noProof/>
            <w:webHidden/>
          </w:rPr>
          <w:fldChar w:fldCharType="separate"/>
        </w:r>
        <w:r>
          <w:rPr>
            <w:noProof/>
            <w:webHidden/>
          </w:rPr>
          <w:t>34</w:t>
        </w:r>
        <w:r>
          <w:rPr>
            <w:noProof/>
            <w:webHidden/>
          </w:rPr>
          <w:fldChar w:fldCharType="end"/>
        </w:r>
      </w:hyperlink>
    </w:p>
    <w:p w14:paraId="6CC5E447" w14:textId="1DEF5623" w:rsidR="00FD506B" w:rsidRDefault="00A63644" w:rsidP="00FD506B">
      <w:r>
        <w:rPr>
          <w:b/>
          <w:bCs/>
          <w:noProof/>
        </w:rPr>
        <w:fldChar w:fldCharType="end"/>
      </w:r>
    </w:p>
    <w:p w14:paraId="7ED37153" w14:textId="77777777" w:rsidR="00077E00" w:rsidRDefault="00077E00">
      <w:pPr>
        <w:spacing w:before="0" w:after="160"/>
        <w:ind w:firstLine="0"/>
        <w:jc w:val="left"/>
      </w:pPr>
    </w:p>
    <w:p w14:paraId="10AF6EF9" w14:textId="77777777" w:rsidR="00077E00" w:rsidRDefault="00077E00">
      <w:pPr>
        <w:spacing w:before="0" w:after="160"/>
        <w:ind w:firstLine="0"/>
        <w:jc w:val="left"/>
        <w:sectPr w:rsidR="00077E00" w:rsidSect="00F83239">
          <w:pgSz w:w="11906" w:h="16838"/>
          <w:pgMar w:top="1417" w:right="1701" w:bottom="1417" w:left="1701" w:header="708" w:footer="708" w:gutter="0"/>
          <w:cols w:space="708"/>
          <w:titlePg/>
          <w:docGrid w:linePitch="360"/>
        </w:sectPr>
      </w:pPr>
    </w:p>
    <w:p w14:paraId="3540F6A3" w14:textId="7C397C98" w:rsidR="003B7C54" w:rsidRDefault="003B7C54" w:rsidP="00921253"/>
    <w:p w14:paraId="446DCDE0" w14:textId="77777777" w:rsidR="002763C6" w:rsidRDefault="002763C6"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A83AC2">
            <w:pPr>
              <w:pStyle w:val="Ttulo1"/>
              <w:numPr>
                <w:ilvl w:val="0"/>
                <w:numId w:val="0"/>
              </w:numPr>
              <w:ind w:left="340"/>
              <w:jc w:val="center"/>
              <w:outlineLvl w:val="0"/>
            </w:pPr>
            <w:bookmarkStart w:id="2" w:name="_Toc12894989"/>
            <w:r w:rsidRPr="00114B07">
              <w:t xml:space="preserve">Índice de </w:t>
            </w:r>
            <w:r>
              <w:t>ilustraciones</w:t>
            </w:r>
            <w:bookmarkEnd w:id="2"/>
          </w:p>
        </w:tc>
      </w:tr>
    </w:tbl>
    <w:p w14:paraId="46940C59" w14:textId="77777777" w:rsidR="00077E00" w:rsidRDefault="00077E00">
      <w:pPr>
        <w:spacing w:before="0" w:after="160"/>
        <w:ind w:firstLine="0"/>
        <w:jc w:val="left"/>
      </w:pPr>
    </w:p>
    <w:bookmarkStart w:id="3" w:name="_GoBack"/>
    <w:bookmarkEnd w:id="3"/>
    <w:p w14:paraId="6FD116DC" w14:textId="53E3311F" w:rsidR="001A7D64" w:rsidRDefault="00A63644">
      <w:pPr>
        <w:pStyle w:val="Tabladeilustraciones"/>
        <w:tabs>
          <w:tab w:val="right" w:leader="dot" w:pos="8494"/>
        </w:tabs>
        <w:rPr>
          <w:rFonts w:asciiTheme="minorHAnsi" w:eastAsiaTheme="minorEastAsia" w:hAnsiTheme="minorHAnsi"/>
          <w:noProof/>
          <w:sz w:val="22"/>
          <w:lang w:eastAsia="es-ES"/>
        </w:rPr>
      </w:pPr>
      <w:r>
        <w:rPr>
          <w:b/>
          <w:bCs/>
          <w:noProof/>
        </w:rPr>
        <w:fldChar w:fldCharType="begin"/>
      </w:r>
      <w:r>
        <w:rPr>
          <w:b/>
          <w:bCs/>
          <w:noProof/>
        </w:rPr>
        <w:instrText xml:space="preserve"> TOC \h \z \c "Ilustración" </w:instrText>
      </w:r>
      <w:r>
        <w:rPr>
          <w:b/>
          <w:bCs/>
          <w:noProof/>
        </w:rPr>
        <w:fldChar w:fldCharType="separate"/>
      </w:r>
      <w:hyperlink w:anchor="_Toc12895032" w:history="1">
        <w:r w:rsidR="001A7D64" w:rsidRPr="004027A8">
          <w:rPr>
            <w:rStyle w:val="Hipervnculo"/>
            <w:noProof/>
          </w:rPr>
          <w:t>Ilustración 1 - Estructura interna para la obtención de los elementos HTML</w:t>
        </w:r>
        <w:r w:rsidR="001A7D64">
          <w:rPr>
            <w:noProof/>
            <w:webHidden/>
          </w:rPr>
          <w:tab/>
        </w:r>
        <w:r w:rsidR="001A7D64">
          <w:rPr>
            <w:noProof/>
            <w:webHidden/>
          </w:rPr>
          <w:fldChar w:fldCharType="begin"/>
        </w:r>
        <w:r w:rsidR="001A7D64">
          <w:rPr>
            <w:noProof/>
            <w:webHidden/>
          </w:rPr>
          <w:instrText xml:space="preserve"> PAGEREF _Toc12895032 \h </w:instrText>
        </w:r>
        <w:r w:rsidR="001A7D64">
          <w:rPr>
            <w:noProof/>
            <w:webHidden/>
          </w:rPr>
        </w:r>
        <w:r w:rsidR="001A7D64">
          <w:rPr>
            <w:noProof/>
            <w:webHidden/>
          </w:rPr>
          <w:fldChar w:fldCharType="separate"/>
        </w:r>
        <w:r w:rsidR="001A7D64">
          <w:rPr>
            <w:noProof/>
            <w:webHidden/>
          </w:rPr>
          <w:t>35</w:t>
        </w:r>
        <w:r w:rsidR="001A7D64">
          <w:rPr>
            <w:noProof/>
            <w:webHidden/>
          </w:rPr>
          <w:fldChar w:fldCharType="end"/>
        </w:r>
      </w:hyperlink>
    </w:p>
    <w:p w14:paraId="4366D78E" w14:textId="339D330C"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33" w:history="1">
        <w:r w:rsidRPr="004027A8">
          <w:rPr>
            <w:rStyle w:val="Hipervnculo"/>
            <w:noProof/>
          </w:rPr>
          <w:t>Ilustración 2 - Diagrama de Secuencia Automatización</w:t>
        </w:r>
        <w:r>
          <w:rPr>
            <w:noProof/>
            <w:webHidden/>
          </w:rPr>
          <w:tab/>
        </w:r>
        <w:r>
          <w:rPr>
            <w:noProof/>
            <w:webHidden/>
          </w:rPr>
          <w:fldChar w:fldCharType="begin"/>
        </w:r>
        <w:r>
          <w:rPr>
            <w:noProof/>
            <w:webHidden/>
          </w:rPr>
          <w:instrText xml:space="preserve"> PAGEREF _Toc12895033 \h </w:instrText>
        </w:r>
        <w:r>
          <w:rPr>
            <w:noProof/>
            <w:webHidden/>
          </w:rPr>
        </w:r>
        <w:r>
          <w:rPr>
            <w:noProof/>
            <w:webHidden/>
          </w:rPr>
          <w:fldChar w:fldCharType="separate"/>
        </w:r>
        <w:r>
          <w:rPr>
            <w:noProof/>
            <w:webHidden/>
          </w:rPr>
          <w:t>37</w:t>
        </w:r>
        <w:r>
          <w:rPr>
            <w:noProof/>
            <w:webHidden/>
          </w:rPr>
          <w:fldChar w:fldCharType="end"/>
        </w:r>
      </w:hyperlink>
    </w:p>
    <w:p w14:paraId="5B683023" w14:textId="3A5EBA65"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34" w:history="1">
        <w:r w:rsidRPr="004027A8">
          <w:rPr>
            <w:rStyle w:val="Hipervnculo"/>
            <w:noProof/>
          </w:rPr>
          <w:t>Ilustración 3 - Patrón MVC</w:t>
        </w:r>
        <w:r>
          <w:rPr>
            <w:noProof/>
            <w:webHidden/>
          </w:rPr>
          <w:tab/>
        </w:r>
        <w:r>
          <w:rPr>
            <w:noProof/>
            <w:webHidden/>
          </w:rPr>
          <w:fldChar w:fldCharType="begin"/>
        </w:r>
        <w:r>
          <w:rPr>
            <w:noProof/>
            <w:webHidden/>
          </w:rPr>
          <w:instrText xml:space="preserve"> PAGEREF _Toc12895034 \h </w:instrText>
        </w:r>
        <w:r>
          <w:rPr>
            <w:noProof/>
            <w:webHidden/>
          </w:rPr>
        </w:r>
        <w:r>
          <w:rPr>
            <w:noProof/>
            <w:webHidden/>
          </w:rPr>
          <w:fldChar w:fldCharType="separate"/>
        </w:r>
        <w:r>
          <w:rPr>
            <w:noProof/>
            <w:webHidden/>
          </w:rPr>
          <w:t>38</w:t>
        </w:r>
        <w:r>
          <w:rPr>
            <w:noProof/>
            <w:webHidden/>
          </w:rPr>
          <w:fldChar w:fldCharType="end"/>
        </w:r>
      </w:hyperlink>
    </w:p>
    <w:p w14:paraId="470B887B" w14:textId="24A251E0"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35" w:history="1">
        <w:r w:rsidRPr="004027A8">
          <w:rPr>
            <w:rStyle w:val="Hipervnculo"/>
            <w:noProof/>
          </w:rPr>
          <w:t>Ilustración 4 - Patrón Singleton</w:t>
        </w:r>
        <w:r>
          <w:rPr>
            <w:noProof/>
            <w:webHidden/>
          </w:rPr>
          <w:tab/>
        </w:r>
        <w:r>
          <w:rPr>
            <w:noProof/>
            <w:webHidden/>
          </w:rPr>
          <w:fldChar w:fldCharType="begin"/>
        </w:r>
        <w:r>
          <w:rPr>
            <w:noProof/>
            <w:webHidden/>
          </w:rPr>
          <w:instrText xml:space="preserve"> PAGEREF _Toc12895035 \h </w:instrText>
        </w:r>
        <w:r>
          <w:rPr>
            <w:noProof/>
            <w:webHidden/>
          </w:rPr>
        </w:r>
        <w:r>
          <w:rPr>
            <w:noProof/>
            <w:webHidden/>
          </w:rPr>
          <w:fldChar w:fldCharType="separate"/>
        </w:r>
        <w:r>
          <w:rPr>
            <w:noProof/>
            <w:webHidden/>
          </w:rPr>
          <w:t>39</w:t>
        </w:r>
        <w:r>
          <w:rPr>
            <w:noProof/>
            <w:webHidden/>
          </w:rPr>
          <w:fldChar w:fldCharType="end"/>
        </w:r>
      </w:hyperlink>
    </w:p>
    <w:p w14:paraId="207FA164" w14:textId="6301F677"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36" w:history="1">
        <w:r w:rsidRPr="004027A8">
          <w:rPr>
            <w:rStyle w:val="Hipervnculo"/>
            <w:noProof/>
          </w:rPr>
          <w:t>Ilustración 5 - Patrón POM</w:t>
        </w:r>
        <w:r>
          <w:rPr>
            <w:noProof/>
            <w:webHidden/>
          </w:rPr>
          <w:tab/>
        </w:r>
        <w:r>
          <w:rPr>
            <w:noProof/>
            <w:webHidden/>
          </w:rPr>
          <w:fldChar w:fldCharType="begin"/>
        </w:r>
        <w:r>
          <w:rPr>
            <w:noProof/>
            <w:webHidden/>
          </w:rPr>
          <w:instrText xml:space="preserve"> PAGEREF _Toc12895036 \h </w:instrText>
        </w:r>
        <w:r>
          <w:rPr>
            <w:noProof/>
            <w:webHidden/>
          </w:rPr>
        </w:r>
        <w:r>
          <w:rPr>
            <w:noProof/>
            <w:webHidden/>
          </w:rPr>
          <w:fldChar w:fldCharType="separate"/>
        </w:r>
        <w:r>
          <w:rPr>
            <w:noProof/>
            <w:webHidden/>
          </w:rPr>
          <w:t>40</w:t>
        </w:r>
        <w:r>
          <w:rPr>
            <w:noProof/>
            <w:webHidden/>
          </w:rPr>
          <w:fldChar w:fldCharType="end"/>
        </w:r>
      </w:hyperlink>
    </w:p>
    <w:p w14:paraId="5B5F3079" w14:textId="415F1A47"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37" w:history="1">
        <w:r w:rsidRPr="004027A8">
          <w:rPr>
            <w:rStyle w:val="Hipervnculo"/>
            <w:noProof/>
          </w:rPr>
          <w:t>Ilustración 6 - Diagrama de Componentes</w:t>
        </w:r>
        <w:r>
          <w:rPr>
            <w:noProof/>
            <w:webHidden/>
          </w:rPr>
          <w:tab/>
        </w:r>
        <w:r>
          <w:rPr>
            <w:noProof/>
            <w:webHidden/>
          </w:rPr>
          <w:fldChar w:fldCharType="begin"/>
        </w:r>
        <w:r>
          <w:rPr>
            <w:noProof/>
            <w:webHidden/>
          </w:rPr>
          <w:instrText xml:space="preserve"> PAGEREF _Toc12895037 \h </w:instrText>
        </w:r>
        <w:r>
          <w:rPr>
            <w:noProof/>
            <w:webHidden/>
          </w:rPr>
        </w:r>
        <w:r>
          <w:rPr>
            <w:noProof/>
            <w:webHidden/>
          </w:rPr>
          <w:fldChar w:fldCharType="separate"/>
        </w:r>
        <w:r>
          <w:rPr>
            <w:noProof/>
            <w:webHidden/>
          </w:rPr>
          <w:t>41</w:t>
        </w:r>
        <w:r>
          <w:rPr>
            <w:noProof/>
            <w:webHidden/>
          </w:rPr>
          <w:fldChar w:fldCharType="end"/>
        </w:r>
      </w:hyperlink>
    </w:p>
    <w:p w14:paraId="6DD3862B" w14:textId="5CF3E439"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38" w:history="1">
        <w:r w:rsidRPr="004027A8">
          <w:rPr>
            <w:rStyle w:val="Hipervnculo"/>
            <w:noProof/>
          </w:rPr>
          <w:t>Ilustración 7 - Interfaces libraryWIO</w:t>
        </w:r>
        <w:r>
          <w:rPr>
            <w:noProof/>
            <w:webHidden/>
          </w:rPr>
          <w:tab/>
        </w:r>
        <w:r>
          <w:rPr>
            <w:noProof/>
            <w:webHidden/>
          </w:rPr>
          <w:fldChar w:fldCharType="begin"/>
        </w:r>
        <w:r>
          <w:rPr>
            <w:noProof/>
            <w:webHidden/>
          </w:rPr>
          <w:instrText xml:space="preserve"> PAGEREF _Toc12895038 \h </w:instrText>
        </w:r>
        <w:r>
          <w:rPr>
            <w:noProof/>
            <w:webHidden/>
          </w:rPr>
        </w:r>
        <w:r>
          <w:rPr>
            <w:noProof/>
            <w:webHidden/>
          </w:rPr>
          <w:fldChar w:fldCharType="separate"/>
        </w:r>
        <w:r>
          <w:rPr>
            <w:noProof/>
            <w:webHidden/>
          </w:rPr>
          <w:t>41</w:t>
        </w:r>
        <w:r>
          <w:rPr>
            <w:noProof/>
            <w:webHidden/>
          </w:rPr>
          <w:fldChar w:fldCharType="end"/>
        </w:r>
      </w:hyperlink>
    </w:p>
    <w:p w14:paraId="66CF1542" w14:textId="487C82E8"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39" w:history="1">
        <w:r w:rsidRPr="004027A8">
          <w:rPr>
            <w:rStyle w:val="Hipervnculo"/>
            <w:noProof/>
          </w:rPr>
          <w:t>Ilustración 8 - Diagrama de clases de ClickAbstract</w:t>
        </w:r>
        <w:r>
          <w:rPr>
            <w:noProof/>
            <w:webHidden/>
          </w:rPr>
          <w:tab/>
        </w:r>
        <w:r>
          <w:rPr>
            <w:noProof/>
            <w:webHidden/>
          </w:rPr>
          <w:fldChar w:fldCharType="begin"/>
        </w:r>
        <w:r>
          <w:rPr>
            <w:noProof/>
            <w:webHidden/>
          </w:rPr>
          <w:instrText xml:space="preserve"> PAGEREF _Toc12895039 \h </w:instrText>
        </w:r>
        <w:r>
          <w:rPr>
            <w:noProof/>
            <w:webHidden/>
          </w:rPr>
        </w:r>
        <w:r>
          <w:rPr>
            <w:noProof/>
            <w:webHidden/>
          </w:rPr>
          <w:fldChar w:fldCharType="separate"/>
        </w:r>
        <w:r>
          <w:rPr>
            <w:noProof/>
            <w:webHidden/>
          </w:rPr>
          <w:t>42</w:t>
        </w:r>
        <w:r>
          <w:rPr>
            <w:noProof/>
            <w:webHidden/>
          </w:rPr>
          <w:fldChar w:fldCharType="end"/>
        </w:r>
      </w:hyperlink>
    </w:p>
    <w:p w14:paraId="316F65B6" w14:textId="60E42B0D"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40" w:history="1">
        <w:r w:rsidRPr="004027A8">
          <w:rPr>
            <w:rStyle w:val="Hipervnculo"/>
            <w:noProof/>
          </w:rPr>
          <w:t>Ilustración 9 - Diagrama de clases de ValueAbstract</w:t>
        </w:r>
        <w:r>
          <w:rPr>
            <w:noProof/>
            <w:webHidden/>
          </w:rPr>
          <w:tab/>
        </w:r>
        <w:r>
          <w:rPr>
            <w:noProof/>
            <w:webHidden/>
          </w:rPr>
          <w:fldChar w:fldCharType="begin"/>
        </w:r>
        <w:r>
          <w:rPr>
            <w:noProof/>
            <w:webHidden/>
          </w:rPr>
          <w:instrText xml:space="preserve"> PAGEREF _Toc12895040 \h </w:instrText>
        </w:r>
        <w:r>
          <w:rPr>
            <w:noProof/>
            <w:webHidden/>
          </w:rPr>
        </w:r>
        <w:r>
          <w:rPr>
            <w:noProof/>
            <w:webHidden/>
          </w:rPr>
          <w:fldChar w:fldCharType="separate"/>
        </w:r>
        <w:r>
          <w:rPr>
            <w:noProof/>
            <w:webHidden/>
          </w:rPr>
          <w:t>42</w:t>
        </w:r>
        <w:r>
          <w:rPr>
            <w:noProof/>
            <w:webHidden/>
          </w:rPr>
          <w:fldChar w:fldCharType="end"/>
        </w:r>
      </w:hyperlink>
    </w:p>
    <w:p w14:paraId="199DBDB4" w14:textId="4216124A"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41" w:history="1">
        <w:r w:rsidRPr="004027A8">
          <w:rPr>
            <w:rStyle w:val="Hipervnculo"/>
            <w:noProof/>
          </w:rPr>
          <w:t>Ilustración 10 - Diagrama de clases de ValueClickAbstract</w:t>
        </w:r>
        <w:r>
          <w:rPr>
            <w:noProof/>
            <w:webHidden/>
          </w:rPr>
          <w:tab/>
        </w:r>
        <w:r>
          <w:rPr>
            <w:noProof/>
            <w:webHidden/>
          </w:rPr>
          <w:fldChar w:fldCharType="begin"/>
        </w:r>
        <w:r>
          <w:rPr>
            <w:noProof/>
            <w:webHidden/>
          </w:rPr>
          <w:instrText xml:space="preserve"> PAGEREF _Toc12895041 \h </w:instrText>
        </w:r>
        <w:r>
          <w:rPr>
            <w:noProof/>
            <w:webHidden/>
          </w:rPr>
        </w:r>
        <w:r>
          <w:rPr>
            <w:noProof/>
            <w:webHidden/>
          </w:rPr>
          <w:fldChar w:fldCharType="separate"/>
        </w:r>
        <w:r>
          <w:rPr>
            <w:noProof/>
            <w:webHidden/>
          </w:rPr>
          <w:t>43</w:t>
        </w:r>
        <w:r>
          <w:rPr>
            <w:noProof/>
            <w:webHidden/>
          </w:rPr>
          <w:fldChar w:fldCharType="end"/>
        </w:r>
      </w:hyperlink>
    </w:p>
    <w:p w14:paraId="538359E9" w14:textId="1C66A4E6"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42" w:history="1">
        <w:r w:rsidRPr="004027A8">
          <w:rPr>
            <w:rStyle w:val="Hipervnculo"/>
            <w:noProof/>
          </w:rPr>
          <w:t>Ilustración 11 - Diagrama de clases de ValueSelectedClick</w:t>
        </w:r>
        <w:r>
          <w:rPr>
            <w:noProof/>
            <w:webHidden/>
          </w:rPr>
          <w:tab/>
        </w:r>
        <w:r>
          <w:rPr>
            <w:noProof/>
            <w:webHidden/>
          </w:rPr>
          <w:fldChar w:fldCharType="begin"/>
        </w:r>
        <w:r>
          <w:rPr>
            <w:noProof/>
            <w:webHidden/>
          </w:rPr>
          <w:instrText xml:space="preserve"> PAGEREF _Toc12895042 \h </w:instrText>
        </w:r>
        <w:r>
          <w:rPr>
            <w:noProof/>
            <w:webHidden/>
          </w:rPr>
        </w:r>
        <w:r>
          <w:rPr>
            <w:noProof/>
            <w:webHidden/>
          </w:rPr>
          <w:fldChar w:fldCharType="separate"/>
        </w:r>
        <w:r>
          <w:rPr>
            <w:noProof/>
            <w:webHidden/>
          </w:rPr>
          <w:t>43</w:t>
        </w:r>
        <w:r>
          <w:rPr>
            <w:noProof/>
            <w:webHidden/>
          </w:rPr>
          <w:fldChar w:fldCharType="end"/>
        </w:r>
      </w:hyperlink>
    </w:p>
    <w:p w14:paraId="711D3056" w14:textId="6EF7BCA4"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43" w:history="1">
        <w:r w:rsidRPr="004027A8">
          <w:rPr>
            <w:rStyle w:val="Hipervnculo"/>
            <w:noProof/>
          </w:rPr>
          <w:t>Ilustración 12 - Relación ClickAbstract con elementos HTML</w:t>
        </w:r>
        <w:r>
          <w:rPr>
            <w:noProof/>
            <w:webHidden/>
          </w:rPr>
          <w:tab/>
        </w:r>
        <w:r>
          <w:rPr>
            <w:noProof/>
            <w:webHidden/>
          </w:rPr>
          <w:fldChar w:fldCharType="begin"/>
        </w:r>
        <w:r>
          <w:rPr>
            <w:noProof/>
            <w:webHidden/>
          </w:rPr>
          <w:instrText xml:space="preserve"> PAGEREF _Toc12895043 \h </w:instrText>
        </w:r>
        <w:r>
          <w:rPr>
            <w:noProof/>
            <w:webHidden/>
          </w:rPr>
        </w:r>
        <w:r>
          <w:rPr>
            <w:noProof/>
            <w:webHidden/>
          </w:rPr>
          <w:fldChar w:fldCharType="separate"/>
        </w:r>
        <w:r>
          <w:rPr>
            <w:noProof/>
            <w:webHidden/>
          </w:rPr>
          <w:t>44</w:t>
        </w:r>
        <w:r>
          <w:rPr>
            <w:noProof/>
            <w:webHidden/>
          </w:rPr>
          <w:fldChar w:fldCharType="end"/>
        </w:r>
      </w:hyperlink>
    </w:p>
    <w:p w14:paraId="07D43447" w14:textId="520F3A26"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44" w:history="1">
        <w:r w:rsidRPr="004027A8">
          <w:rPr>
            <w:rStyle w:val="Hipervnculo"/>
            <w:noProof/>
          </w:rPr>
          <w:t>Ilustración 13 - Relación ValueAbstract con elementos HTML</w:t>
        </w:r>
        <w:r>
          <w:rPr>
            <w:noProof/>
            <w:webHidden/>
          </w:rPr>
          <w:tab/>
        </w:r>
        <w:r>
          <w:rPr>
            <w:noProof/>
            <w:webHidden/>
          </w:rPr>
          <w:fldChar w:fldCharType="begin"/>
        </w:r>
        <w:r>
          <w:rPr>
            <w:noProof/>
            <w:webHidden/>
          </w:rPr>
          <w:instrText xml:space="preserve"> PAGEREF _Toc12895044 \h </w:instrText>
        </w:r>
        <w:r>
          <w:rPr>
            <w:noProof/>
            <w:webHidden/>
          </w:rPr>
        </w:r>
        <w:r>
          <w:rPr>
            <w:noProof/>
            <w:webHidden/>
          </w:rPr>
          <w:fldChar w:fldCharType="separate"/>
        </w:r>
        <w:r>
          <w:rPr>
            <w:noProof/>
            <w:webHidden/>
          </w:rPr>
          <w:t>44</w:t>
        </w:r>
        <w:r>
          <w:rPr>
            <w:noProof/>
            <w:webHidden/>
          </w:rPr>
          <w:fldChar w:fldCharType="end"/>
        </w:r>
      </w:hyperlink>
    </w:p>
    <w:p w14:paraId="72E643F5" w14:textId="253BDE3E"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45" w:history="1">
        <w:r w:rsidRPr="004027A8">
          <w:rPr>
            <w:rStyle w:val="Hipervnculo"/>
            <w:noProof/>
          </w:rPr>
          <w:t>Ilustración 14 - Relación ValueClickAbstract con elementos HTML</w:t>
        </w:r>
        <w:r>
          <w:rPr>
            <w:noProof/>
            <w:webHidden/>
          </w:rPr>
          <w:tab/>
        </w:r>
        <w:r>
          <w:rPr>
            <w:noProof/>
            <w:webHidden/>
          </w:rPr>
          <w:fldChar w:fldCharType="begin"/>
        </w:r>
        <w:r>
          <w:rPr>
            <w:noProof/>
            <w:webHidden/>
          </w:rPr>
          <w:instrText xml:space="preserve"> PAGEREF _Toc12895045 \h </w:instrText>
        </w:r>
        <w:r>
          <w:rPr>
            <w:noProof/>
            <w:webHidden/>
          </w:rPr>
        </w:r>
        <w:r>
          <w:rPr>
            <w:noProof/>
            <w:webHidden/>
          </w:rPr>
          <w:fldChar w:fldCharType="separate"/>
        </w:r>
        <w:r>
          <w:rPr>
            <w:noProof/>
            <w:webHidden/>
          </w:rPr>
          <w:t>45</w:t>
        </w:r>
        <w:r>
          <w:rPr>
            <w:noProof/>
            <w:webHidden/>
          </w:rPr>
          <w:fldChar w:fldCharType="end"/>
        </w:r>
      </w:hyperlink>
    </w:p>
    <w:p w14:paraId="06CA08BE" w14:textId="48F86AE7"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46" w:history="1">
        <w:r w:rsidRPr="004027A8">
          <w:rPr>
            <w:rStyle w:val="Hipervnculo"/>
            <w:noProof/>
          </w:rPr>
          <w:t>Ilustración 15 - Relación ValueSelectedClickAbstract con elementos HTML</w:t>
        </w:r>
        <w:r>
          <w:rPr>
            <w:noProof/>
            <w:webHidden/>
          </w:rPr>
          <w:tab/>
        </w:r>
        <w:r>
          <w:rPr>
            <w:noProof/>
            <w:webHidden/>
          </w:rPr>
          <w:fldChar w:fldCharType="begin"/>
        </w:r>
        <w:r>
          <w:rPr>
            <w:noProof/>
            <w:webHidden/>
          </w:rPr>
          <w:instrText xml:space="preserve"> PAGEREF _Toc12895046 \h </w:instrText>
        </w:r>
        <w:r>
          <w:rPr>
            <w:noProof/>
            <w:webHidden/>
          </w:rPr>
        </w:r>
        <w:r>
          <w:rPr>
            <w:noProof/>
            <w:webHidden/>
          </w:rPr>
          <w:fldChar w:fldCharType="separate"/>
        </w:r>
        <w:r>
          <w:rPr>
            <w:noProof/>
            <w:webHidden/>
          </w:rPr>
          <w:t>45</w:t>
        </w:r>
        <w:r>
          <w:rPr>
            <w:noProof/>
            <w:webHidden/>
          </w:rPr>
          <w:fldChar w:fldCharType="end"/>
        </w:r>
      </w:hyperlink>
    </w:p>
    <w:p w14:paraId="0FBE0285" w14:textId="4CF24993"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47" w:history="1">
        <w:r w:rsidRPr="004027A8">
          <w:rPr>
            <w:rStyle w:val="Hipervnculo"/>
            <w:noProof/>
          </w:rPr>
          <w:t>Ilustración 16 - Relación directa de Root con elementos HTML</w:t>
        </w:r>
        <w:r>
          <w:rPr>
            <w:noProof/>
            <w:webHidden/>
          </w:rPr>
          <w:tab/>
        </w:r>
        <w:r>
          <w:rPr>
            <w:noProof/>
            <w:webHidden/>
          </w:rPr>
          <w:fldChar w:fldCharType="begin"/>
        </w:r>
        <w:r>
          <w:rPr>
            <w:noProof/>
            <w:webHidden/>
          </w:rPr>
          <w:instrText xml:space="preserve"> PAGEREF _Toc12895047 \h </w:instrText>
        </w:r>
        <w:r>
          <w:rPr>
            <w:noProof/>
            <w:webHidden/>
          </w:rPr>
        </w:r>
        <w:r>
          <w:rPr>
            <w:noProof/>
            <w:webHidden/>
          </w:rPr>
          <w:fldChar w:fldCharType="separate"/>
        </w:r>
        <w:r>
          <w:rPr>
            <w:noProof/>
            <w:webHidden/>
          </w:rPr>
          <w:t>46</w:t>
        </w:r>
        <w:r>
          <w:rPr>
            <w:noProof/>
            <w:webHidden/>
          </w:rPr>
          <w:fldChar w:fldCharType="end"/>
        </w:r>
      </w:hyperlink>
    </w:p>
    <w:p w14:paraId="07736337" w14:textId="632BC282"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48" w:history="1">
        <w:r w:rsidRPr="004027A8">
          <w:rPr>
            <w:rStyle w:val="Hipervnculo"/>
            <w:noProof/>
          </w:rPr>
          <w:t>Ilustración 17 - Apertura de GitKraken</w:t>
        </w:r>
        <w:r>
          <w:rPr>
            <w:noProof/>
            <w:webHidden/>
          </w:rPr>
          <w:tab/>
        </w:r>
        <w:r>
          <w:rPr>
            <w:noProof/>
            <w:webHidden/>
          </w:rPr>
          <w:fldChar w:fldCharType="begin"/>
        </w:r>
        <w:r>
          <w:rPr>
            <w:noProof/>
            <w:webHidden/>
          </w:rPr>
          <w:instrText xml:space="preserve"> PAGEREF _Toc12895048 \h </w:instrText>
        </w:r>
        <w:r>
          <w:rPr>
            <w:noProof/>
            <w:webHidden/>
          </w:rPr>
        </w:r>
        <w:r>
          <w:rPr>
            <w:noProof/>
            <w:webHidden/>
          </w:rPr>
          <w:fldChar w:fldCharType="separate"/>
        </w:r>
        <w:r>
          <w:rPr>
            <w:noProof/>
            <w:webHidden/>
          </w:rPr>
          <w:t>50</w:t>
        </w:r>
        <w:r>
          <w:rPr>
            <w:noProof/>
            <w:webHidden/>
          </w:rPr>
          <w:fldChar w:fldCharType="end"/>
        </w:r>
      </w:hyperlink>
    </w:p>
    <w:p w14:paraId="70B1DF9D" w14:textId="2D0FC4B1"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49" w:history="1">
        <w:r w:rsidRPr="004027A8">
          <w:rPr>
            <w:rStyle w:val="Hipervnculo"/>
            <w:noProof/>
          </w:rPr>
          <w:t>Ilustración 18 - Apertura ventana de clonación GitKraken</w:t>
        </w:r>
        <w:r>
          <w:rPr>
            <w:noProof/>
            <w:webHidden/>
          </w:rPr>
          <w:tab/>
        </w:r>
        <w:r>
          <w:rPr>
            <w:noProof/>
            <w:webHidden/>
          </w:rPr>
          <w:fldChar w:fldCharType="begin"/>
        </w:r>
        <w:r>
          <w:rPr>
            <w:noProof/>
            <w:webHidden/>
          </w:rPr>
          <w:instrText xml:space="preserve"> PAGEREF _Toc12895049 \h </w:instrText>
        </w:r>
        <w:r>
          <w:rPr>
            <w:noProof/>
            <w:webHidden/>
          </w:rPr>
        </w:r>
        <w:r>
          <w:rPr>
            <w:noProof/>
            <w:webHidden/>
          </w:rPr>
          <w:fldChar w:fldCharType="separate"/>
        </w:r>
        <w:r>
          <w:rPr>
            <w:noProof/>
            <w:webHidden/>
          </w:rPr>
          <w:t>51</w:t>
        </w:r>
        <w:r>
          <w:rPr>
            <w:noProof/>
            <w:webHidden/>
          </w:rPr>
          <w:fldChar w:fldCharType="end"/>
        </w:r>
      </w:hyperlink>
    </w:p>
    <w:p w14:paraId="72DC716F" w14:textId="111401FF"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50" w:history="1">
        <w:r w:rsidRPr="004027A8">
          <w:rPr>
            <w:rStyle w:val="Hipervnculo"/>
            <w:noProof/>
          </w:rPr>
          <w:t>Ilustración 19 - Clonación del repositorio en GitKraken</w:t>
        </w:r>
        <w:r>
          <w:rPr>
            <w:noProof/>
            <w:webHidden/>
          </w:rPr>
          <w:tab/>
        </w:r>
        <w:r>
          <w:rPr>
            <w:noProof/>
            <w:webHidden/>
          </w:rPr>
          <w:fldChar w:fldCharType="begin"/>
        </w:r>
        <w:r>
          <w:rPr>
            <w:noProof/>
            <w:webHidden/>
          </w:rPr>
          <w:instrText xml:space="preserve"> PAGEREF _Toc12895050 \h </w:instrText>
        </w:r>
        <w:r>
          <w:rPr>
            <w:noProof/>
            <w:webHidden/>
          </w:rPr>
        </w:r>
        <w:r>
          <w:rPr>
            <w:noProof/>
            <w:webHidden/>
          </w:rPr>
          <w:fldChar w:fldCharType="separate"/>
        </w:r>
        <w:r>
          <w:rPr>
            <w:noProof/>
            <w:webHidden/>
          </w:rPr>
          <w:t>51</w:t>
        </w:r>
        <w:r>
          <w:rPr>
            <w:noProof/>
            <w:webHidden/>
          </w:rPr>
          <w:fldChar w:fldCharType="end"/>
        </w:r>
      </w:hyperlink>
    </w:p>
    <w:p w14:paraId="0DF8A2A4" w14:textId="77C3B4F2"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51" w:history="1">
        <w:r w:rsidRPr="004027A8">
          <w:rPr>
            <w:rStyle w:val="Hipervnculo"/>
            <w:noProof/>
          </w:rPr>
          <w:t>Ilustración 20 - Ventana del proyecto en GitKraken</w:t>
        </w:r>
        <w:r>
          <w:rPr>
            <w:noProof/>
            <w:webHidden/>
          </w:rPr>
          <w:tab/>
        </w:r>
        <w:r>
          <w:rPr>
            <w:noProof/>
            <w:webHidden/>
          </w:rPr>
          <w:fldChar w:fldCharType="begin"/>
        </w:r>
        <w:r>
          <w:rPr>
            <w:noProof/>
            <w:webHidden/>
          </w:rPr>
          <w:instrText xml:space="preserve"> PAGEREF _Toc12895051 \h </w:instrText>
        </w:r>
        <w:r>
          <w:rPr>
            <w:noProof/>
            <w:webHidden/>
          </w:rPr>
        </w:r>
        <w:r>
          <w:rPr>
            <w:noProof/>
            <w:webHidden/>
          </w:rPr>
          <w:fldChar w:fldCharType="separate"/>
        </w:r>
        <w:r>
          <w:rPr>
            <w:noProof/>
            <w:webHidden/>
          </w:rPr>
          <w:t>52</w:t>
        </w:r>
        <w:r>
          <w:rPr>
            <w:noProof/>
            <w:webHidden/>
          </w:rPr>
          <w:fldChar w:fldCharType="end"/>
        </w:r>
      </w:hyperlink>
    </w:p>
    <w:p w14:paraId="16843609" w14:textId="1B4DE7A6"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52" w:history="1">
        <w:r w:rsidRPr="004027A8">
          <w:rPr>
            <w:rStyle w:val="Hipervnculo"/>
            <w:noProof/>
          </w:rPr>
          <w:t>Ilustración 21 - Estructura inicial del proyecto</w:t>
        </w:r>
        <w:r>
          <w:rPr>
            <w:noProof/>
            <w:webHidden/>
          </w:rPr>
          <w:tab/>
        </w:r>
        <w:r>
          <w:rPr>
            <w:noProof/>
            <w:webHidden/>
          </w:rPr>
          <w:fldChar w:fldCharType="begin"/>
        </w:r>
        <w:r>
          <w:rPr>
            <w:noProof/>
            <w:webHidden/>
          </w:rPr>
          <w:instrText xml:space="preserve"> PAGEREF _Toc12895052 \h </w:instrText>
        </w:r>
        <w:r>
          <w:rPr>
            <w:noProof/>
            <w:webHidden/>
          </w:rPr>
        </w:r>
        <w:r>
          <w:rPr>
            <w:noProof/>
            <w:webHidden/>
          </w:rPr>
          <w:fldChar w:fldCharType="separate"/>
        </w:r>
        <w:r>
          <w:rPr>
            <w:noProof/>
            <w:webHidden/>
          </w:rPr>
          <w:t>52</w:t>
        </w:r>
        <w:r>
          <w:rPr>
            <w:noProof/>
            <w:webHidden/>
          </w:rPr>
          <w:fldChar w:fldCharType="end"/>
        </w:r>
      </w:hyperlink>
    </w:p>
    <w:p w14:paraId="6919C38B" w14:textId="5BF9068E"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53" w:history="1">
        <w:r w:rsidRPr="004027A8">
          <w:rPr>
            <w:rStyle w:val="Hipervnculo"/>
            <w:noProof/>
          </w:rPr>
          <w:t>Ilustración 22 - Estructura final del proyecto</w:t>
        </w:r>
        <w:r>
          <w:rPr>
            <w:noProof/>
            <w:webHidden/>
          </w:rPr>
          <w:tab/>
        </w:r>
        <w:r>
          <w:rPr>
            <w:noProof/>
            <w:webHidden/>
          </w:rPr>
          <w:fldChar w:fldCharType="begin"/>
        </w:r>
        <w:r>
          <w:rPr>
            <w:noProof/>
            <w:webHidden/>
          </w:rPr>
          <w:instrText xml:space="preserve"> PAGEREF _Toc12895053 \h </w:instrText>
        </w:r>
        <w:r>
          <w:rPr>
            <w:noProof/>
            <w:webHidden/>
          </w:rPr>
        </w:r>
        <w:r>
          <w:rPr>
            <w:noProof/>
            <w:webHidden/>
          </w:rPr>
          <w:fldChar w:fldCharType="separate"/>
        </w:r>
        <w:r>
          <w:rPr>
            <w:noProof/>
            <w:webHidden/>
          </w:rPr>
          <w:t>53</w:t>
        </w:r>
        <w:r>
          <w:rPr>
            <w:noProof/>
            <w:webHidden/>
          </w:rPr>
          <w:fldChar w:fldCharType="end"/>
        </w:r>
      </w:hyperlink>
    </w:p>
    <w:p w14:paraId="1C6FA841" w14:textId="13092701"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54" w:history="1">
        <w:r w:rsidRPr="004027A8">
          <w:rPr>
            <w:rStyle w:val="Hipervnculo"/>
            <w:noProof/>
          </w:rPr>
          <w:t>Ilustración 23 - Modificación del atributo main del nuevo proyecto</w:t>
        </w:r>
        <w:r>
          <w:rPr>
            <w:noProof/>
            <w:webHidden/>
          </w:rPr>
          <w:tab/>
        </w:r>
        <w:r>
          <w:rPr>
            <w:noProof/>
            <w:webHidden/>
          </w:rPr>
          <w:fldChar w:fldCharType="begin"/>
        </w:r>
        <w:r>
          <w:rPr>
            <w:noProof/>
            <w:webHidden/>
          </w:rPr>
          <w:instrText xml:space="preserve"> PAGEREF _Toc12895054 \h </w:instrText>
        </w:r>
        <w:r>
          <w:rPr>
            <w:noProof/>
            <w:webHidden/>
          </w:rPr>
        </w:r>
        <w:r>
          <w:rPr>
            <w:noProof/>
            <w:webHidden/>
          </w:rPr>
          <w:fldChar w:fldCharType="separate"/>
        </w:r>
        <w:r>
          <w:rPr>
            <w:noProof/>
            <w:webHidden/>
          </w:rPr>
          <w:t>54</w:t>
        </w:r>
        <w:r>
          <w:rPr>
            <w:noProof/>
            <w:webHidden/>
          </w:rPr>
          <w:fldChar w:fldCharType="end"/>
        </w:r>
      </w:hyperlink>
    </w:p>
    <w:p w14:paraId="029689A7" w14:textId="23F17ED0"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55" w:history="1">
        <w:r w:rsidRPr="004027A8">
          <w:rPr>
            <w:rStyle w:val="Hipervnculo"/>
            <w:noProof/>
          </w:rPr>
          <w:t>Ilustración 24 - Modificación del atributo scripts del nuevo proyecto</w:t>
        </w:r>
        <w:r>
          <w:rPr>
            <w:noProof/>
            <w:webHidden/>
          </w:rPr>
          <w:tab/>
        </w:r>
        <w:r>
          <w:rPr>
            <w:noProof/>
            <w:webHidden/>
          </w:rPr>
          <w:fldChar w:fldCharType="begin"/>
        </w:r>
        <w:r>
          <w:rPr>
            <w:noProof/>
            <w:webHidden/>
          </w:rPr>
          <w:instrText xml:space="preserve"> PAGEREF _Toc12895055 \h </w:instrText>
        </w:r>
        <w:r>
          <w:rPr>
            <w:noProof/>
            <w:webHidden/>
          </w:rPr>
        </w:r>
        <w:r>
          <w:rPr>
            <w:noProof/>
            <w:webHidden/>
          </w:rPr>
          <w:fldChar w:fldCharType="separate"/>
        </w:r>
        <w:r>
          <w:rPr>
            <w:noProof/>
            <w:webHidden/>
          </w:rPr>
          <w:t>54</w:t>
        </w:r>
        <w:r>
          <w:rPr>
            <w:noProof/>
            <w:webHidden/>
          </w:rPr>
          <w:fldChar w:fldCharType="end"/>
        </w:r>
      </w:hyperlink>
    </w:p>
    <w:p w14:paraId="642B7C72" w14:textId="0699CA2E"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56" w:history="1">
        <w:r w:rsidRPr="004027A8">
          <w:rPr>
            <w:rStyle w:val="Hipervnculo"/>
            <w:noProof/>
          </w:rPr>
          <w:t>Ilustración 25 - Módulo TestingAWE en NPM</w:t>
        </w:r>
        <w:r>
          <w:rPr>
            <w:noProof/>
            <w:webHidden/>
          </w:rPr>
          <w:tab/>
        </w:r>
        <w:r>
          <w:rPr>
            <w:noProof/>
            <w:webHidden/>
          </w:rPr>
          <w:fldChar w:fldCharType="begin"/>
        </w:r>
        <w:r>
          <w:rPr>
            <w:noProof/>
            <w:webHidden/>
          </w:rPr>
          <w:instrText xml:space="preserve"> PAGEREF _Toc12895056 \h </w:instrText>
        </w:r>
        <w:r>
          <w:rPr>
            <w:noProof/>
            <w:webHidden/>
          </w:rPr>
        </w:r>
        <w:r>
          <w:rPr>
            <w:noProof/>
            <w:webHidden/>
          </w:rPr>
          <w:fldChar w:fldCharType="separate"/>
        </w:r>
        <w:r>
          <w:rPr>
            <w:noProof/>
            <w:webHidden/>
          </w:rPr>
          <w:t>58</w:t>
        </w:r>
        <w:r>
          <w:rPr>
            <w:noProof/>
            <w:webHidden/>
          </w:rPr>
          <w:fldChar w:fldCharType="end"/>
        </w:r>
      </w:hyperlink>
    </w:p>
    <w:p w14:paraId="735204C5" w14:textId="4AC053CA"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57" w:history="1">
        <w:r w:rsidRPr="004027A8">
          <w:rPr>
            <w:rStyle w:val="Hipervnculo"/>
            <w:noProof/>
          </w:rPr>
          <w:t>Ilustración 26 - Package.json inicial</w:t>
        </w:r>
        <w:r>
          <w:rPr>
            <w:noProof/>
            <w:webHidden/>
          </w:rPr>
          <w:tab/>
        </w:r>
        <w:r>
          <w:rPr>
            <w:noProof/>
            <w:webHidden/>
          </w:rPr>
          <w:fldChar w:fldCharType="begin"/>
        </w:r>
        <w:r>
          <w:rPr>
            <w:noProof/>
            <w:webHidden/>
          </w:rPr>
          <w:instrText xml:space="preserve"> PAGEREF _Toc12895057 \h </w:instrText>
        </w:r>
        <w:r>
          <w:rPr>
            <w:noProof/>
            <w:webHidden/>
          </w:rPr>
        </w:r>
        <w:r>
          <w:rPr>
            <w:noProof/>
            <w:webHidden/>
          </w:rPr>
          <w:fldChar w:fldCharType="separate"/>
        </w:r>
        <w:r>
          <w:rPr>
            <w:noProof/>
            <w:webHidden/>
          </w:rPr>
          <w:t>60</w:t>
        </w:r>
        <w:r>
          <w:rPr>
            <w:noProof/>
            <w:webHidden/>
          </w:rPr>
          <w:fldChar w:fldCharType="end"/>
        </w:r>
      </w:hyperlink>
    </w:p>
    <w:p w14:paraId="2C8DE4DD" w14:textId="7C8A9FE6"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58" w:history="1">
        <w:r w:rsidRPr="004027A8">
          <w:rPr>
            <w:rStyle w:val="Hipervnculo"/>
            <w:noProof/>
          </w:rPr>
          <w:t>Ilustración 27 - Atributo main actualizado</w:t>
        </w:r>
        <w:r>
          <w:rPr>
            <w:noProof/>
            <w:webHidden/>
          </w:rPr>
          <w:tab/>
        </w:r>
        <w:r>
          <w:rPr>
            <w:noProof/>
            <w:webHidden/>
          </w:rPr>
          <w:fldChar w:fldCharType="begin"/>
        </w:r>
        <w:r>
          <w:rPr>
            <w:noProof/>
            <w:webHidden/>
          </w:rPr>
          <w:instrText xml:space="preserve"> PAGEREF _Toc12895058 \h </w:instrText>
        </w:r>
        <w:r>
          <w:rPr>
            <w:noProof/>
            <w:webHidden/>
          </w:rPr>
        </w:r>
        <w:r>
          <w:rPr>
            <w:noProof/>
            <w:webHidden/>
          </w:rPr>
          <w:fldChar w:fldCharType="separate"/>
        </w:r>
        <w:r>
          <w:rPr>
            <w:noProof/>
            <w:webHidden/>
          </w:rPr>
          <w:t>60</w:t>
        </w:r>
        <w:r>
          <w:rPr>
            <w:noProof/>
            <w:webHidden/>
          </w:rPr>
          <w:fldChar w:fldCharType="end"/>
        </w:r>
      </w:hyperlink>
    </w:p>
    <w:p w14:paraId="5A91D052" w14:textId="49F28349"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59" w:history="1">
        <w:r w:rsidRPr="004027A8">
          <w:rPr>
            <w:rStyle w:val="Hipervnculo"/>
            <w:noProof/>
          </w:rPr>
          <w:t>Ilustración 28 - Atributo test actualizado</w:t>
        </w:r>
        <w:r>
          <w:rPr>
            <w:noProof/>
            <w:webHidden/>
          </w:rPr>
          <w:tab/>
        </w:r>
        <w:r>
          <w:rPr>
            <w:noProof/>
            <w:webHidden/>
          </w:rPr>
          <w:fldChar w:fldCharType="begin"/>
        </w:r>
        <w:r>
          <w:rPr>
            <w:noProof/>
            <w:webHidden/>
          </w:rPr>
          <w:instrText xml:space="preserve"> PAGEREF _Toc12895059 \h </w:instrText>
        </w:r>
        <w:r>
          <w:rPr>
            <w:noProof/>
            <w:webHidden/>
          </w:rPr>
        </w:r>
        <w:r>
          <w:rPr>
            <w:noProof/>
            <w:webHidden/>
          </w:rPr>
          <w:fldChar w:fldCharType="separate"/>
        </w:r>
        <w:r>
          <w:rPr>
            <w:noProof/>
            <w:webHidden/>
          </w:rPr>
          <w:t>60</w:t>
        </w:r>
        <w:r>
          <w:rPr>
            <w:noProof/>
            <w:webHidden/>
          </w:rPr>
          <w:fldChar w:fldCharType="end"/>
        </w:r>
      </w:hyperlink>
    </w:p>
    <w:p w14:paraId="26F1B20E" w14:textId="5516B2D9"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60" w:history="1">
        <w:r w:rsidRPr="004027A8">
          <w:rPr>
            <w:rStyle w:val="Hipervnculo"/>
            <w:noProof/>
          </w:rPr>
          <w:t>Ilustración 29 - Atributo de automatización</w:t>
        </w:r>
        <w:r>
          <w:rPr>
            <w:noProof/>
            <w:webHidden/>
          </w:rPr>
          <w:tab/>
        </w:r>
        <w:r>
          <w:rPr>
            <w:noProof/>
            <w:webHidden/>
          </w:rPr>
          <w:fldChar w:fldCharType="begin"/>
        </w:r>
        <w:r>
          <w:rPr>
            <w:noProof/>
            <w:webHidden/>
          </w:rPr>
          <w:instrText xml:space="preserve"> PAGEREF _Toc12895060 \h </w:instrText>
        </w:r>
        <w:r>
          <w:rPr>
            <w:noProof/>
            <w:webHidden/>
          </w:rPr>
        </w:r>
        <w:r>
          <w:rPr>
            <w:noProof/>
            <w:webHidden/>
          </w:rPr>
          <w:fldChar w:fldCharType="separate"/>
        </w:r>
        <w:r>
          <w:rPr>
            <w:noProof/>
            <w:webHidden/>
          </w:rPr>
          <w:t>61</w:t>
        </w:r>
        <w:r>
          <w:rPr>
            <w:noProof/>
            <w:webHidden/>
          </w:rPr>
          <w:fldChar w:fldCharType="end"/>
        </w:r>
      </w:hyperlink>
    </w:p>
    <w:p w14:paraId="21489BE1" w14:textId="1521FC8A"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61" w:history="1">
        <w:r w:rsidRPr="004027A8">
          <w:rPr>
            <w:rStyle w:val="Hipervnculo"/>
            <w:noProof/>
          </w:rPr>
          <w:t>Ilustración 30 - Resultado final del fichero package.json</w:t>
        </w:r>
        <w:r>
          <w:rPr>
            <w:noProof/>
            <w:webHidden/>
          </w:rPr>
          <w:tab/>
        </w:r>
        <w:r>
          <w:rPr>
            <w:noProof/>
            <w:webHidden/>
          </w:rPr>
          <w:fldChar w:fldCharType="begin"/>
        </w:r>
        <w:r>
          <w:rPr>
            <w:noProof/>
            <w:webHidden/>
          </w:rPr>
          <w:instrText xml:space="preserve"> PAGEREF _Toc12895061 \h </w:instrText>
        </w:r>
        <w:r>
          <w:rPr>
            <w:noProof/>
            <w:webHidden/>
          </w:rPr>
        </w:r>
        <w:r>
          <w:rPr>
            <w:noProof/>
            <w:webHidden/>
          </w:rPr>
          <w:fldChar w:fldCharType="separate"/>
        </w:r>
        <w:r>
          <w:rPr>
            <w:noProof/>
            <w:webHidden/>
          </w:rPr>
          <w:t>61</w:t>
        </w:r>
        <w:r>
          <w:rPr>
            <w:noProof/>
            <w:webHidden/>
          </w:rPr>
          <w:fldChar w:fldCharType="end"/>
        </w:r>
      </w:hyperlink>
    </w:p>
    <w:p w14:paraId="7990C394" w14:textId="1D488CA4"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62" w:history="1">
        <w:r w:rsidRPr="004027A8">
          <w:rPr>
            <w:rStyle w:val="Hipervnculo"/>
            <w:noProof/>
          </w:rPr>
          <w:t>Ilustración 31 - Mensaje inicial TestingAWE</w:t>
        </w:r>
        <w:r>
          <w:rPr>
            <w:noProof/>
            <w:webHidden/>
          </w:rPr>
          <w:tab/>
        </w:r>
        <w:r>
          <w:rPr>
            <w:noProof/>
            <w:webHidden/>
          </w:rPr>
          <w:fldChar w:fldCharType="begin"/>
        </w:r>
        <w:r>
          <w:rPr>
            <w:noProof/>
            <w:webHidden/>
          </w:rPr>
          <w:instrText xml:space="preserve"> PAGEREF _Toc12895062 \h </w:instrText>
        </w:r>
        <w:r>
          <w:rPr>
            <w:noProof/>
            <w:webHidden/>
          </w:rPr>
        </w:r>
        <w:r>
          <w:rPr>
            <w:noProof/>
            <w:webHidden/>
          </w:rPr>
          <w:fldChar w:fldCharType="separate"/>
        </w:r>
        <w:r>
          <w:rPr>
            <w:noProof/>
            <w:webHidden/>
          </w:rPr>
          <w:t>62</w:t>
        </w:r>
        <w:r>
          <w:rPr>
            <w:noProof/>
            <w:webHidden/>
          </w:rPr>
          <w:fldChar w:fldCharType="end"/>
        </w:r>
      </w:hyperlink>
    </w:p>
    <w:p w14:paraId="41ABF17D" w14:textId="01D19DA0"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63" w:history="1">
        <w:r w:rsidRPr="004027A8">
          <w:rPr>
            <w:rStyle w:val="Hipervnculo"/>
            <w:noProof/>
          </w:rPr>
          <w:t>Ilustración 32 - Aweconfig.json inicial</w:t>
        </w:r>
        <w:r>
          <w:rPr>
            <w:noProof/>
            <w:webHidden/>
          </w:rPr>
          <w:tab/>
        </w:r>
        <w:r>
          <w:rPr>
            <w:noProof/>
            <w:webHidden/>
          </w:rPr>
          <w:fldChar w:fldCharType="begin"/>
        </w:r>
        <w:r>
          <w:rPr>
            <w:noProof/>
            <w:webHidden/>
          </w:rPr>
          <w:instrText xml:space="preserve"> PAGEREF _Toc12895063 \h </w:instrText>
        </w:r>
        <w:r>
          <w:rPr>
            <w:noProof/>
            <w:webHidden/>
          </w:rPr>
        </w:r>
        <w:r>
          <w:rPr>
            <w:noProof/>
            <w:webHidden/>
          </w:rPr>
          <w:fldChar w:fldCharType="separate"/>
        </w:r>
        <w:r>
          <w:rPr>
            <w:noProof/>
            <w:webHidden/>
          </w:rPr>
          <w:t>62</w:t>
        </w:r>
        <w:r>
          <w:rPr>
            <w:noProof/>
            <w:webHidden/>
          </w:rPr>
          <w:fldChar w:fldCharType="end"/>
        </w:r>
      </w:hyperlink>
    </w:p>
    <w:p w14:paraId="7C5C1176" w14:textId="380CF85C"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64" w:history="1">
        <w:r w:rsidRPr="004027A8">
          <w:rPr>
            <w:rStyle w:val="Hipervnculo"/>
            <w:noProof/>
          </w:rPr>
          <w:t>Ilustración 33 - Aweconfig.json final</w:t>
        </w:r>
        <w:r>
          <w:rPr>
            <w:noProof/>
            <w:webHidden/>
          </w:rPr>
          <w:tab/>
        </w:r>
        <w:r>
          <w:rPr>
            <w:noProof/>
            <w:webHidden/>
          </w:rPr>
          <w:fldChar w:fldCharType="begin"/>
        </w:r>
        <w:r>
          <w:rPr>
            <w:noProof/>
            <w:webHidden/>
          </w:rPr>
          <w:instrText xml:space="preserve"> PAGEREF _Toc12895064 \h </w:instrText>
        </w:r>
        <w:r>
          <w:rPr>
            <w:noProof/>
            <w:webHidden/>
          </w:rPr>
        </w:r>
        <w:r>
          <w:rPr>
            <w:noProof/>
            <w:webHidden/>
          </w:rPr>
          <w:fldChar w:fldCharType="separate"/>
        </w:r>
        <w:r>
          <w:rPr>
            <w:noProof/>
            <w:webHidden/>
          </w:rPr>
          <w:t>63</w:t>
        </w:r>
        <w:r>
          <w:rPr>
            <w:noProof/>
            <w:webHidden/>
          </w:rPr>
          <w:fldChar w:fldCharType="end"/>
        </w:r>
      </w:hyperlink>
    </w:p>
    <w:p w14:paraId="7316DFE3" w14:textId="06BB19D1"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65" w:history="1">
        <w:r w:rsidRPr="004027A8">
          <w:rPr>
            <w:rStyle w:val="Hipervnculo"/>
            <w:noProof/>
          </w:rPr>
          <w:t>Ilustración 34 - Proyecto Spectron antes de crear un test</w:t>
        </w:r>
        <w:r>
          <w:rPr>
            <w:noProof/>
            <w:webHidden/>
          </w:rPr>
          <w:tab/>
        </w:r>
        <w:r>
          <w:rPr>
            <w:noProof/>
            <w:webHidden/>
          </w:rPr>
          <w:fldChar w:fldCharType="begin"/>
        </w:r>
        <w:r>
          <w:rPr>
            <w:noProof/>
            <w:webHidden/>
          </w:rPr>
          <w:instrText xml:space="preserve"> PAGEREF _Toc12895065 \h </w:instrText>
        </w:r>
        <w:r>
          <w:rPr>
            <w:noProof/>
            <w:webHidden/>
          </w:rPr>
        </w:r>
        <w:r>
          <w:rPr>
            <w:noProof/>
            <w:webHidden/>
          </w:rPr>
          <w:fldChar w:fldCharType="separate"/>
        </w:r>
        <w:r>
          <w:rPr>
            <w:noProof/>
            <w:webHidden/>
          </w:rPr>
          <w:t>64</w:t>
        </w:r>
        <w:r>
          <w:rPr>
            <w:noProof/>
            <w:webHidden/>
          </w:rPr>
          <w:fldChar w:fldCharType="end"/>
        </w:r>
      </w:hyperlink>
    </w:p>
    <w:p w14:paraId="4F9809C4" w14:textId="127BE6E1"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66" w:history="1">
        <w:r w:rsidRPr="004027A8">
          <w:rPr>
            <w:rStyle w:val="Hipervnculo"/>
            <w:noProof/>
          </w:rPr>
          <w:t>Ilustración 35 - Proyecto Spectron después de crear un test</w:t>
        </w:r>
        <w:r>
          <w:rPr>
            <w:noProof/>
            <w:webHidden/>
          </w:rPr>
          <w:tab/>
        </w:r>
        <w:r>
          <w:rPr>
            <w:noProof/>
            <w:webHidden/>
          </w:rPr>
          <w:fldChar w:fldCharType="begin"/>
        </w:r>
        <w:r>
          <w:rPr>
            <w:noProof/>
            <w:webHidden/>
          </w:rPr>
          <w:instrText xml:space="preserve"> PAGEREF _Toc12895066 \h </w:instrText>
        </w:r>
        <w:r>
          <w:rPr>
            <w:noProof/>
            <w:webHidden/>
          </w:rPr>
        </w:r>
        <w:r>
          <w:rPr>
            <w:noProof/>
            <w:webHidden/>
          </w:rPr>
          <w:fldChar w:fldCharType="separate"/>
        </w:r>
        <w:r>
          <w:rPr>
            <w:noProof/>
            <w:webHidden/>
          </w:rPr>
          <w:t>64</w:t>
        </w:r>
        <w:r>
          <w:rPr>
            <w:noProof/>
            <w:webHidden/>
          </w:rPr>
          <w:fldChar w:fldCharType="end"/>
        </w:r>
      </w:hyperlink>
    </w:p>
    <w:p w14:paraId="16BB7940" w14:textId="77594896"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67" w:history="1">
        <w:r w:rsidRPr="004027A8">
          <w:rPr>
            <w:rStyle w:val="Hipervnculo"/>
            <w:noProof/>
          </w:rPr>
          <w:t>Ilustración 36 - Ejemplo test TestingAWE</w:t>
        </w:r>
        <w:r>
          <w:rPr>
            <w:noProof/>
            <w:webHidden/>
          </w:rPr>
          <w:tab/>
        </w:r>
        <w:r>
          <w:rPr>
            <w:noProof/>
            <w:webHidden/>
          </w:rPr>
          <w:fldChar w:fldCharType="begin"/>
        </w:r>
        <w:r>
          <w:rPr>
            <w:noProof/>
            <w:webHidden/>
          </w:rPr>
          <w:instrText xml:space="preserve"> PAGEREF _Toc12895067 \h </w:instrText>
        </w:r>
        <w:r>
          <w:rPr>
            <w:noProof/>
            <w:webHidden/>
          </w:rPr>
        </w:r>
        <w:r>
          <w:rPr>
            <w:noProof/>
            <w:webHidden/>
          </w:rPr>
          <w:fldChar w:fldCharType="separate"/>
        </w:r>
        <w:r>
          <w:rPr>
            <w:noProof/>
            <w:webHidden/>
          </w:rPr>
          <w:t>65</w:t>
        </w:r>
        <w:r>
          <w:rPr>
            <w:noProof/>
            <w:webHidden/>
          </w:rPr>
          <w:fldChar w:fldCharType="end"/>
        </w:r>
      </w:hyperlink>
    </w:p>
    <w:p w14:paraId="312745F2" w14:textId="108E0DD4" w:rsidR="001A7D64" w:rsidRDefault="001A7D64">
      <w:pPr>
        <w:pStyle w:val="Tabladeilustraciones"/>
        <w:tabs>
          <w:tab w:val="right" w:leader="dot" w:pos="8494"/>
        </w:tabs>
        <w:rPr>
          <w:rFonts w:asciiTheme="minorHAnsi" w:eastAsiaTheme="minorEastAsia" w:hAnsiTheme="minorHAnsi"/>
          <w:noProof/>
          <w:sz w:val="22"/>
          <w:lang w:eastAsia="es-ES"/>
        </w:rPr>
      </w:pPr>
      <w:hyperlink w:anchor="_Toc12895068" w:history="1">
        <w:r w:rsidRPr="004027A8">
          <w:rPr>
            <w:rStyle w:val="Hipervnculo"/>
            <w:noProof/>
          </w:rPr>
          <w:t>Ilustración 37 - Ejecución del test</w:t>
        </w:r>
        <w:r>
          <w:rPr>
            <w:noProof/>
            <w:webHidden/>
          </w:rPr>
          <w:tab/>
        </w:r>
        <w:r>
          <w:rPr>
            <w:noProof/>
            <w:webHidden/>
          </w:rPr>
          <w:fldChar w:fldCharType="begin"/>
        </w:r>
        <w:r>
          <w:rPr>
            <w:noProof/>
            <w:webHidden/>
          </w:rPr>
          <w:instrText xml:space="preserve"> PAGEREF _Toc12895068 \h </w:instrText>
        </w:r>
        <w:r>
          <w:rPr>
            <w:noProof/>
            <w:webHidden/>
          </w:rPr>
        </w:r>
        <w:r>
          <w:rPr>
            <w:noProof/>
            <w:webHidden/>
          </w:rPr>
          <w:fldChar w:fldCharType="separate"/>
        </w:r>
        <w:r>
          <w:rPr>
            <w:noProof/>
            <w:webHidden/>
          </w:rPr>
          <w:t>66</w:t>
        </w:r>
        <w:r>
          <w:rPr>
            <w:noProof/>
            <w:webHidden/>
          </w:rPr>
          <w:fldChar w:fldCharType="end"/>
        </w:r>
      </w:hyperlink>
    </w:p>
    <w:p w14:paraId="7FED5B61" w14:textId="0AC62DA0" w:rsidR="00D81E86" w:rsidRDefault="00A63644" w:rsidP="00D81E86">
      <w:r>
        <w:rPr>
          <w:b/>
          <w:bCs/>
          <w:noProof/>
        </w:rPr>
        <w:fldChar w:fldCharType="end"/>
      </w:r>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3EBFC7F" w14:textId="77777777" w:rsidR="007C0FFE" w:rsidRDefault="007C0FFE" w:rsidP="007C0FFE">
      <w:pPr>
        <w:sectPr w:rsidR="007C0FFE" w:rsidSect="00F83239">
          <w:pgSz w:w="11906" w:h="16838"/>
          <w:pgMar w:top="1417" w:right="1701" w:bottom="1417" w:left="1701" w:header="708" w:footer="708" w:gutter="0"/>
          <w:cols w:space="708"/>
          <w:titlePg/>
          <w:docGrid w:linePitch="360"/>
        </w:sectPr>
      </w:pPr>
    </w:p>
    <w:p w14:paraId="2EBEAAE4" w14:textId="63AEB428" w:rsidR="00F85738" w:rsidRDefault="00F85738" w:rsidP="00D37CEF">
      <w:pPr>
        <w:ind w:firstLine="0"/>
      </w:pPr>
    </w:p>
    <w:p w14:paraId="0FA77ACF" w14:textId="08884B73" w:rsidR="002763C6" w:rsidRDefault="002763C6" w:rsidP="00A176B0">
      <w:pPr>
        <w:ind w:firstLine="0"/>
        <w:rPr>
          <w:i/>
          <w:sz w:val="32"/>
          <w:szCs w:val="32"/>
        </w:rPr>
      </w:pPr>
    </w:p>
    <w:tbl>
      <w:tblPr>
        <w:tblStyle w:val="Tablaconcuadrcula"/>
        <w:tblW w:w="0" w:type="auto"/>
        <w:tblLook w:val="04A0" w:firstRow="1" w:lastRow="0" w:firstColumn="1" w:lastColumn="0" w:noHBand="0" w:noVBand="1"/>
      </w:tblPr>
      <w:tblGrid>
        <w:gridCol w:w="8494"/>
      </w:tblGrid>
      <w:tr w:rsidR="002763C6" w14:paraId="1A5C9172" w14:textId="77777777" w:rsidTr="004138C9">
        <w:tc>
          <w:tcPr>
            <w:tcW w:w="8494" w:type="dxa"/>
            <w:tcBorders>
              <w:left w:val="nil"/>
              <w:right w:val="nil"/>
            </w:tcBorders>
          </w:tcPr>
          <w:p w14:paraId="467F3D39" w14:textId="37F893BD" w:rsidR="002763C6" w:rsidRPr="00114B07" w:rsidRDefault="002763C6" w:rsidP="00A63644">
            <w:pPr>
              <w:pStyle w:val="Ttulo1"/>
              <w:numPr>
                <w:ilvl w:val="0"/>
                <w:numId w:val="4"/>
              </w:numPr>
              <w:jc w:val="center"/>
              <w:outlineLvl w:val="0"/>
            </w:pPr>
            <w:bookmarkStart w:id="4" w:name="_Toc12894990"/>
            <w:r>
              <w:t>Manuales</w:t>
            </w:r>
            <w:bookmarkEnd w:id="4"/>
          </w:p>
        </w:tc>
      </w:tr>
    </w:tbl>
    <w:p w14:paraId="400B40D8" w14:textId="63BD2672" w:rsidR="002763C6" w:rsidRDefault="002763C6" w:rsidP="00A83192">
      <w:pPr>
        <w:ind w:firstLine="0"/>
      </w:pPr>
    </w:p>
    <w:p w14:paraId="6A78C74B" w14:textId="3719EBEC" w:rsidR="00B938E5" w:rsidRDefault="00EE1AD8" w:rsidP="00A63644">
      <w:pPr>
        <w:pStyle w:val="Ttulo2"/>
        <w:numPr>
          <w:ilvl w:val="1"/>
          <w:numId w:val="4"/>
        </w:numPr>
      </w:pPr>
      <w:r>
        <w:t xml:space="preserve"> </w:t>
      </w:r>
      <w:bookmarkStart w:id="5" w:name="_Toc12894991"/>
      <w:r w:rsidR="00B938E5">
        <w:t>Introducción</w:t>
      </w:r>
      <w:bookmarkEnd w:id="5"/>
    </w:p>
    <w:p w14:paraId="4209647C" w14:textId="6F4D7DAD" w:rsidR="00457468" w:rsidRDefault="00457468" w:rsidP="00AB082E">
      <w:r>
        <w:t>La fase de planificación es una de las más importantes en el desarrollo de cualquier proyecto</w:t>
      </w:r>
      <w:r w:rsidR="00B3540B">
        <w:t xml:space="preserve">, es aquí donde se estima el trabajo, el tiempo y el dinero que conlleva la realización del </w:t>
      </w:r>
      <w:r w:rsidR="0002688F">
        <w:t>mismo</w:t>
      </w:r>
      <w:r w:rsidR="00B3540B">
        <w:t>. En este anexo se va a realizar el estudio de todo el proceso</w:t>
      </w:r>
      <w:r w:rsidR="00936BA0">
        <w:t>, enfocándonos principalmente en dos aspectos:</w:t>
      </w:r>
    </w:p>
    <w:p w14:paraId="776CE190" w14:textId="4BF7D88C" w:rsidR="00936BA0" w:rsidRDefault="00936BA0" w:rsidP="00A63644">
      <w:pPr>
        <w:pStyle w:val="Prrafodelista"/>
        <w:numPr>
          <w:ilvl w:val="0"/>
          <w:numId w:val="5"/>
        </w:numPr>
      </w:pPr>
      <w:r>
        <w:t>La planificación temporal.</w:t>
      </w:r>
    </w:p>
    <w:p w14:paraId="7E3B5EFA" w14:textId="0BCDE96C" w:rsidR="00936BA0" w:rsidRDefault="00936BA0" w:rsidP="00A63644">
      <w:pPr>
        <w:pStyle w:val="Prrafodelista"/>
        <w:numPr>
          <w:ilvl w:val="0"/>
          <w:numId w:val="5"/>
        </w:numPr>
      </w:pPr>
      <w:r>
        <w:t>Estudio de viabilidad.</w:t>
      </w:r>
    </w:p>
    <w:p w14:paraId="758081CA" w14:textId="3755AF6F" w:rsidR="00B70159" w:rsidRDefault="00B70159" w:rsidP="00B70159">
      <w:r>
        <w:t xml:space="preserve">Dentro del primer aspecto, se aplicó la metodología SCRUM para el desarrollo del </w:t>
      </w:r>
      <w:r w:rsidR="004A4A44">
        <w:t>proyecto</w:t>
      </w:r>
      <w:r>
        <w:t xml:space="preserve">, dada una fecha de comienzo se estimó la duración del </w:t>
      </w:r>
      <w:r w:rsidR="00303370">
        <w:t>mismo</w:t>
      </w:r>
      <w:r>
        <w:t xml:space="preserve">. Además, a cada </w:t>
      </w:r>
      <w:r w:rsidRPr="00333BF5">
        <w:rPr>
          <w:i/>
        </w:rPr>
        <w:t>user story</w:t>
      </w:r>
      <w:r>
        <w:t xml:space="preserve"> se le asignaba una dificultad siguiendo la serie de Fibonacci, y dentro de éstas se definían las tareas, las cuales también se estimaban en un determinado número de horas.</w:t>
      </w:r>
    </w:p>
    <w:p w14:paraId="42A623B7" w14:textId="4B0D52B5" w:rsidR="00B70159" w:rsidRDefault="00B70159" w:rsidP="00B70159">
      <w:r>
        <w:t>Respecto al segundo apartado, se ha analizado dos aspectos importantes:</w:t>
      </w:r>
    </w:p>
    <w:p w14:paraId="592AC0BF" w14:textId="17295FD4" w:rsidR="00B70159" w:rsidRDefault="00B70159" w:rsidP="00A63644">
      <w:pPr>
        <w:pStyle w:val="Prrafodelista"/>
        <w:numPr>
          <w:ilvl w:val="0"/>
          <w:numId w:val="6"/>
        </w:numPr>
      </w:pPr>
      <w:r>
        <w:rPr>
          <w:b/>
        </w:rPr>
        <w:t>Viabilidad económica</w:t>
      </w:r>
      <w:r>
        <w:t>: en ella se estima tanto los costes y beneficios que podemos obtener si realizamos el proyecto.</w:t>
      </w:r>
    </w:p>
    <w:p w14:paraId="294DFAAB" w14:textId="5854C93F" w:rsidR="00B70159" w:rsidRDefault="00B70159" w:rsidP="00A63644">
      <w:pPr>
        <w:pStyle w:val="Prrafodelista"/>
        <w:numPr>
          <w:ilvl w:val="0"/>
          <w:numId w:val="6"/>
        </w:numPr>
      </w:pPr>
      <w:r>
        <w:rPr>
          <w:b/>
        </w:rPr>
        <w:t>Viabilidad legal</w:t>
      </w:r>
      <w:r>
        <w:t>: nos permite determinar si nuestro proyecto cumple o no con las leyes</w:t>
      </w:r>
      <w:r w:rsidR="00753BDA">
        <w:t>, es decir, aquellas leyes que están</w:t>
      </w:r>
      <w:r w:rsidR="008437DC">
        <w:t xml:space="preserve"> relacionadas con el software</w:t>
      </w:r>
      <w:r w:rsidR="00753BDA">
        <w:t xml:space="preserve"> y el desarrollo del mismo</w:t>
      </w:r>
      <w:r w:rsidR="008437DC">
        <w:t>.</w:t>
      </w:r>
    </w:p>
    <w:p w14:paraId="62490667" w14:textId="05E96B98" w:rsidR="00184AA6" w:rsidRDefault="00184AA6">
      <w:pPr>
        <w:spacing w:before="0" w:after="160"/>
        <w:ind w:firstLine="0"/>
        <w:jc w:val="left"/>
      </w:pPr>
      <w:r>
        <w:br w:type="page"/>
      </w:r>
    </w:p>
    <w:p w14:paraId="66D15AAB" w14:textId="7F60906D" w:rsidR="00936BA0" w:rsidRDefault="00184AA6" w:rsidP="00184AA6">
      <w:pPr>
        <w:pStyle w:val="Ttulo2"/>
      </w:pPr>
      <w:r>
        <w:lastRenderedPageBreak/>
        <w:t xml:space="preserve"> </w:t>
      </w:r>
      <w:bookmarkStart w:id="6" w:name="_Toc12894992"/>
      <w:r>
        <w:t>Planificación temporal</w:t>
      </w:r>
      <w:bookmarkEnd w:id="6"/>
    </w:p>
    <w:p w14:paraId="67849BCD" w14:textId="5E4A9B36" w:rsidR="00C20719" w:rsidRDefault="005B3801" w:rsidP="00C20719">
      <w:r>
        <w:t xml:space="preserve">Como bien he mencionado antes hemos seguido </w:t>
      </w:r>
      <w:r w:rsidR="00C20719">
        <w:t>una de las metodologías ágiles más conocidas</w:t>
      </w:r>
      <w:r>
        <w:t xml:space="preserve">, </w:t>
      </w:r>
      <w:r w:rsidR="00C20719">
        <w:t>SCRUM</w:t>
      </w:r>
      <w:r>
        <w:t>, para el desarrollo del proyecto</w:t>
      </w:r>
      <w:r w:rsidR="00C20719">
        <w:t>.</w:t>
      </w:r>
    </w:p>
    <w:p w14:paraId="6559FCCF" w14:textId="77777777" w:rsidR="00C20719" w:rsidRDefault="00C20719" w:rsidP="00C20719">
      <w:r>
        <w:t>Aunque no hemos aplicado la metodología SCRUM al cien por cien, hemos tratado de seguirla conceptualmente:</w:t>
      </w:r>
    </w:p>
    <w:p w14:paraId="48447C46" w14:textId="77777777" w:rsidR="00C20719" w:rsidRDefault="00C20719" w:rsidP="00A63644">
      <w:pPr>
        <w:pStyle w:val="Prrafodelista"/>
        <w:numPr>
          <w:ilvl w:val="0"/>
          <w:numId w:val="2"/>
        </w:numPr>
      </w:pPr>
      <w:r>
        <w:t xml:space="preserve">El desarrollo fue iterativo, es decir, se utilizaron </w:t>
      </w:r>
      <w:r w:rsidRPr="00261B94">
        <w:rPr>
          <w:i/>
        </w:rPr>
        <w:t>sprints</w:t>
      </w:r>
      <w:r>
        <w:t>.</w:t>
      </w:r>
    </w:p>
    <w:p w14:paraId="06605290" w14:textId="77777777" w:rsidR="00C20719" w:rsidRDefault="00C20719" w:rsidP="00A63644">
      <w:pPr>
        <w:pStyle w:val="Prrafodelista"/>
        <w:numPr>
          <w:ilvl w:val="0"/>
          <w:numId w:val="2"/>
        </w:numPr>
      </w:pPr>
      <w:r>
        <w:t xml:space="preserve">Fue incremental, ya que al final de cada </w:t>
      </w:r>
      <w:r w:rsidRPr="0080224D">
        <w:rPr>
          <w:i/>
        </w:rPr>
        <w:t>sprint</w:t>
      </w:r>
      <w:r>
        <w:t xml:space="preserve"> se entregaba una parte del producto.</w:t>
      </w:r>
    </w:p>
    <w:p w14:paraId="384C1C94" w14:textId="77777777" w:rsidR="00C20719" w:rsidRDefault="00C20719" w:rsidP="00A63644">
      <w:pPr>
        <w:pStyle w:val="Prrafodelista"/>
        <w:numPr>
          <w:ilvl w:val="0"/>
          <w:numId w:val="1"/>
        </w:numPr>
      </w:pPr>
      <w:r>
        <w:t xml:space="preserve">La duración del </w:t>
      </w:r>
      <w:r w:rsidRPr="00016EA8">
        <w:rPr>
          <w:i/>
        </w:rPr>
        <w:t>sprint</w:t>
      </w:r>
      <w:r>
        <w:t xml:space="preserve"> fue de dos semanas.</w:t>
      </w:r>
    </w:p>
    <w:p w14:paraId="5AF1316E" w14:textId="77777777" w:rsidR="00C20719" w:rsidRDefault="00C20719" w:rsidP="00A63644">
      <w:pPr>
        <w:pStyle w:val="Prrafodelista"/>
        <w:numPr>
          <w:ilvl w:val="0"/>
          <w:numId w:val="1"/>
        </w:numPr>
      </w:pPr>
      <w:r>
        <w:t xml:space="preserve">Dentro de un mismo </w:t>
      </w:r>
      <w:r w:rsidRPr="00E92064">
        <w:rPr>
          <w:i/>
        </w:rPr>
        <w:t>sprint</w:t>
      </w:r>
      <w:r>
        <w:t xml:space="preserve"> se realizaban tres reuniones, siendo la primera reunión dónde definíamos los objetivos de dicho </w:t>
      </w:r>
      <w:r w:rsidRPr="00C50E0B">
        <w:rPr>
          <w:i/>
        </w:rPr>
        <w:t>sprint</w:t>
      </w:r>
      <w:r>
        <w:t xml:space="preserve">, en la segunda reunión era como una reunión diaria (explicaba lo que había hecho, los problemas que había tenido, y lo que iba a hacer hasta final del </w:t>
      </w:r>
      <w:r w:rsidRPr="001E6314">
        <w:rPr>
          <w:i/>
        </w:rPr>
        <w:t>sprint</w:t>
      </w:r>
      <w:r>
        <w:t xml:space="preserve">), y la tercera reunión servía tanto para cerrar el </w:t>
      </w:r>
      <w:r w:rsidRPr="00F55E48">
        <w:rPr>
          <w:i/>
        </w:rPr>
        <w:t>sprint</w:t>
      </w:r>
      <w:r>
        <w:t xml:space="preserve">, como para indicar de nuevo los objetivos del siguiente </w:t>
      </w:r>
      <w:r w:rsidRPr="00782A40">
        <w:rPr>
          <w:i/>
        </w:rPr>
        <w:t>sprint</w:t>
      </w:r>
      <w:r>
        <w:t>.</w:t>
      </w:r>
    </w:p>
    <w:p w14:paraId="720236BA" w14:textId="77777777" w:rsidR="00C20719" w:rsidRDefault="00C20719" w:rsidP="00A63644">
      <w:pPr>
        <w:pStyle w:val="Prrafodelista"/>
        <w:numPr>
          <w:ilvl w:val="0"/>
          <w:numId w:val="1"/>
        </w:numPr>
      </w:pPr>
      <w:r>
        <w:t xml:space="preserve">Al comienzo del </w:t>
      </w:r>
      <w:r w:rsidRPr="002C32A9">
        <w:rPr>
          <w:i/>
        </w:rPr>
        <w:t>sprint</w:t>
      </w:r>
      <w:r>
        <w:t xml:space="preserve"> definíamos las tareas que íbamos a realizar.</w:t>
      </w:r>
    </w:p>
    <w:p w14:paraId="59FA81BE" w14:textId="24153025" w:rsidR="00C20719" w:rsidRDefault="00C20719" w:rsidP="00A63644">
      <w:pPr>
        <w:pStyle w:val="Prrafodelista"/>
        <w:numPr>
          <w:ilvl w:val="0"/>
          <w:numId w:val="1"/>
        </w:numPr>
      </w:pPr>
      <w:r>
        <w:t xml:space="preserve">Las tareas se estimaban dependiendo de la complejidad de </w:t>
      </w:r>
      <w:r w:rsidR="0094776A">
        <w:t>las mismas</w:t>
      </w:r>
      <w:r>
        <w:t>.</w:t>
      </w:r>
    </w:p>
    <w:p w14:paraId="7A503FBE" w14:textId="77777777" w:rsidR="00C20719" w:rsidRDefault="00C20719" w:rsidP="00A63644">
      <w:pPr>
        <w:pStyle w:val="Prrafodelista"/>
        <w:numPr>
          <w:ilvl w:val="0"/>
          <w:numId w:val="1"/>
        </w:numPr>
      </w:pPr>
      <w:r>
        <w:t xml:space="preserve">Se utilizó un sistema Kanban para la organización de las tareas dentro del </w:t>
      </w:r>
      <w:r w:rsidRPr="009102C1">
        <w:rPr>
          <w:i/>
        </w:rPr>
        <w:t>sprint</w:t>
      </w:r>
      <w:r>
        <w:t>.</w:t>
      </w:r>
    </w:p>
    <w:p w14:paraId="73AA6789" w14:textId="5B22381D" w:rsidR="00C20719" w:rsidRDefault="00C20719" w:rsidP="00C20719">
      <w:r>
        <w:t xml:space="preserve">Aunque el desarrollo fue incremental, es verdad que realmente al principio no </w:t>
      </w:r>
      <w:r w:rsidR="00732E14">
        <w:t>podíamos</w:t>
      </w:r>
      <w:r>
        <w:t xml:space="preserve"> entregar una parte del producto, ya que </w:t>
      </w:r>
      <w:r w:rsidR="00D8505C">
        <w:t>nuestro</w:t>
      </w:r>
      <w:r>
        <w:t xml:space="preserve"> proyecto no es algo visual, sin embargo, sí que explicaba y enseñaba lo que había hecho. Una vez pasado el ecuador del proyecto, sí que pu</w:t>
      </w:r>
      <w:r w:rsidR="001F5A77">
        <w:t>dimos</w:t>
      </w:r>
      <w:r>
        <w:t xml:space="preserve"> entregar una parte funcional del producto al final de cada </w:t>
      </w:r>
      <w:r w:rsidRPr="008503CF">
        <w:rPr>
          <w:i/>
        </w:rPr>
        <w:t>sprint</w:t>
      </w:r>
      <w:r>
        <w:t>.</w:t>
      </w:r>
    </w:p>
    <w:p w14:paraId="6B52FB5D" w14:textId="2EF136FA" w:rsidR="00C20719" w:rsidRDefault="00C20719" w:rsidP="00C20719">
      <w:r>
        <w:t>Para la parte de la librería, la metodología que segu</w:t>
      </w:r>
      <w:r w:rsidR="00914DC3">
        <w:t>imos</w:t>
      </w:r>
      <w:r>
        <w:t xml:space="preserve"> fue la de probar y probar, ya que no podía</w:t>
      </w:r>
      <w:r w:rsidR="00914DC3">
        <w:t>mos</w:t>
      </w:r>
      <w:r>
        <w:t xml:space="preserve"> hacer test unitarios sobre los métodos que había</w:t>
      </w:r>
      <w:r w:rsidR="00914DC3">
        <w:t>mos</w:t>
      </w:r>
      <w:r>
        <w:t xml:space="preserve"> hecho, sino que para poder probarlo tenía</w:t>
      </w:r>
      <w:r w:rsidR="00914DC3">
        <w:t>mos</w:t>
      </w:r>
      <w:r>
        <w:t xml:space="preserve"> que hacer uso de una aplicación Electron.</w:t>
      </w:r>
    </w:p>
    <w:p w14:paraId="6981FDB8" w14:textId="0BEFD409" w:rsidR="00C20719" w:rsidRDefault="00C20719" w:rsidP="00C20719">
      <w:r>
        <w:t>Por otro lado, para el desarrollo de la lógica de la generación de los ficheros sí que pud</w:t>
      </w:r>
      <w:r w:rsidR="00A35FD8">
        <w:t>imos</w:t>
      </w:r>
      <w:r>
        <w:t xml:space="preserve"> hacer test unitarios</w:t>
      </w:r>
      <w:r w:rsidR="00780CBE">
        <w:t xml:space="preserve"> y de integración</w:t>
      </w:r>
      <w:r>
        <w:t>, es verdad que podía</w:t>
      </w:r>
      <w:r w:rsidR="00535001">
        <w:t>mos</w:t>
      </w:r>
      <w:r>
        <w:t xml:space="preserve"> haber seguido la metodología TDD, sin embargo, decid</w:t>
      </w:r>
      <w:r w:rsidR="00535001">
        <w:t>imos</w:t>
      </w:r>
      <w:r>
        <w:t xml:space="preserve"> que lo mejor era hacer primero el código y luego las pruebas, ya que la tecnología con la que </w:t>
      </w:r>
      <w:r w:rsidR="00535001">
        <w:t>estábamos</w:t>
      </w:r>
      <w:r>
        <w:t xml:space="preserve"> trabajando </w:t>
      </w:r>
      <w:r>
        <w:lastRenderedPageBreak/>
        <w:t xml:space="preserve">la </w:t>
      </w:r>
      <w:r w:rsidR="00535001">
        <w:t>desconocíamos</w:t>
      </w:r>
      <w:r>
        <w:t>, de esa forma pud</w:t>
      </w:r>
      <w:r w:rsidR="00535001">
        <w:t>imos</w:t>
      </w:r>
      <w:r>
        <w:t xml:space="preserve"> “jugar” un poco con ella mientras </w:t>
      </w:r>
      <w:r w:rsidR="00535001">
        <w:t>realizábamos</w:t>
      </w:r>
      <w:r>
        <w:t xml:space="preserve"> el código.</w:t>
      </w:r>
    </w:p>
    <w:p w14:paraId="04896B54" w14:textId="00029D72" w:rsidR="00745D38" w:rsidRDefault="00745D38" w:rsidP="00C20719">
      <w:r>
        <w:t xml:space="preserve">Para la estimación de las </w:t>
      </w:r>
      <w:r w:rsidRPr="0066750D">
        <w:rPr>
          <w:i/>
        </w:rPr>
        <w:t>user stories</w:t>
      </w:r>
      <w:r>
        <w:t xml:space="preserve">, hemos usado los </w:t>
      </w:r>
      <w:r w:rsidRPr="00311253">
        <w:rPr>
          <w:i/>
        </w:rPr>
        <w:t>story points</w:t>
      </w:r>
      <w:r>
        <w:t xml:space="preserve"> que proporciona Azure DevOps</w:t>
      </w:r>
      <w:r w:rsidR="0088263D">
        <w:t>.</w:t>
      </w:r>
      <w:r>
        <w:t xml:space="preserve"> </w:t>
      </w:r>
      <w:r w:rsidR="0088263D">
        <w:t>E</w:t>
      </w:r>
      <w:r>
        <w:t xml:space="preserve">n la siguiente tabla se muestra la estimación del tiempo respecto a los </w:t>
      </w:r>
      <w:r w:rsidRPr="00352F10">
        <w:rPr>
          <w:i/>
        </w:rPr>
        <w:t>story points</w:t>
      </w:r>
      <w:r>
        <w:t>:</w:t>
      </w:r>
    </w:p>
    <w:tbl>
      <w:tblPr>
        <w:tblStyle w:val="Tablaconcuadrcula"/>
        <w:tblW w:w="0" w:type="auto"/>
        <w:tblLook w:val="04A0" w:firstRow="1" w:lastRow="0" w:firstColumn="1" w:lastColumn="0" w:noHBand="0" w:noVBand="1"/>
      </w:tblPr>
      <w:tblGrid>
        <w:gridCol w:w="4247"/>
        <w:gridCol w:w="4247"/>
      </w:tblGrid>
      <w:tr w:rsidR="00745D38" w14:paraId="13F9703A" w14:textId="77777777" w:rsidTr="004012BB">
        <w:tc>
          <w:tcPr>
            <w:tcW w:w="4247" w:type="dxa"/>
            <w:tcBorders>
              <w:left w:val="nil"/>
              <w:bottom w:val="single" w:sz="4" w:space="0" w:color="auto"/>
              <w:right w:val="nil"/>
            </w:tcBorders>
          </w:tcPr>
          <w:p w14:paraId="5E8F437A" w14:textId="33C32E88" w:rsidR="00745D38" w:rsidRDefault="00745D38" w:rsidP="004012BB">
            <w:pPr>
              <w:ind w:firstLine="0"/>
              <w:jc w:val="center"/>
            </w:pPr>
            <w:r>
              <w:t>Story points</w:t>
            </w:r>
          </w:p>
        </w:tc>
        <w:tc>
          <w:tcPr>
            <w:tcW w:w="4247" w:type="dxa"/>
            <w:tcBorders>
              <w:left w:val="nil"/>
              <w:bottom w:val="single" w:sz="4" w:space="0" w:color="auto"/>
              <w:right w:val="nil"/>
            </w:tcBorders>
          </w:tcPr>
          <w:p w14:paraId="391C7676" w14:textId="0EEF149C" w:rsidR="00745D38" w:rsidRDefault="00745D38" w:rsidP="004012BB">
            <w:pPr>
              <w:ind w:firstLine="0"/>
              <w:jc w:val="center"/>
            </w:pPr>
            <w:r>
              <w:t>Estimación temporal</w:t>
            </w:r>
          </w:p>
        </w:tc>
      </w:tr>
      <w:tr w:rsidR="00745D38" w14:paraId="58546EE3" w14:textId="77777777" w:rsidTr="004012BB">
        <w:tc>
          <w:tcPr>
            <w:tcW w:w="4247" w:type="dxa"/>
            <w:tcBorders>
              <w:left w:val="nil"/>
              <w:bottom w:val="nil"/>
              <w:right w:val="nil"/>
            </w:tcBorders>
          </w:tcPr>
          <w:p w14:paraId="63530F00" w14:textId="04F66304" w:rsidR="00745D38" w:rsidRDefault="00745D38" w:rsidP="004012BB">
            <w:pPr>
              <w:ind w:firstLine="0"/>
              <w:jc w:val="center"/>
            </w:pPr>
            <w:r>
              <w:t>1</w:t>
            </w:r>
          </w:p>
        </w:tc>
        <w:tc>
          <w:tcPr>
            <w:tcW w:w="4247" w:type="dxa"/>
            <w:tcBorders>
              <w:left w:val="nil"/>
              <w:bottom w:val="nil"/>
              <w:right w:val="nil"/>
            </w:tcBorders>
          </w:tcPr>
          <w:p w14:paraId="04735A1B" w14:textId="2958D60D" w:rsidR="00745D38" w:rsidRDefault="00745D38" w:rsidP="004012BB">
            <w:pPr>
              <w:ind w:firstLine="0"/>
              <w:jc w:val="center"/>
            </w:pPr>
            <w:r>
              <w:t>15 minutos</w:t>
            </w:r>
          </w:p>
        </w:tc>
      </w:tr>
      <w:tr w:rsidR="00745D38" w14:paraId="69F57389" w14:textId="77777777" w:rsidTr="004012BB">
        <w:tc>
          <w:tcPr>
            <w:tcW w:w="4247" w:type="dxa"/>
            <w:tcBorders>
              <w:top w:val="nil"/>
              <w:left w:val="nil"/>
              <w:bottom w:val="nil"/>
              <w:right w:val="nil"/>
            </w:tcBorders>
          </w:tcPr>
          <w:p w14:paraId="3A2ED355" w14:textId="7B4148B9" w:rsidR="00745D38" w:rsidRDefault="00745D38" w:rsidP="004012BB">
            <w:pPr>
              <w:ind w:firstLine="0"/>
              <w:jc w:val="center"/>
            </w:pPr>
            <w:r>
              <w:t>2</w:t>
            </w:r>
          </w:p>
        </w:tc>
        <w:tc>
          <w:tcPr>
            <w:tcW w:w="4247" w:type="dxa"/>
            <w:tcBorders>
              <w:top w:val="nil"/>
              <w:left w:val="nil"/>
              <w:bottom w:val="nil"/>
              <w:right w:val="nil"/>
            </w:tcBorders>
          </w:tcPr>
          <w:p w14:paraId="316E27B1" w14:textId="58FD0968" w:rsidR="00745D38" w:rsidRDefault="000F0AC1" w:rsidP="004012BB">
            <w:pPr>
              <w:ind w:firstLine="0"/>
              <w:jc w:val="center"/>
            </w:pPr>
            <w:r>
              <w:t>45</w:t>
            </w:r>
            <w:r w:rsidR="00745D38">
              <w:t xml:space="preserve"> minutos</w:t>
            </w:r>
          </w:p>
        </w:tc>
      </w:tr>
      <w:tr w:rsidR="00745D38" w14:paraId="0C72636F" w14:textId="77777777" w:rsidTr="004012BB">
        <w:tc>
          <w:tcPr>
            <w:tcW w:w="4247" w:type="dxa"/>
            <w:tcBorders>
              <w:top w:val="nil"/>
              <w:left w:val="nil"/>
              <w:bottom w:val="nil"/>
              <w:right w:val="nil"/>
            </w:tcBorders>
          </w:tcPr>
          <w:p w14:paraId="085E3E7E" w14:textId="128FCADC" w:rsidR="00745D38" w:rsidRDefault="00745D38" w:rsidP="004012BB">
            <w:pPr>
              <w:ind w:firstLine="0"/>
              <w:jc w:val="center"/>
            </w:pPr>
            <w:r>
              <w:t>3</w:t>
            </w:r>
          </w:p>
        </w:tc>
        <w:tc>
          <w:tcPr>
            <w:tcW w:w="4247" w:type="dxa"/>
            <w:tcBorders>
              <w:top w:val="nil"/>
              <w:left w:val="nil"/>
              <w:bottom w:val="nil"/>
              <w:right w:val="nil"/>
            </w:tcBorders>
          </w:tcPr>
          <w:p w14:paraId="22901495" w14:textId="155A85DF" w:rsidR="00745D38" w:rsidRDefault="000F0AC1" w:rsidP="004012BB">
            <w:pPr>
              <w:ind w:firstLine="0"/>
              <w:jc w:val="center"/>
            </w:pPr>
            <w:r>
              <w:t>2</w:t>
            </w:r>
            <w:r w:rsidR="00745D38">
              <w:t xml:space="preserve"> hora</w:t>
            </w:r>
          </w:p>
        </w:tc>
      </w:tr>
      <w:tr w:rsidR="00745D38" w14:paraId="0D066E1C" w14:textId="77777777" w:rsidTr="004012BB">
        <w:tc>
          <w:tcPr>
            <w:tcW w:w="4247" w:type="dxa"/>
            <w:tcBorders>
              <w:top w:val="nil"/>
              <w:left w:val="nil"/>
              <w:bottom w:val="nil"/>
              <w:right w:val="nil"/>
            </w:tcBorders>
          </w:tcPr>
          <w:p w14:paraId="1B5D61DB" w14:textId="316611E5" w:rsidR="00745D38" w:rsidRDefault="00745D38" w:rsidP="004012BB">
            <w:pPr>
              <w:ind w:firstLine="0"/>
              <w:jc w:val="center"/>
            </w:pPr>
            <w:r>
              <w:t>5</w:t>
            </w:r>
          </w:p>
        </w:tc>
        <w:tc>
          <w:tcPr>
            <w:tcW w:w="4247" w:type="dxa"/>
            <w:tcBorders>
              <w:top w:val="nil"/>
              <w:left w:val="nil"/>
              <w:bottom w:val="nil"/>
              <w:right w:val="nil"/>
            </w:tcBorders>
          </w:tcPr>
          <w:p w14:paraId="687FE1CD" w14:textId="292D0257" w:rsidR="00745D38" w:rsidRDefault="000F0AC1" w:rsidP="004012BB">
            <w:pPr>
              <w:ind w:firstLine="0"/>
              <w:jc w:val="center"/>
            </w:pPr>
            <w:r>
              <w:t>5 horas</w:t>
            </w:r>
          </w:p>
        </w:tc>
      </w:tr>
      <w:tr w:rsidR="00745D38" w14:paraId="6FB80B7F" w14:textId="77777777" w:rsidTr="004012BB">
        <w:tc>
          <w:tcPr>
            <w:tcW w:w="4247" w:type="dxa"/>
            <w:tcBorders>
              <w:top w:val="nil"/>
              <w:left w:val="nil"/>
              <w:bottom w:val="nil"/>
              <w:right w:val="nil"/>
            </w:tcBorders>
          </w:tcPr>
          <w:p w14:paraId="4ABAEC95" w14:textId="33C94BF8" w:rsidR="00745D38" w:rsidRDefault="00745D38" w:rsidP="004012BB">
            <w:pPr>
              <w:ind w:firstLine="0"/>
              <w:jc w:val="center"/>
            </w:pPr>
            <w:r>
              <w:t>8</w:t>
            </w:r>
          </w:p>
        </w:tc>
        <w:tc>
          <w:tcPr>
            <w:tcW w:w="4247" w:type="dxa"/>
            <w:tcBorders>
              <w:top w:val="nil"/>
              <w:left w:val="nil"/>
              <w:bottom w:val="nil"/>
              <w:right w:val="nil"/>
            </w:tcBorders>
          </w:tcPr>
          <w:p w14:paraId="0012E3C1" w14:textId="10C93B40" w:rsidR="00745D38" w:rsidRDefault="000B106C" w:rsidP="004012BB">
            <w:pPr>
              <w:ind w:firstLine="0"/>
              <w:jc w:val="center"/>
            </w:pPr>
            <w:r>
              <w:t>1 día</w:t>
            </w:r>
          </w:p>
        </w:tc>
      </w:tr>
      <w:tr w:rsidR="00745D38" w14:paraId="22D32EC0" w14:textId="77777777" w:rsidTr="004012BB">
        <w:tc>
          <w:tcPr>
            <w:tcW w:w="4247" w:type="dxa"/>
            <w:tcBorders>
              <w:top w:val="nil"/>
              <w:left w:val="nil"/>
              <w:bottom w:val="nil"/>
              <w:right w:val="nil"/>
            </w:tcBorders>
          </w:tcPr>
          <w:p w14:paraId="029E03AC" w14:textId="2097FAC3" w:rsidR="00745D38" w:rsidRDefault="00745D38" w:rsidP="004012BB">
            <w:pPr>
              <w:ind w:firstLine="0"/>
              <w:jc w:val="center"/>
            </w:pPr>
            <w:r>
              <w:t>13</w:t>
            </w:r>
          </w:p>
        </w:tc>
        <w:tc>
          <w:tcPr>
            <w:tcW w:w="4247" w:type="dxa"/>
            <w:tcBorders>
              <w:top w:val="nil"/>
              <w:left w:val="nil"/>
              <w:bottom w:val="nil"/>
              <w:right w:val="nil"/>
            </w:tcBorders>
          </w:tcPr>
          <w:p w14:paraId="02FF9A68" w14:textId="01EBCAD9" w:rsidR="00745D38" w:rsidRDefault="000B106C" w:rsidP="004012BB">
            <w:pPr>
              <w:ind w:firstLine="0"/>
              <w:jc w:val="center"/>
            </w:pPr>
            <w:r>
              <w:t>2 días</w:t>
            </w:r>
          </w:p>
        </w:tc>
      </w:tr>
      <w:tr w:rsidR="00745D38" w14:paraId="547C2B99" w14:textId="77777777" w:rsidTr="004012BB">
        <w:tc>
          <w:tcPr>
            <w:tcW w:w="4247" w:type="dxa"/>
            <w:tcBorders>
              <w:top w:val="nil"/>
              <w:left w:val="nil"/>
              <w:right w:val="nil"/>
            </w:tcBorders>
          </w:tcPr>
          <w:p w14:paraId="0088407B" w14:textId="6095D851" w:rsidR="00745D38" w:rsidRDefault="00745D38" w:rsidP="004012BB">
            <w:pPr>
              <w:ind w:firstLine="0"/>
              <w:jc w:val="center"/>
            </w:pPr>
            <w:r>
              <w:t>21</w:t>
            </w:r>
          </w:p>
        </w:tc>
        <w:tc>
          <w:tcPr>
            <w:tcW w:w="4247" w:type="dxa"/>
            <w:tcBorders>
              <w:top w:val="nil"/>
              <w:left w:val="nil"/>
              <w:right w:val="nil"/>
            </w:tcBorders>
          </w:tcPr>
          <w:p w14:paraId="061E53A9" w14:textId="35B5C90F" w:rsidR="00745D38" w:rsidRDefault="000F0AC1" w:rsidP="004012BB">
            <w:pPr>
              <w:keepNext/>
              <w:ind w:firstLine="0"/>
              <w:jc w:val="center"/>
            </w:pPr>
            <w:r>
              <w:t>1 semana</w:t>
            </w:r>
          </w:p>
        </w:tc>
      </w:tr>
    </w:tbl>
    <w:p w14:paraId="34AC92A9" w14:textId="1FDBDAF9" w:rsidR="00745D38" w:rsidRDefault="00E70DA0" w:rsidP="00E70DA0">
      <w:pPr>
        <w:pStyle w:val="Descripcin"/>
        <w:jc w:val="center"/>
      </w:pPr>
      <w:bookmarkStart w:id="7" w:name="_Toc12895015"/>
      <w:r>
        <w:t xml:space="preserve">Tabla </w:t>
      </w:r>
      <w:r w:rsidR="00FC723F">
        <w:rPr>
          <w:noProof/>
        </w:rPr>
        <w:fldChar w:fldCharType="begin"/>
      </w:r>
      <w:r w:rsidR="00FC723F">
        <w:rPr>
          <w:noProof/>
        </w:rPr>
        <w:instrText xml:space="preserve"> SEQ Tabla \* ARABIC </w:instrText>
      </w:r>
      <w:r w:rsidR="00FC723F">
        <w:rPr>
          <w:noProof/>
        </w:rPr>
        <w:fldChar w:fldCharType="separate"/>
      </w:r>
      <w:r w:rsidR="001A7D64">
        <w:rPr>
          <w:noProof/>
        </w:rPr>
        <w:t>1</w:t>
      </w:r>
      <w:r w:rsidR="00FC723F">
        <w:rPr>
          <w:noProof/>
        </w:rPr>
        <w:fldChar w:fldCharType="end"/>
      </w:r>
      <w:r>
        <w:t xml:space="preserve"> - Estimación respecto story points</w:t>
      </w:r>
      <w:bookmarkEnd w:id="7"/>
    </w:p>
    <w:p w14:paraId="19E2EC97" w14:textId="32B6B41F" w:rsidR="004012BB" w:rsidRPr="004012BB" w:rsidRDefault="009D35F9" w:rsidP="004012BB">
      <w:r>
        <w:t>E</w:t>
      </w:r>
      <w:r w:rsidR="004012BB">
        <w:t xml:space="preserve">n los siguientes puntos voy a explicar los diferentes </w:t>
      </w:r>
      <w:r w:rsidR="004012BB" w:rsidRPr="00A9764F">
        <w:rPr>
          <w:i/>
        </w:rPr>
        <w:t>sprints</w:t>
      </w:r>
      <w:r w:rsidR="004012BB">
        <w:t xml:space="preserve"> que he</w:t>
      </w:r>
      <w:r w:rsidR="00A9764F">
        <w:t>mos</w:t>
      </w:r>
      <w:r w:rsidR="004012BB">
        <w:t xml:space="preserve"> realizado, junto con la estimación respecto a lo que sucedió.</w:t>
      </w:r>
    </w:p>
    <w:p w14:paraId="2409FD1D" w14:textId="3DE66F22" w:rsidR="00C20719" w:rsidRDefault="007B660A" w:rsidP="00022379">
      <w:pPr>
        <w:ind w:firstLine="0"/>
        <w:rPr>
          <w:b/>
        </w:rPr>
      </w:pPr>
      <w:r>
        <w:rPr>
          <w:b/>
        </w:rPr>
        <w:t>Sprint 0 (18/01/2019 – 03/02/2019)</w:t>
      </w:r>
    </w:p>
    <w:p w14:paraId="4C42480A" w14:textId="2D474234" w:rsidR="007B660A" w:rsidRDefault="008E2F0A" w:rsidP="008E2F0A">
      <w:r>
        <w:t>Aunque anterior a esta fecha ya se hizo alguna reunión, fue a partir de este momento en el que comenzamos la realización de este proyecto</w:t>
      </w:r>
      <w:r w:rsidR="00462565">
        <w:t>, cabe mencionar que en este punto todavía no estábamos haciendo metodología ágil, sino que fueron dos semanas en las que se establecieron los diferentes objetivos que queríamos alcanzar</w:t>
      </w:r>
      <w:r>
        <w:t>.</w:t>
      </w:r>
    </w:p>
    <w:p w14:paraId="30EBF19A" w14:textId="1AF76252" w:rsidR="00EB05A6" w:rsidRDefault="00EB05A6" w:rsidP="008E2F0A">
      <w:r>
        <w:t xml:space="preserve">En esta primera fase hay que destacar el hecho de que consistió </w:t>
      </w:r>
      <w:r w:rsidR="00462565">
        <w:t>principalmente en</w:t>
      </w:r>
      <w:r>
        <w:t xml:space="preserve"> aprender a manejar</w:t>
      </w:r>
      <w:r w:rsidR="00A03A3F">
        <w:t>nos</w:t>
      </w:r>
      <w:r>
        <w:t xml:space="preserve"> con las nuevas tecnologías con las que </w:t>
      </w:r>
      <w:r w:rsidR="00A03A3F">
        <w:t>íbamos a</w:t>
      </w:r>
      <w:r>
        <w:t xml:space="preserve"> tener que trabajar</w:t>
      </w:r>
      <w:r w:rsidR="00462565">
        <w:t>, es decir, fue una fase de documentación, investigación</w:t>
      </w:r>
      <w:r w:rsidR="00763BB8">
        <w:t>, etc.</w:t>
      </w:r>
    </w:p>
    <w:p w14:paraId="420AEF89" w14:textId="5452BE78" w:rsidR="00462565" w:rsidRDefault="00462565" w:rsidP="008E2F0A">
      <w:r>
        <w:lastRenderedPageBreak/>
        <w:t xml:space="preserve">Como bien he mencionado, en este punto no estábamos haciendo SCRUM, por lo que no se estimó ningún </w:t>
      </w:r>
      <w:r w:rsidRPr="00A03A3F">
        <w:rPr>
          <w:i/>
        </w:rPr>
        <w:t>story point</w:t>
      </w:r>
      <w:r>
        <w:t xml:space="preserve"> para las </w:t>
      </w:r>
      <w:r w:rsidRPr="00A03A3F">
        <w:rPr>
          <w:i/>
        </w:rPr>
        <w:t>user stories</w:t>
      </w:r>
      <w:r>
        <w:t>.</w:t>
      </w:r>
    </w:p>
    <w:p w14:paraId="0561D18C" w14:textId="71AE804D" w:rsidR="00462565" w:rsidRDefault="00462565" w:rsidP="00022379">
      <w:pPr>
        <w:ind w:firstLine="0"/>
        <w:rPr>
          <w:b/>
        </w:rPr>
      </w:pPr>
      <w:r>
        <w:rPr>
          <w:b/>
        </w:rPr>
        <w:t xml:space="preserve">Sprint 1 (04/02/2019 </w:t>
      </w:r>
      <w:r w:rsidR="00022379">
        <w:rPr>
          <w:b/>
        </w:rPr>
        <w:t>–</w:t>
      </w:r>
      <w:r>
        <w:rPr>
          <w:b/>
        </w:rPr>
        <w:t xml:space="preserve"> </w:t>
      </w:r>
      <w:r w:rsidR="00022379">
        <w:rPr>
          <w:b/>
        </w:rPr>
        <w:t>18/02/2019</w:t>
      </w:r>
      <w:r>
        <w:rPr>
          <w:b/>
        </w:rPr>
        <w:t>)</w:t>
      </w:r>
    </w:p>
    <w:p w14:paraId="4E7CEC47" w14:textId="0DA625F4" w:rsidR="00022379" w:rsidRDefault="00022379" w:rsidP="00022379">
      <w:r>
        <w:t xml:space="preserve">En este punto ya comenzó el desarrollo a través de SCRUM, es decir, hacer uso de </w:t>
      </w:r>
      <w:r w:rsidRPr="001D64A3">
        <w:rPr>
          <w:i/>
        </w:rPr>
        <w:t>story points</w:t>
      </w:r>
      <w:r>
        <w:t xml:space="preserve"> para estimar las tareas que se deseaban realizar en este </w:t>
      </w:r>
      <w:r w:rsidRPr="006B1A59">
        <w:rPr>
          <w:i/>
        </w:rPr>
        <w:t>sprint</w:t>
      </w:r>
      <w:r>
        <w:t>.</w:t>
      </w:r>
    </w:p>
    <w:p w14:paraId="3A0AAC20" w14:textId="017125B5" w:rsidR="00022379" w:rsidRDefault="00022379" w:rsidP="00022379">
      <w:r>
        <w:t xml:space="preserve">Dentro de este </w:t>
      </w:r>
      <w:r w:rsidRPr="00BD7CAD">
        <w:rPr>
          <w:i/>
        </w:rPr>
        <w:t>sprint</w:t>
      </w:r>
      <w:r>
        <w:t>, podemos encontrar dos fases:</w:t>
      </w:r>
    </w:p>
    <w:p w14:paraId="7D9A2902" w14:textId="2FCADCB8" w:rsidR="00022379" w:rsidRDefault="00022379" w:rsidP="00A63644">
      <w:pPr>
        <w:pStyle w:val="Prrafodelista"/>
        <w:numPr>
          <w:ilvl w:val="0"/>
          <w:numId w:val="7"/>
        </w:numPr>
      </w:pPr>
      <w:r>
        <w:t xml:space="preserve">El arranque de una aplicación Angular/Electron, ésta fue </w:t>
      </w:r>
      <w:r w:rsidRPr="001F72ED">
        <w:t>Tour of Heroes</w:t>
      </w:r>
      <w:r>
        <w:t>, la cual está desarrollada en Angular, pero que posteriormente la tuv</w:t>
      </w:r>
      <w:r w:rsidR="00EF058A">
        <w:t>imos</w:t>
      </w:r>
      <w:r>
        <w:t xml:space="preserve"> que convertir a una aplicación Electron.</w:t>
      </w:r>
    </w:p>
    <w:p w14:paraId="73118F39" w14:textId="312B48D0" w:rsidR="00022379" w:rsidRDefault="00022379" w:rsidP="00A63644">
      <w:pPr>
        <w:pStyle w:val="Prrafodelista"/>
        <w:numPr>
          <w:ilvl w:val="0"/>
          <w:numId w:val="7"/>
        </w:numPr>
      </w:pPr>
      <w:r>
        <w:t>En la segunda fase, nos pusimos como objetivo realizar algunos test sobre la aplicación anterior, para así aprender a utilizar la librería WebdriverIO.</w:t>
      </w:r>
    </w:p>
    <w:p w14:paraId="1B9A0663" w14:textId="3045BB97" w:rsidR="00F2460C" w:rsidRDefault="00022379" w:rsidP="0088263D">
      <w:r>
        <w:t>En este sprint se estimaron 18.5 horas, y finalmente se invirtieron 17.55</w:t>
      </w:r>
      <w:r w:rsidR="000D733B">
        <w:t xml:space="preserve"> horas</w:t>
      </w:r>
      <w:r w:rsidR="00105422">
        <w:t xml:space="preserve"> para completar todos los objetivos.</w:t>
      </w:r>
    </w:p>
    <w:p w14:paraId="67CB5078" w14:textId="3FF425E5" w:rsidR="00F2460C" w:rsidRDefault="00F2460C" w:rsidP="00F2460C">
      <w:pPr>
        <w:ind w:firstLine="0"/>
        <w:rPr>
          <w:b/>
        </w:rPr>
      </w:pPr>
      <w:r>
        <w:rPr>
          <w:b/>
        </w:rPr>
        <w:t>Sprint 2 (19/02/2019 – 25/02/2019)</w:t>
      </w:r>
    </w:p>
    <w:p w14:paraId="145E9F7B" w14:textId="3306EBE3" w:rsidR="00F2460C" w:rsidRDefault="00F2460C" w:rsidP="00F2460C">
      <w:r>
        <w:t xml:space="preserve">Tal y como se puede apreciar en las fechas de este </w:t>
      </w:r>
      <w:r w:rsidRPr="005F49CB">
        <w:rPr>
          <w:i/>
        </w:rPr>
        <w:t>sprint</w:t>
      </w:r>
      <w:r>
        <w:t xml:space="preserve">, la duración no fue de dos semanas, esto se debe a que realmente fue una extensión del </w:t>
      </w:r>
      <w:r w:rsidRPr="00767537">
        <w:rPr>
          <w:i/>
        </w:rPr>
        <w:t>sprint</w:t>
      </w:r>
      <w:r>
        <w:t xml:space="preserve"> anterior.</w:t>
      </w:r>
    </w:p>
    <w:p w14:paraId="2B943C1B" w14:textId="055998A5" w:rsidR="00F2460C" w:rsidRDefault="00F2460C" w:rsidP="00F2460C">
      <w:r>
        <w:t xml:space="preserve">En este </w:t>
      </w:r>
      <w:r w:rsidRPr="001B4962">
        <w:rPr>
          <w:i/>
        </w:rPr>
        <w:t>sprint</w:t>
      </w:r>
      <w:r>
        <w:t xml:space="preserve"> también podemos apreciar dos fases:</w:t>
      </w:r>
    </w:p>
    <w:p w14:paraId="59419934" w14:textId="1065F07A" w:rsidR="00F2460C" w:rsidRDefault="00F2460C" w:rsidP="00A63644">
      <w:pPr>
        <w:pStyle w:val="Prrafodelista"/>
        <w:numPr>
          <w:ilvl w:val="0"/>
          <w:numId w:val="8"/>
        </w:numPr>
      </w:pPr>
      <w:r>
        <w:t>En la primera, nos pusimos como objetivo modificar el HTML de la aplicación Angular, ya que una buena práctica en el desarrollo de HTML es que todos los elementos tengan su id, el cual lógicamente tiene que ser único.</w:t>
      </w:r>
    </w:p>
    <w:p w14:paraId="31C72654" w14:textId="7C5AF85E" w:rsidR="00F2460C" w:rsidRDefault="00F2460C" w:rsidP="00A63644">
      <w:pPr>
        <w:pStyle w:val="Prrafodelista"/>
        <w:numPr>
          <w:ilvl w:val="0"/>
          <w:numId w:val="8"/>
        </w:numPr>
      </w:pPr>
      <w:r>
        <w:t xml:space="preserve">En la segunda fase, el objetivo fue empezar la creación de la </w:t>
      </w:r>
      <w:r w:rsidR="00872A63">
        <w:t>librería,</w:t>
      </w:r>
      <w:r>
        <w:t xml:space="preserve"> es decir, probar que creándonos una clase sencilla llamada Button, a la cual en su constructor le pasábamos el id del elemento, podíamos utilizar los métodos que proporciona WebdriverIO para </w:t>
      </w:r>
      <w:r w:rsidR="00872A63">
        <w:t>dicha etiqueta</w:t>
      </w:r>
      <w:r>
        <w:t>.</w:t>
      </w:r>
    </w:p>
    <w:p w14:paraId="54D59C36" w14:textId="63636A68" w:rsidR="00EE1FCB" w:rsidRDefault="00872A63" w:rsidP="00EF058A">
      <w:r>
        <w:t xml:space="preserve">En este </w:t>
      </w:r>
      <w:r w:rsidRPr="00945F24">
        <w:rPr>
          <w:i/>
        </w:rPr>
        <w:t>sprint</w:t>
      </w:r>
      <w:r>
        <w:t xml:space="preserve"> se estimaron</w:t>
      </w:r>
      <w:r w:rsidR="00991642">
        <w:t xml:space="preserve"> 5 horas, y finalmente se invirtieron 5 horas para alcanzar dichos objetivos.</w:t>
      </w:r>
    </w:p>
    <w:p w14:paraId="6B84DEC7" w14:textId="34F20804" w:rsidR="00853F21" w:rsidRDefault="00EE1FCB" w:rsidP="00EE1FCB">
      <w:pPr>
        <w:spacing w:before="0" w:after="160"/>
        <w:ind w:firstLine="0"/>
        <w:jc w:val="left"/>
      </w:pPr>
      <w:r>
        <w:br w:type="page"/>
      </w:r>
    </w:p>
    <w:p w14:paraId="12149E9A" w14:textId="22C9FA6F" w:rsidR="00853F21" w:rsidRDefault="00853F21" w:rsidP="00853F21">
      <w:pPr>
        <w:ind w:firstLine="0"/>
        <w:rPr>
          <w:b/>
        </w:rPr>
      </w:pPr>
      <w:r>
        <w:rPr>
          <w:b/>
        </w:rPr>
        <w:lastRenderedPageBreak/>
        <w:t>Sprint 3 (26/02/2019 – 11/03/2019)</w:t>
      </w:r>
    </w:p>
    <w:p w14:paraId="399937C3" w14:textId="5C6D770C" w:rsidR="00853F21" w:rsidRDefault="00853F21" w:rsidP="00853F21">
      <w:r>
        <w:t xml:space="preserve">Este fue el último </w:t>
      </w:r>
      <w:r w:rsidRPr="00F158A1">
        <w:rPr>
          <w:i/>
        </w:rPr>
        <w:t>sprint</w:t>
      </w:r>
      <w:r>
        <w:t xml:space="preserve"> que sirvió para el aprendizaje en el manejo de las diferentes tecnologías, ya que a partir del siguiente </w:t>
      </w:r>
      <w:r w:rsidRPr="00AD6438">
        <w:rPr>
          <w:i/>
        </w:rPr>
        <w:t>sprint</w:t>
      </w:r>
      <w:r>
        <w:t xml:space="preserve">, comenzó el desarrollo puro de la </w:t>
      </w:r>
      <w:r w:rsidRPr="008A210F">
        <w:rPr>
          <w:i/>
        </w:rPr>
        <w:t>toolkit</w:t>
      </w:r>
      <w:r>
        <w:t xml:space="preserve"> TestingAWE.</w:t>
      </w:r>
    </w:p>
    <w:p w14:paraId="6E7D0144" w14:textId="7C2EC1BB" w:rsidR="00F27391" w:rsidRDefault="00F27391" w:rsidP="00853F21">
      <w:r>
        <w:t xml:space="preserve">Dentro de este </w:t>
      </w:r>
      <w:r w:rsidRPr="00043942">
        <w:rPr>
          <w:i/>
        </w:rPr>
        <w:t>sprint</w:t>
      </w:r>
      <w:r>
        <w:t xml:space="preserve">, nos propusimos de nuevo dos objetivos (por norma general esto es así, ya que se buscaba alcanzar un objetivo una semana, y el otro en la segunda semana del </w:t>
      </w:r>
      <w:r w:rsidRPr="005841FB">
        <w:rPr>
          <w:i/>
        </w:rPr>
        <w:t>sprint</w:t>
      </w:r>
      <w:r>
        <w:t>):</w:t>
      </w:r>
    </w:p>
    <w:p w14:paraId="28CB2097" w14:textId="1B407861" w:rsidR="00F27391" w:rsidRDefault="00F27391" w:rsidP="00A63644">
      <w:pPr>
        <w:pStyle w:val="Prrafodelista"/>
        <w:numPr>
          <w:ilvl w:val="0"/>
          <w:numId w:val="9"/>
        </w:numPr>
      </w:pPr>
      <w:r>
        <w:t xml:space="preserve">El primer objetivo fue reimplementar el </w:t>
      </w:r>
      <w:r w:rsidRPr="00D55853">
        <w:rPr>
          <w:i/>
        </w:rPr>
        <w:t>mock</w:t>
      </w:r>
      <w:r>
        <w:t>, es decir, ampliar la librería (crear la estructura de clases para los diferentes elementos HTML) para así poder hacer más pruebas sobre la aplicación Tour Of Heroes.</w:t>
      </w:r>
    </w:p>
    <w:p w14:paraId="30ECFBCE" w14:textId="26411DC7" w:rsidR="00F27391" w:rsidRDefault="00A806F5" w:rsidP="00A63644">
      <w:pPr>
        <w:pStyle w:val="Prrafodelista"/>
        <w:numPr>
          <w:ilvl w:val="0"/>
          <w:numId w:val="9"/>
        </w:numPr>
      </w:pPr>
      <w:r>
        <w:t>El segundo objetivo fue reescribir los test, es decir, aquellos test que estaban escritos usando directamente WebdriverIO fueron reemplazados por la nueva librería,</w:t>
      </w:r>
      <w:r w:rsidR="00631DE6">
        <w:t xml:space="preserve"> para así poder comprobar que todo funcionaba correctamente.</w:t>
      </w:r>
    </w:p>
    <w:p w14:paraId="4B39F061" w14:textId="5E188F65" w:rsidR="00B77F6B" w:rsidRDefault="00135EF5" w:rsidP="00DC4589">
      <w:r>
        <w:t>La estimación de este sprint fue de 14 horas, y realmente se invirtieron 11 horas para alcanzar los diferentes objetivos.</w:t>
      </w:r>
    </w:p>
    <w:p w14:paraId="6B765708" w14:textId="5D570D43" w:rsidR="00B77F6B" w:rsidRDefault="00B77F6B" w:rsidP="00B77F6B">
      <w:pPr>
        <w:ind w:firstLine="0"/>
        <w:rPr>
          <w:b/>
        </w:rPr>
      </w:pPr>
      <w:r>
        <w:rPr>
          <w:b/>
        </w:rPr>
        <w:t>Sprint 4 (12/03/2019 – 25/03/2019)</w:t>
      </w:r>
    </w:p>
    <w:p w14:paraId="0226C94A" w14:textId="0B53D4D9" w:rsidR="00B77F6B" w:rsidRDefault="00B77F6B" w:rsidP="00B77F6B">
      <w:r>
        <w:t xml:space="preserve">En este </w:t>
      </w:r>
      <w:r w:rsidRPr="005A6518">
        <w:rPr>
          <w:i/>
        </w:rPr>
        <w:t>sprint</w:t>
      </w:r>
      <w:r>
        <w:t xml:space="preserve"> comenzó realmente el verdadero desarrollo de la </w:t>
      </w:r>
      <w:r w:rsidRPr="00A846A3">
        <w:rPr>
          <w:i/>
        </w:rPr>
        <w:t>toolkit</w:t>
      </w:r>
      <w:r>
        <w:t xml:space="preserve">. En este momento propuse la creación de un módulo NPM que contuviera toda la </w:t>
      </w:r>
      <w:r w:rsidRPr="00A6361E">
        <w:rPr>
          <w:i/>
        </w:rPr>
        <w:t>toolkit</w:t>
      </w:r>
      <w:r>
        <w:t>, de tal forma que el uso</w:t>
      </w:r>
      <w:r w:rsidR="00155E05">
        <w:t>,</w:t>
      </w:r>
      <w:r>
        <w:t xml:space="preserve"> y sobre todo la instalación</w:t>
      </w:r>
      <w:r w:rsidR="00155E05">
        <w:t>,</w:t>
      </w:r>
      <w:r>
        <w:t xml:space="preserve"> fuera muy simple.</w:t>
      </w:r>
    </w:p>
    <w:p w14:paraId="6FA4AF62" w14:textId="289F91C5" w:rsidR="00B77F6B" w:rsidRDefault="00B77F6B" w:rsidP="00B77F6B">
      <w:r>
        <w:t>Por lo tanto, el objetivo de este sprint fue</w:t>
      </w:r>
      <w:r w:rsidR="003C158E">
        <w:t xml:space="preserve"> </w:t>
      </w:r>
      <w:r>
        <w:t xml:space="preserve">crear inicialmente </w:t>
      </w:r>
      <w:r w:rsidR="003C158E">
        <w:t>un módulo NPM,</w:t>
      </w:r>
      <w:r>
        <w:t xml:space="preserve"> </w:t>
      </w:r>
      <w:r w:rsidR="003C158E">
        <w:t>dicho módulo iba a estar de forma local en mi equipo hasta que no tuviera toda la funcionalidad de TestingAWE, ya que a partir de ese momento se publicaría.</w:t>
      </w:r>
    </w:p>
    <w:p w14:paraId="0CA7E84B" w14:textId="3AB48FA8" w:rsidR="003C158E" w:rsidRDefault="003C158E" w:rsidP="00B77F6B">
      <w:r>
        <w:t xml:space="preserve">Al ser una idea propuesta por </w:t>
      </w:r>
      <w:r w:rsidR="00AB6456">
        <w:t>mí</w:t>
      </w:r>
      <w:r>
        <w:t xml:space="preserve"> y no por el grupo de HP, tuve que investigar y documentarme sobre el cómo lo podía hacer.</w:t>
      </w:r>
    </w:p>
    <w:p w14:paraId="2B44E307" w14:textId="4CBBB8C6" w:rsidR="00DC4589" w:rsidRDefault="003C158E" w:rsidP="00B77F6B">
      <w:r>
        <w:t xml:space="preserve">En este </w:t>
      </w:r>
      <w:r w:rsidRPr="00AB6456">
        <w:rPr>
          <w:i/>
        </w:rPr>
        <w:t>sprint</w:t>
      </w:r>
      <w:r>
        <w:t xml:space="preserve"> se estimaron 9 horas (sin tener en cuenta la fase de investigación), y finalmente se realizaron 12 horas para alcanzar el objetivo.</w:t>
      </w:r>
    </w:p>
    <w:p w14:paraId="4F24AADD" w14:textId="6A8FDDF7" w:rsidR="003C158E" w:rsidRDefault="00DC4589" w:rsidP="00DC4589">
      <w:pPr>
        <w:spacing w:before="0" w:after="160"/>
        <w:ind w:firstLine="0"/>
        <w:jc w:val="left"/>
      </w:pPr>
      <w:r>
        <w:br w:type="page"/>
      </w:r>
    </w:p>
    <w:p w14:paraId="56E08179" w14:textId="658D602A" w:rsidR="003C158E" w:rsidRDefault="003C158E" w:rsidP="003C158E">
      <w:pPr>
        <w:ind w:firstLine="0"/>
        <w:rPr>
          <w:b/>
        </w:rPr>
      </w:pPr>
      <w:r>
        <w:rPr>
          <w:b/>
        </w:rPr>
        <w:lastRenderedPageBreak/>
        <w:t>Sprint 5 (26/03/2019 – 08/0</w:t>
      </w:r>
      <w:r w:rsidR="000D6716">
        <w:rPr>
          <w:b/>
        </w:rPr>
        <w:t>4</w:t>
      </w:r>
      <w:r>
        <w:rPr>
          <w:b/>
        </w:rPr>
        <w:t>/2019)</w:t>
      </w:r>
    </w:p>
    <w:p w14:paraId="708CB721" w14:textId="7CB97818" w:rsidR="003C158E" w:rsidRDefault="003C158E" w:rsidP="003C158E">
      <w:r>
        <w:t xml:space="preserve">Este </w:t>
      </w:r>
      <w:r w:rsidRPr="001C72A6">
        <w:rPr>
          <w:i/>
        </w:rPr>
        <w:t>sprint</w:t>
      </w:r>
      <w:r>
        <w:t xml:space="preserve"> fue uno de los más importantes ya que introdujo la base de la </w:t>
      </w:r>
      <w:r w:rsidRPr="006A7BC4">
        <w:rPr>
          <w:i/>
        </w:rPr>
        <w:t>toolkit</w:t>
      </w:r>
      <w:r>
        <w:t xml:space="preserve">. Al igual que en el </w:t>
      </w:r>
      <w:r w:rsidRPr="006842FF">
        <w:rPr>
          <w:i/>
        </w:rPr>
        <w:t>sprint</w:t>
      </w:r>
      <w:r>
        <w:t xml:space="preserve"> anterior, fue una fase más de documentación, ya que se probaron distintas tecnologías para parse</w:t>
      </w:r>
      <w:r w:rsidR="00462DD2">
        <w:t>a</w:t>
      </w:r>
      <w:r>
        <w:t>r los ficheros HTML.</w:t>
      </w:r>
    </w:p>
    <w:p w14:paraId="6EE1B907" w14:textId="084987ED" w:rsidR="003C158E" w:rsidRDefault="003C158E" w:rsidP="003C158E">
      <w:r>
        <w:t>En esta fase, nos propusimos dos objetivos:</w:t>
      </w:r>
    </w:p>
    <w:p w14:paraId="07F046FF" w14:textId="64717CD8" w:rsidR="003C158E" w:rsidRDefault="003C158E" w:rsidP="00A63644">
      <w:pPr>
        <w:pStyle w:val="Prrafodelista"/>
        <w:numPr>
          <w:ilvl w:val="0"/>
          <w:numId w:val="10"/>
        </w:numPr>
      </w:pPr>
      <w:r>
        <w:t>Investigar cuál era el módulo NPM más adecuado para parsear los ficheros HTML de nuestra aplicación Angular/Electron.</w:t>
      </w:r>
    </w:p>
    <w:p w14:paraId="70CF4CFF" w14:textId="5B356B2A" w:rsidR="0094799A" w:rsidRDefault="0094799A" w:rsidP="00A63644">
      <w:pPr>
        <w:pStyle w:val="Prrafodelista"/>
        <w:numPr>
          <w:ilvl w:val="0"/>
          <w:numId w:val="10"/>
        </w:numPr>
      </w:pPr>
      <w:r>
        <w:t>Aplicar de forma correcta el módulo elegido, para así poder extraer los id de cada uno de los elementos que contienen los ficheros HTML.</w:t>
      </w:r>
    </w:p>
    <w:p w14:paraId="2B5D030D" w14:textId="513B250F" w:rsidR="000D1BCA" w:rsidRDefault="000D1BCA" w:rsidP="002E4565">
      <w:r>
        <w:t>Ambos objetivos se caracterizaron por ser costosos, es decir, por invertir una gran cantidad de tiempo.</w:t>
      </w:r>
    </w:p>
    <w:p w14:paraId="7FF510EC" w14:textId="3206CDF4" w:rsidR="000D6716" w:rsidRDefault="002E4565" w:rsidP="00F011EF">
      <w:r>
        <w:t>Es por ello que la estimación fue de 45 horas, y el tiempo invertido para alcanzar dichos objetivos fueron también de 45 horas.</w:t>
      </w:r>
    </w:p>
    <w:p w14:paraId="7B96BB47" w14:textId="6099E64D" w:rsidR="000D6716" w:rsidRDefault="000D6716" w:rsidP="00097DB9">
      <w:pPr>
        <w:ind w:firstLine="0"/>
        <w:rPr>
          <w:b/>
        </w:rPr>
      </w:pPr>
      <w:r>
        <w:rPr>
          <w:b/>
        </w:rPr>
        <w:t>Sprint 6 (09/04</w:t>
      </w:r>
      <w:r w:rsidR="00097DB9">
        <w:rPr>
          <w:b/>
        </w:rPr>
        <w:t>/2019 – 22/04/2019</w:t>
      </w:r>
      <w:r>
        <w:rPr>
          <w:b/>
        </w:rPr>
        <w:t>)</w:t>
      </w:r>
    </w:p>
    <w:p w14:paraId="0B24FEC7" w14:textId="66BF1DF5" w:rsidR="00097DB9" w:rsidRDefault="00097DB9" w:rsidP="00097DB9">
      <w:r>
        <w:t xml:space="preserve">Aunque la fecha final es el 22/04/2019, realmente este </w:t>
      </w:r>
      <w:r w:rsidRPr="00D44379">
        <w:rPr>
          <w:i/>
        </w:rPr>
        <w:t>sprint</w:t>
      </w:r>
      <w:r>
        <w:t xml:space="preserve"> terminó el 03/05/2019, esto se debe a que </w:t>
      </w:r>
      <w:r w:rsidR="00F85433">
        <w:t xml:space="preserve">fue </w:t>
      </w:r>
      <w:r>
        <w:t>semana santa, y el tutor que solía manejar la parte de Azure DevOps se marchó de vacaciones.</w:t>
      </w:r>
    </w:p>
    <w:p w14:paraId="6BF2BA5B" w14:textId="4C23A012" w:rsidR="00097DB9" w:rsidRDefault="00097DB9" w:rsidP="00097DB9">
      <w:r>
        <w:t xml:space="preserve">Este </w:t>
      </w:r>
      <w:r w:rsidRPr="00C40143">
        <w:rPr>
          <w:i/>
        </w:rPr>
        <w:t>sprint</w:t>
      </w:r>
      <w:r>
        <w:t xml:space="preserve"> fue muy importante, ya que fue un momento crítico en el desarrollo del proyecto. Esto se debe a que en Angular pu</w:t>
      </w:r>
      <w:r w:rsidR="00962FC5">
        <w:t>e</w:t>
      </w:r>
      <w:r>
        <w:t>de haber elementos cuyos id se calculen de forma dinámica, por lo tanto se tuvo que hacer el desarrollo para identificar cuando un elemento tiene un id estático o dinámico.</w:t>
      </w:r>
    </w:p>
    <w:p w14:paraId="4045AEF6" w14:textId="42B218B6" w:rsidR="00097DB9" w:rsidRDefault="00097DB9" w:rsidP="00097DB9">
      <w:r>
        <w:t xml:space="preserve">Este </w:t>
      </w:r>
      <w:r w:rsidRPr="007C3B55">
        <w:rPr>
          <w:i/>
        </w:rPr>
        <w:t>sprint</w:t>
      </w:r>
      <w:r>
        <w:t xml:space="preserve"> también lo podemos dividir en dos fases:</w:t>
      </w:r>
    </w:p>
    <w:p w14:paraId="456AD3AF" w14:textId="4379964D" w:rsidR="00097DB9" w:rsidRDefault="00097DB9" w:rsidP="00A63644">
      <w:pPr>
        <w:pStyle w:val="Prrafodelista"/>
        <w:numPr>
          <w:ilvl w:val="0"/>
          <w:numId w:val="11"/>
        </w:numPr>
      </w:pPr>
      <w:r>
        <w:t>Identificar y crear el código automático para los id dinámicos, es decir, manejar de forma diferente si el elemento es estático o dinámico.</w:t>
      </w:r>
    </w:p>
    <w:p w14:paraId="2A87DA9F" w14:textId="4752FB03" w:rsidR="00097DB9" w:rsidRDefault="00097DB9" w:rsidP="00A63644">
      <w:pPr>
        <w:pStyle w:val="Prrafodelista"/>
        <w:numPr>
          <w:ilvl w:val="0"/>
          <w:numId w:val="11"/>
        </w:numPr>
      </w:pPr>
      <w:r>
        <w:t>Crear la automatización para la generación de los ficheros.</w:t>
      </w:r>
    </w:p>
    <w:p w14:paraId="55746D64" w14:textId="140D1A5C" w:rsidR="00F011EF" w:rsidRDefault="00AD287F" w:rsidP="00AD287F">
      <w:r>
        <w:t xml:space="preserve">El tiempo estimado en este sprint fue de 47 horas, y finalmente fueron </w:t>
      </w:r>
      <w:r w:rsidR="0001719F">
        <w:t>40 horas las invertidas.</w:t>
      </w:r>
    </w:p>
    <w:p w14:paraId="119B7611" w14:textId="3183ECCF" w:rsidR="00AD287F" w:rsidRDefault="00F011EF" w:rsidP="00F011EF">
      <w:pPr>
        <w:spacing w:before="0" w:after="160"/>
        <w:ind w:firstLine="0"/>
        <w:jc w:val="left"/>
      </w:pPr>
      <w:r>
        <w:br w:type="page"/>
      </w:r>
    </w:p>
    <w:p w14:paraId="4F437D8B" w14:textId="512DAD78" w:rsidR="00917C55" w:rsidRPr="00917C55" w:rsidRDefault="00917C55" w:rsidP="00917C55">
      <w:pPr>
        <w:ind w:firstLine="0"/>
        <w:rPr>
          <w:b/>
        </w:rPr>
      </w:pPr>
      <w:r>
        <w:rPr>
          <w:b/>
        </w:rPr>
        <w:lastRenderedPageBreak/>
        <w:t>Sprint 7 (06/05/2019 – 19/0</w:t>
      </w:r>
      <w:r w:rsidR="00675762">
        <w:rPr>
          <w:b/>
        </w:rPr>
        <w:t>5</w:t>
      </w:r>
      <w:r>
        <w:rPr>
          <w:b/>
        </w:rPr>
        <w:t>/2019)</w:t>
      </w:r>
    </w:p>
    <w:p w14:paraId="031F13EF" w14:textId="362C9258" w:rsidR="000D1BCA" w:rsidRDefault="00917C55" w:rsidP="00917C55">
      <w:r>
        <w:t xml:space="preserve">Este </w:t>
      </w:r>
      <w:r w:rsidRPr="0053161D">
        <w:rPr>
          <w:i/>
        </w:rPr>
        <w:t>sprint</w:t>
      </w:r>
      <w:r>
        <w:t xml:space="preserve"> se </w:t>
      </w:r>
      <w:r w:rsidR="00597DDB">
        <w:t>centró</w:t>
      </w:r>
      <w:r>
        <w:t xml:space="preserve"> principalmente en dos objetivos:</w:t>
      </w:r>
    </w:p>
    <w:p w14:paraId="2990555B" w14:textId="2F138F6E" w:rsidR="00917C55" w:rsidRDefault="00917C55" w:rsidP="00A63644">
      <w:pPr>
        <w:pStyle w:val="Prrafodelista"/>
        <w:numPr>
          <w:ilvl w:val="0"/>
          <w:numId w:val="12"/>
        </w:numPr>
      </w:pPr>
      <w:r>
        <w:t>Crear la configuración necesaria para la automatización, es decir, la creación del fichero “aweconfig.json”.</w:t>
      </w:r>
    </w:p>
    <w:p w14:paraId="1C723732" w14:textId="1DF28BB5" w:rsidR="00723541" w:rsidRDefault="00723541" w:rsidP="00A63644">
      <w:pPr>
        <w:pStyle w:val="Prrafodelista"/>
        <w:numPr>
          <w:ilvl w:val="0"/>
          <w:numId w:val="12"/>
        </w:numPr>
      </w:pPr>
      <w:r>
        <w:t>Crear la automatización de toda la aplicación, es decir, que ejecutando un solo comando se realice toda la generación de los ficheros.</w:t>
      </w:r>
    </w:p>
    <w:p w14:paraId="6F575DA9" w14:textId="328813A5" w:rsidR="00443819" w:rsidRDefault="00597DDB" w:rsidP="00A8574F">
      <w:r>
        <w:t xml:space="preserve">En este </w:t>
      </w:r>
      <w:r w:rsidRPr="00B31DE6">
        <w:rPr>
          <w:i/>
        </w:rPr>
        <w:t>sprint</w:t>
      </w:r>
      <w:r>
        <w:t xml:space="preserve"> se estimaron 15 horas, y finalmente se invirtieron 13 horas para alcanzar los objetivos</w:t>
      </w:r>
      <w:r w:rsidR="005D1911">
        <w:t>.</w:t>
      </w:r>
    </w:p>
    <w:p w14:paraId="311E0D2B" w14:textId="474778B9" w:rsidR="00443819" w:rsidRDefault="00443819" w:rsidP="001B555E">
      <w:pPr>
        <w:ind w:firstLine="0"/>
        <w:rPr>
          <w:b/>
        </w:rPr>
      </w:pPr>
      <w:r>
        <w:rPr>
          <w:b/>
        </w:rPr>
        <w:t>Sprint 8 (21</w:t>
      </w:r>
      <w:r w:rsidR="00F07B8C">
        <w:rPr>
          <w:b/>
        </w:rPr>
        <w:t xml:space="preserve">/05/2019 – </w:t>
      </w:r>
      <w:r w:rsidR="00A8574F">
        <w:rPr>
          <w:b/>
        </w:rPr>
        <w:t>0</w:t>
      </w:r>
      <w:r w:rsidR="00F07B8C">
        <w:rPr>
          <w:b/>
        </w:rPr>
        <w:t>1/06/2019</w:t>
      </w:r>
      <w:r>
        <w:rPr>
          <w:b/>
        </w:rPr>
        <w:t>)</w:t>
      </w:r>
    </w:p>
    <w:p w14:paraId="4507BE88" w14:textId="35F0023C" w:rsidR="00F07B8C" w:rsidRDefault="001B555E" w:rsidP="001B555E">
      <w:r>
        <w:t xml:space="preserve">Aunque la fecha de finalización de este </w:t>
      </w:r>
      <w:r>
        <w:rPr>
          <w:i/>
        </w:rPr>
        <w:t>sprint</w:t>
      </w:r>
      <w:r>
        <w:t xml:space="preserve"> fue el 01/06/2019, realmente no </w:t>
      </w:r>
      <w:r w:rsidR="004E7AFC">
        <w:t>terminó</w:t>
      </w:r>
      <w:r>
        <w:t xml:space="preserve"> hasta la entrega del proyecto, es decir, hasta </w:t>
      </w:r>
      <w:r w:rsidR="00A376DF">
        <w:t xml:space="preserve">el 02/07/2019. Esto se debe a que el </w:t>
      </w:r>
      <w:r w:rsidR="004D27F5">
        <w:t xml:space="preserve">desarrollo de la </w:t>
      </w:r>
      <w:r w:rsidR="004D27F5">
        <w:rPr>
          <w:i/>
        </w:rPr>
        <w:t>toolkit</w:t>
      </w:r>
      <w:r w:rsidR="00A376DF">
        <w:t xml:space="preserve"> ya había finalizado, sin embargo, quedaba de realizar la documentación y mejora del código.</w:t>
      </w:r>
    </w:p>
    <w:p w14:paraId="5392912F" w14:textId="0C5DBD5B" w:rsidR="00733AE9" w:rsidRDefault="00733AE9" w:rsidP="00733AE9">
      <w:r>
        <w:t xml:space="preserve">En este </w:t>
      </w:r>
      <w:r>
        <w:rPr>
          <w:i/>
        </w:rPr>
        <w:t xml:space="preserve">sprint </w:t>
      </w:r>
      <w:r>
        <w:t>se estimaron los siguientes objetivos:</w:t>
      </w:r>
    </w:p>
    <w:p w14:paraId="03360742" w14:textId="4602B83A" w:rsidR="00733AE9" w:rsidRDefault="00733AE9" w:rsidP="00733AE9">
      <w:pPr>
        <w:pStyle w:val="Prrafodelista"/>
        <w:numPr>
          <w:ilvl w:val="0"/>
          <w:numId w:val="48"/>
        </w:numPr>
      </w:pPr>
      <w:r>
        <w:t>Mejorar el código, es decir, eliminar código duplicado.</w:t>
      </w:r>
    </w:p>
    <w:p w14:paraId="71626CA6" w14:textId="3DE518D8" w:rsidR="00733AE9" w:rsidRDefault="00733AE9" w:rsidP="00733AE9">
      <w:pPr>
        <w:pStyle w:val="Prrafodelista"/>
        <w:numPr>
          <w:ilvl w:val="0"/>
          <w:numId w:val="48"/>
        </w:numPr>
      </w:pPr>
      <w:r>
        <w:t>Aumentar el soporte de la librería, permitir que TestingAWE reconociera más elementos HTML.</w:t>
      </w:r>
    </w:p>
    <w:p w14:paraId="768396EA" w14:textId="1E0CE9A2" w:rsidR="007B69A8" w:rsidRDefault="007B69A8" w:rsidP="00733AE9">
      <w:pPr>
        <w:pStyle w:val="Prrafodelista"/>
        <w:numPr>
          <w:ilvl w:val="0"/>
          <w:numId w:val="48"/>
        </w:numPr>
      </w:pPr>
      <w:r>
        <w:t>Realizar la documentación del proyecto.</w:t>
      </w:r>
    </w:p>
    <w:p w14:paraId="706BA911" w14:textId="5F5A1B90" w:rsidR="007B69A8" w:rsidRDefault="007B69A8" w:rsidP="00733AE9">
      <w:pPr>
        <w:pStyle w:val="Prrafodelista"/>
        <w:numPr>
          <w:ilvl w:val="0"/>
          <w:numId w:val="48"/>
        </w:numPr>
      </w:pPr>
      <w:r>
        <w:t xml:space="preserve">Publicar la </w:t>
      </w:r>
      <w:r>
        <w:rPr>
          <w:i/>
        </w:rPr>
        <w:t>toolkit</w:t>
      </w:r>
      <w:r>
        <w:t xml:space="preserve"> en NPM.</w:t>
      </w:r>
    </w:p>
    <w:p w14:paraId="1EE04180" w14:textId="12219811" w:rsidR="005E3EA1" w:rsidRDefault="005E3EA1" w:rsidP="00733AE9">
      <w:pPr>
        <w:pStyle w:val="Prrafodelista"/>
        <w:numPr>
          <w:ilvl w:val="0"/>
          <w:numId w:val="48"/>
        </w:numPr>
      </w:pPr>
      <w:r>
        <w:t>Realizar el diseño gráfico, vídeos, póster, etc.</w:t>
      </w:r>
    </w:p>
    <w:p w14:paraId="50F0A5F8" w14:textId="3341EF13" w:rsidR="00B31DE6" w:rsidRPr="001D42D3" w:rsidRDefault="001D42D3" w:rsidP="00B31DE6">
      <w:r>
        <w:t xml:space="preserve">En este </w:t>
      </w:r>
      <w:r>
        <w:rPr>
          <w:i/>
        </w:rPr>
        <w:t xml:space="preserve">sprint </w:t>
      </w:r>
      <w:r>
        <w:t>se estimaron 88 horas, y finalmente se invirtieron 96 horas</w:t>
      </w:r>
      <w:r w:rsidR="004A194D">
        <w:t xml:space="preserve"> para alcanzar todos los objetivos.</w:t>
      </w:r>
    </w:p>
    <w:p w14:paraId="31FABC87" w14:textId="59F4B547" w:rsidR="00F944E3" w:rsidRPr="004B14E2" w:rsidRDefault="00F944E3" w:rsidP="004B14E2">
      <w:pPr>
        <w:spacing w:before="0" w:after="160"/>
        <w:ind w:firstLine="0"/>
        <w:jc w:val="left"/>
      </w:pPr>
      <w:r>
        <w:br w:type="page"/>
      </w:r>
      <w:r>
        <w:rPr>
          <w:b/>
        </w:rPr>
        <w:lastRenderedPageBreak/>
        <w:t>Resumen</w:t>
      </w:r>
    </w:p>
    <w:p w14:paraId="2527147D" w14:textId="20D3E465" w:rsidR="00F944E3" w:rsidRDefault="00F944E3" w:rsidP="00F944E3">
      <w:r>
        <w:t xml:space="preserve">Como se puede apreciar en los </w:t>
      </w:r>
      <w:r w:rsidRPr="0072264E">
        <w:rPr>
          <w:i/>
        </w:rPr>
        <w:t>sprints</w:t>
      </w:r>
      <w:r>
        <w:t xml:space="preserve"> comentados en el punto anterior, por norma general sí que hay una buena aproximación entre el tiempo esperado y el tiempo necesario para alcanzar dichos objetivos.</w:t>
      </w:r>
    </w:p>
    <w:p w14:paraId="5568FA15" w14:textId="21D8EC07" w:rsidR="00E2331C" w:rsidRDefault="00BA0B90" w:rsidP="00E2331C">
      <w:r>
        <w:t xml:space="preserve">Cabe destacar que inicialmente se estimó terminar el proyecto en la segunda semana de junio, es decir, entre el 03/06/2019 y el 09/06/2019, pero como suele pasar el desarrollo se retrasó </w:t>
      </w:r>
      <w:r w:rsidR="00391121">
        <w:t>dos semanas</w:t>
      </w:r>
      <w:r>
        <w:t xml:space="preserve"> más, las mejoras tanto del código como de la documentación supuso que el proyecto finalizase la última semana de junio, es decir, entre el 24/06/2019 y el 30/06/2019.</w:t>
      </w:r>
    </w:p>
    <w:p w14:paraId="12914452" w14:textId="77777777" w:rsidR="00E2331C" w:rsidRDefault="00E2331C">
      <w:pPr>
        <w:spacing w:before="0" w:after="160"/>
        <w:ind w:firstLine="0"/>
        <w:jc w:val="left"/>
      </w:pPr>
      <w:r>
        <w:br w:type="page"/>
      </w:r>
    </w:p>
    <w:p w14:paraId="7C573CAE" w14:textId="237EF558" w:rsidR="00E2331C" w:rsidRDefault="00E2331C" w:rsidP="00E2331C">
      <w:pPr>
        <w:pStyle w:val="Ttulo2"/>
      </w:pPr>
      <w:r>
        <w:lastRenderedPageBreak/>
        <w:t xml:space="preserve"> </w:t>
      </w:r>
      <w:bookmarkStart w:id="8" w:name="_Toc12894993"/>
      <w:r>
        <w:t>Estudio de viabilidad</w:t>
      </w:r>
      <w:bookmarkEnd w:id="8"/>
    </w:p>
    <w:p w14:paraId="589702CA" w14:textId="06C211A7" w:rsidR="00E2331C" w:rsidRDefault="00E2331C" w:rsidP="00E2331C">
      <w:pPr>
        <w:ind w:firstLine="0"/>
        <w:rPr>
          <w:b/>
        </w:rPr>
      </w:pPr>
      <w:r>
        <w:rPr>
          <w:b/>
        </w:rPr>
        <w:t>Viabilidad económica</w:t>
      </w:r>
    </w:p>
    <w:p w14:paraId="5E2BE977" w14:textId="04883A63" w:rsidR="00E2331C" w:rsidRDefault="00592F1C" w:rsidP="00E2331C">
      <w:r>
        <w:t>E</w:t>
      </w:r>
      <w:r w:rsidR="00E82D55">
        <w:t>n este apartado se va a estudiar y explicar los costes y beneficios que supondrían si el proyecto en vez de ser de ámbito educativo fuera empresarial.</w:t>
      </w:r>
    </w:p>
    <w:p w14:paraId="79348AF4" w14:textId="6EAD8EC6" w:rsidR="00CD2166" w:rsidRDefault="00CD2166" w:rsidP="00CD2166">
      <w:pPr>
        <w:ind w:firstLine="0"/>
        <w:rPr>
          <w:b/>
        </w:rPr>
      </w:pPr>
      <w:r>
        <w:rPr>
          <w:b/>
        </w:rPr>
        <w:t>Costes</w:t>
      </w:r>
    </w:p>
    <w:p w14:paraId="3F17BAE7" w14:textId="36329653" w:rsidR="00316121" w:rsidRPr="00C55612" w:rsidRDefault="00CD2166" w:rsidP="00C55612">
      <w:r>
        <w:t>Los costes relacionados con un proyecto de este ámbito los podemos clasificar en cuatro grupos: personal, hardware, software y varios.</w:t>
      </w:r>
    </w:p>
    <w:p w14:paraId="34826A4E" w14:textId="46D39C15" w:rsidR="00CD2166" w:rsidRPr="00316121" w:rsidRDefault="00CD2166" w:rsidP="00316121">
      <w:r>
        <w:rPr>
          <w:b/>
        </w:rPr>
        <w:t>Costes de personal:</w:t>
      </w:r>
    </w:p>
    <w:p w14:paraId="0CB57F4D" w14:textId="7E3F6200" w:rsidR="00CD2166" w:rsidRDefault="00CD2166" w:rsidP="00CD2166">
      <w:r>
        <w:t>El proyecto ha sido desarrollado por una única persona, aunque el tiempo del proyecto como tal ha sido de 250 horas aproximadamente, entre la fase previa (al comienzo no se definió la metodología SCRUM, no se tuvo en cuenta las horas)</w:t>
      </w:r>
      <w:r w:rsidR="000674CC">
        <w:t xml:space="preserve"> y las fases de documentación iniciales (las cuales tampoco están reflejadas en Azure DevOps)</w:t>
      </w:r>
      <w:r>
        <w:t xml:space="preserve">, estamos hablando de que aproximadamente 350 horas han sido las invertidas </w:t>
      </w:r>
      <w:r w:rsidR="00B270CC">
        <w:t>para alcanzar los objetivos propuestos</w:t>
      </w:r>
      <w:r>
        <w:t>.</w:t>
      </w:r>
    </w:p>
    <w:p w14:paraId="31C3F760" w14:textId="0161381F" w:rsidR="00CD2166" w:rsidRDefault="009D3342" w:rsidP="00CD2166">
      <w:r>
        <w:t>En resumidas palabras, el desarrollo lo ha hecho un programador a media jornada durante cinco meses. Es por ello que se considera el siguiente salario:</w:t>
      </w:r>
    </w:p>
    <w:tbl>
      <w:tblPr>
        <w:tblStyle w:val="Tablaconcuadrcula"/>
        <w:tblW w:w="0" w:type="auto"/>
        <w:tblLook w:val="04A0" w:firstRow="1" w:lastRow="0" w:firstColumn="1" w:lastColumn="0" w:noHBand="0" w:noVBand="1"/>
      </w:tblPr>
      <w:tblGrid>
        <w:gridCol w:w="4247"/>
        <w:gridCol w:w="4247"/>
      </w:tblGrid>
      <w:tr w:rsidR="009D3342" w14:paraId="1C332838" w14:textId="77777777" w:rsidTr="00247206">
        <w:tc>
          <w:tcPr>
            <w:tcW w:w="4247" w:type="dxa"/>
            <w:tcBorders>
              <w:left w:val="nil"/>
              <w:bottom w:val="single" w:sz="4" w:space="0" w:color="auto"/>
              <w:right w:val="nil"/>
            </w:tcBorders>
          </w:tcPr>
          <w:p w14:paraId="6FDD59E3" w14:textId="1113C075" w:rsidR="009D3342" w:rsidRPr="00247206" w:rsidRDefault="009D3342" w:rsidP="00247206">
            <w:pPr>
              <w:ind w:firstLine="0"/>
              <w:jc w:val="center"/>
              <w:rPr>
                <w:b/>
              </w:rPr>
            </w:pPr>
            <w:r w:rsidRPr="00247206">
              <w:rPr>
                <w:b/>
              </w:rPr>
              <w:t>Concepto</w:t>
            </w:r>
          </w:p>
        </w:tc>
        <w:tc>
          <w:tcPr>
            <w:tcW w:w="4247" w:type="dxa"/>
            <w:tcBorders>
              <w:left w:val="nil"/>
              <w:bottom w:val="single" w:sz="4" w:space="0" w:color="auto"/>
              <w:right w:val="nil"/>
            </w:tcBorders>
          </w:tcPr>
          <w:p w14:paraId="19CE58D8" w14:textId="61F16938" w:rsidR="009D3342" w:rsidRPr="00247206" w:rsidRDefault="009D3342" w:rsidP="00247206">
            <w:pPr>
              <w:ind w:firstLine="0"/>
              <w:jc w:val="center"/>
              <w:rPr>
                <w:b/>
              </w:rPr>
            </w:pPr>
            <w:r w:rsidRPr="00247206">
              <w:rPr>
                <w:b/>
              </w:rPr>
              <w:t>Coste</w:t>
            </w:r>
          </w:p>
        </w:tc>
      </w:tr>
      <w:tr w:rsidR="009D3342" w14:paraId="01D60F53" w14:textId="77777777" w:rsidTr="00247206">
        <w:tc>
          <w:tcPr>
            <w:tcW w:w="4247" w:type="dxa"/>
            <w:tcBorders>
              <w:left w:val="nil"/>
              <w:bottom w:val="nil"/>
              <w:right w:val="nil"/>
            </w:tcBorders>
          </w:tcPr>
          <w:p w14:paraId="719AA656" w14:textId="4B1AF8A3" w:rsidR="009D3342" w:rsidRDefault="009D3342" w:rsidP="00247206">
            <w:pPr>
              <w:ind w:firstLine="0"/>
              <w:jc w:val="center"/>
            </w:pPr>
            <w:r>
              <w:t xml:space="preserve">Salario </w:t>
            </w:r>
            <w:r w:rsidR="00E34689">
              <w:t>M</w:t>
            </w:r>
            <w:r>
              <w:t xml:space="preserve">ensual </w:t>
            </w:r>
            <w:r w:rsidR="00E34689">
              <w:t>N</w:t>
            </w:r>
            <w:r>
              <w:t>eto</w:t>
            </w:r>
          </w:p>
        </w:tc>
        <w:tc>
          <w:tcPr>
            <w:tcW w:w="4247" w:type="dxa"/>
            <w:tcBorders>
              <w:left w:val="nil"/>
              <w:bottom w:val="nil"/>
              <w:right w:val="nil"/>
            </w:tcBorders>
          </w:tcPr>
          <w:p w14:paraId="54EC21B5" w14:textId="7FBC92A2" w:rsidR="009D3342" w:rsidRDefault="00FE0428" w:rsidP="00247206">
            <w:pPr>
              <w:ind w:firstLine="0"/>
              <w:jc w:val="center"/>
            </w:pPr>
            <w:r>
              <w:t>914.17</w:t>
            </w:r>
            <w:r w:rsidR="009D3342">
              <w:t xml:space="preserve"> €</w:t>
            </w:r>
          </w:p>
        </w:tc>
      </w:tr>
      <w:tr w:rsidR="009D3342" w14:paraId="27A9467A" w14:textId="77777777" w:rsidTr="00247206">
        <w:tc>
          <w:tcPr>
            <w:tcW w:w="4247" w:type="dxa"/>
            <w:tcBorders>
              <w:top w:val="nil"/>
              <w:left w:val="nil"/>
              <w:bottom w:val="nil"/>
              <w:right w:val="nil"/>
            </w:tcBorders>
          </w:tcPr>
          <w:p w14:paraId="0C168C37" w14:textId="77AA955F" w:rsidR="009D3342" w:rsidRDefault="009D3342" w:rsidP="00247206">
            <w:pPr>
              <w:ind w:firstLine="0"/>
              <w:jc w:val="center"/>
            </w:pPr>
            <w:r>
              <w:t>IRPF</w:t>
            </w:r>
            <w:r w:rsidR="00BC5049">
              <w:t xml:space="preserve"> (15%)</w:t>
            </w:r>
          </w:p>
        </w:tc>
        <w:tc>
          <w:tcPr>
            <w:tcW w:w="4247" w:type="dxa"/>
            <w:tcBorders>
              <w:top w:val="nil"/>
              <w:left w:val="nil"/>
              <w:bottom w:val="nil"/>
              <w:right w:val="nil"/>
            </w:tcBorders>
          </w:tcPr>
          <w:p w14:paraId="580DE223" w14:textId="28C6E828" w:rsidR="009D3342" w:rsidRDefault="00B17A31" w:rsidP="00247206">
            <w:pPr>
              <w:ind w:firstLine="0"/>
              <w:jc w:val="center"/>
            </w:pPr>
            <w:r>
              <w:t>161.33</w:t>
            </w:r>
            <w:r w:rsidR="009D3342">
              <w:t xml:space="preserve"> €</w:t>
            </w:r>
          </w:p>
        </w:tc>
      </w:tr>
      <w:tr w:rsidR="009D3342" w14:paraId="128B8C94" w14:textId="77777777" w:rsidTr="00247206">
        <w:tc>
          <w:tcPr>
            <w:tcW w:w="4247" w:type="dxa"/>
            <w:tcBorders>
              <w:top w:val="nil"/>
              <w:left w:val="nil"/>
              <w:bottom w:val="nil"/>
              <w:right w:val="nil"/>
            </w:tcBorders>
          </w:tcPr>
          <w:p w14:paraId="240184D9" w14:textId="4FDC075D" w:rsidR="009D3342" w:rsidRDefault="009D3342" w:rsidP="00247206">
            <w:pPr>
              <w:ind w:firstLine="0"/>
              <w:jc w:val="center"/>
            </w:pPr>
            <w:r>
              <w:t>Seguridad Social</w:t>
            </w:r>
            <w:r w:rsidR="0009003F">
              <w:t xml:space="preserve"> (2</w:t>
            </w:r>
            <w:r w:rsidR="007514BA">
              <w:t>8.3</w:t>
            </w:r>
            <w:r w:rsidR="0009003F">
              <w:t>%)</w:t>
            </w:r>
          </w:p>
        </w:tc>
        <w:tc>
          <w:tcPr>
            <w:tcW w:w="4247" w:type="dxa"/>
            <w:tcBorders>
              <w:top w:val="nil"/>
              <w:left w:val="nil"/>
              <w:bottom w:val="nil"/>
              <w:right w:val="nil"/>
            </w:tcBorders>
          </w:tcPr>
          <w:p w14:paraId="69523A18" w14:textId="1ADC13D7" w:rsidR="009D3342" w:rsidRDefault="001C5E72" w:rsidP="00247206">
            <w:pPr>
              <w:ind w:firstLine="0"/>
              <w:jc w:val="center"/>
            </w:pPr>
            <w:r>
              <w:t>424.5</w:t>
            </w:r>
            <w:r w:rsidR="009D3342">
              <w:t xml:space="preserve"> €</w:t>
            </w:r>
          </w:p>
        </w:tc>
      </w:tr>
      <w:tr w:rsidR="009D3342" w14:paraId="09391018" w14:textId="77777777" w:rsidTr="00247206">
        <w:tc>
          <w:tcPr>
            <w:tcW w:w="4247" w:type="dxa"/>
            <w:tcBorders>
              <w:top w:val="nil"/>
              <w:left w:val="nil"/>
              <w:bottom w:val="single" w:sz="4" w:space="0" w:color="auto"/>
              <w:right w:val="nil"/>
            </w:tcBorders>
          </w:tcPr>
          <w:p w14:paraId="0E9CC5C9" w14:textId="73BA529C" w:rsidR="009D3342" w:rsidRDefault="009D3342" w:rsidP="00247206">
            <w:pPr>
              <w:ind w:firstLine="0"/>
              <w:jc w:val="center"/>
            </w:pPr>
            <w:r>
              <w:t>Salario Mensual Bruto</w:t>
            </w:r>
          </w:p>
        </w:tc>
        <w:tc>
          <w:tcPr>
            <w:tcW w:w="4247" w:type="dxa"/>
            <w:tcBorders>
              <w:top w:val="nil"/>
              <w:left w:val="nil"/>
              <w:bottom w:val="single" w:sz="4" w:space="0" w:color="auto"/>
              <w:right w:val="nil"/>
            </w:tcBorders>
          </w:tcPr>
          <w:p w14:paraId="2F5C7674" w14:textId="57B911C0" w:rsidR="009D3342" w:rsidRDefault="002B390C" w:rsidP="00247206">
            <w:pPr>
              <w:ind w:firstLine="0"/>
              <w:jc w:val="center"/>
            </w:pPr>
            <w:r>
              <w:t>1</w:t>
            </w:r>
            <w:r w:rsidR="00D30B26">
              <w:t>500</w:t>
            </w:r>
            <w:r w:rsidR="00A80498">
              <w:t xml:space="preserve"> €</w:t>
            </w:r>
          </w:p>
        </w:tc>
      </w:tr>
      <w:tr w:rsidR="009D3342" w14:paraId="1B1E7AD1" w14:textId="77777777" w:rsidTr="00247206">
        <w:tc>
          <w:tcPr>
            <w:tcW w:w="4247" w:type="dxa"/>
            <w:tcBorders>
              <w:left w:val="nil"/>
              <w:right w:val="nil"/>
            </w:tcBorders>
          </w:tcPr>
          <w:p w14:paraId="6D2B14ED" w14:textId="37301E57" w:rsidR="009D3342" w:rsidRPr="00247206" w:rsidRDefault="009D3342" w:rsidP="00247206">
            <w:pPr>
              <w:ind w:firstLine="0"/>
              <w:jc w:val="center"/>
              <w:rPr>
                <w:b/>
              </w:rPr>
            </w:pPr>
            <w:r w:rsidRPr="00247206">
              <w:rPr>
                <w:b/>
              </w:rPr>
              <w:t>Total 5 meses</w:t>
            </w:r>
          </w:p>
        </w:tc>
        <w:tc>
          <w:tcPr>
            <w:tcW w:w="4247" w:type="dxa"/>
            <w:tcBorders>
              <w:left w:val="nil"/>
              <w:right w:val="nil"/>
            </w:tcBorders>
          </w:tcPr>
          <w:p w14:paraId="28CEA862" w14:textId="24D3C876" w:rsidR="009D3342" w:rsidRDefault="0022499D" w:rsidP="00247206">
            <w:pPr>
              <w:keepNext/>
              <w:ind w:firstLine="0"/>
              <w:jc w:val="center"/>
            </w:pPr>
            <w:r>
              <w:t>7500</w:t>
            </w:r>
            <w:r w:rsidR="00A80498">
              <w:t xml:space="preserve"> €</w:t>
            </w:r>
          </w:p>
        </w:tc>
      </w:tr>
    </w:tbl>
    <w:p w14:paraId="09B2AC78" w14:textId="22562FD8" w:rsidR="009D3342" w:rsidRDefault="00393989" w:rsidP="00393989">
      <w:pPr>
        <w:pStyle w:val="Descripcin"/>
        <w:jc w:val="center"/>
      </w:pPr>
      <w:bookmarkStart w:id="9" w:name="_Toc12895016"/>
      <w:r>
        <w:t xml:space="preserve">Tabla </w:t>
      </w:r>
      <w:r w:rsidR="00FC723F">
        <w:rPr>
          <w:noProof/>
        </w:rPr>
        <w:fldChar w:fldCharType="begin"/>
      </w:r>
      <w:r w:rsidR="00FC723F">
        <w:rPr>
          <w:noProof/>
        </w:rPr>
        <w:instrText xml:space="preserve"> SEQ Tabla \* ARABIC </w:instrText>
      </w:r>
      <w:r w:rsidR="00FC723F">
        <w:rPr>
          <w:noProof/>
        </w:rPr>
        <w:fldChar w:fldCharType="separate"/>
      </w:r>
      <w:r w:rsidR="001A7D64">
        <w:rPr>
          <w:noProof/>
        </w:rPr>
        <w:t>2</w:t>
      </w:r>
      <w:r w:rsidR="00FC723F">
        <w:rPr>
          <w:noProof/>
        </w:rPr>
        <w:fldChar w:fldCharType="end"/>
      </w:r>
      <w:r>
        <w:t xml:space="preserve"> - Costes de personal</w:t>
      </w:r>
      <w:bookmarkEnd w:id="9"/>
    </w:p>
    <w:p w14:paraId="502C23D6" w14:textId="77777777" w:rsidR="00316121" w:rsidRDefault="00316121" w:rsidP="00CC2B0A">
      <w:pPr>
        <w:rPr>
          <w:b/>
        </w:rPr>
      </w:pPr>
    </w:p>
    <w:p w14:paraId="14EA8AD5" w14:textId="73A65C34" w:rsidR="00F944E3" w:rsidRDefault="00CC2B0A" w:rsidP="00CC2B0A">
      <w:pPr>
        <w:rPr>
          <w:b/>
        </w:rPr>
      </w:pPr>
      <w:r>
        <w:rPr>
          <w:b/>
        </w:rPr>
        <w:lastRenderedPageBreak/>
        <w:t>Costes de hardware:</w:t>
      </w:r>
    </w:p>
    <w:p w14:paraId="74F0AEF8" w14:textId="6522628E" w:rsidR="00CC2B0A" w:rsidRDefault="00CC2B0A" w:rsidP="00CC2B0A">
      <w:r>
        <w:t xml:space="preserve">Respecto a estos costes, son aquellos elementos </w:t>
      </w:r>
      <w:r w:rsidRPr="00B044A8">
        <w:rPr>
          <w:i/>
        </w:rPr>
        <w:t>hardware</w:t>
      </w:r>
      <w:r>
        <w:t xml:space="preserve"> necesarios para la realización del proyecto, se considera</w:t>
      </w:r>
      <w:r w:rsidR="00FB2BE6">
        <w:t xml:space="preserve"> que la amortización se realiza en 5 años y han pasado 5 meses.</w:t>
      </w:r>
    </w:p>
    <w:tbl>
      <w:tblPr>
        <w:tblStyle w:val="Tablaconcuadrcula"/>
        <w:tblW w:w="0" w:type="auto"/>
        <w:tblLook w:val="04A0" w:firstRow="1" w:lastRow="0" w:firstColumn="1" w:lastColumn="0" w:noHBand="0" w:noVBand="1"/>
      </w:tblPr>
      <w:tblGrid>
        <w:gridCol w:w="3048"/>
        <w:gridCol w:w="2864"/>
        <w:gridCol w:w="2592"/>
      </w:tblGrid>
      <w:tr w:rsidR="004F759E" w14:paraId="3320BCD4" w14:textId="5CB431FF" w:rsidTr="004F759E">
        <w:tc>
          <w:tcPr>
            <w:tcW w:w="3048" w:type="dxa"/>
            <w:tcBorders>
              <w:left w:val="nil"/>
              <w:bottom w:val="single" w:sz="4" w:space="0" w:color="auto"/>
              <w:right w:val="nil"/>
            </w:tcBorders>
          </w:tcPr>
          <w:p w14:paraId="162A8726" w14:textId="4F32C135" w:rsidR="004F759E" w:rsidRPr="00A27E2D" w:rsidRDefault="004F759E" w:rsidP="00A27E2D">
            <w:pPr>
              <w:ind w:firstLine="0"/>
              <w:jc w:val="center"/>
              <w:rPr>
                <w:b/>
              </w:rPr>
            </w:pPr>
            <w:r w:rsidRPr="00A27E2D">
              <w:rPr>
                <w:b/>
              </w:rPr>
              <w:t>Concepto</w:t>
            </w:r>
          </w:p>
        </w:tc>
        <w:tc>
          <w:tcPr>
            <w:tcW w:w="2864" w:type="dxa"/>
            <w:tcBorders>
              <w:left w:val="nil"/>
              <w:bottom w:val="single" w:sz="4" w:space="0" w:color="auto"/>
              <w:right w:val="nil"/>
            </w:tcBorders>
          </w:tcPr>
          <w:p w14:paraId="788F78F8" w14:textId="7ADAEC42" w:rsidR="004F759E" w:rsidRPr="00A27E2D" w:rsidRDefault="004F759E" w:rsidP="00A27E2D">
            <w:pPr>
              <w:ind w:firstLine="0"/>
              <w:jc w:val="center"/>
              <w:rPr>
                <w:b/>
              </w:rPr>
            </w:pPr>
            <w:r w:rsidRPr="00A27E2D">
              <w:rPr>
                <w:b/>
              </w:rPr>
              <w:t>Coste</w:t>
            </w:r>
          </w:p>
        </w:tc>
        <w:tc>
          <w:tcPr>
            <w:tcW w:w="2592" w:type="dxa"/>
            <w:tcBorders>
              <w:left w:val="nil"/>
              <w:bottom w:val="single" w:sz="4" w:space="0" w:color="auto"/>
              <w:right w:val="nil"/>
            </w:tcBorders>
          </w:tcPr>
          <w:p w14:paraId="07EEDC95" w14:textId="3BABA00F" w:rsidR="004F759E" w:rsidRPr="00A27E2D" w:rsidRDefault="004F759E" w:rsidP="00A27E2D">
            <w:pPr>
              <w:ind w:firstLine="0"/>
              <w:jc w:val="center"/>
              <w:rPr>
                <w:b/>
              </w:rPr>
            </w:pPr>
            <w:r>
              <w:rPr>
                <w:b/>
              </w:rPr>
              <w:t>Amortizado</w:t>
            </w:r>
          </w:p>
        </w:tc>
      </w:tr>
      <w:tr w:rsidR="004F759E" w14:paraId="0E0A5C11" w14:textId="7190E48B" w:rsidTr="004F759E">
        <w:tc>
          <w:tcPr>
            <w:tcW w:w="3048" w:type="dxa"/>
            <w:tcBorders>
              <w:left w:val="nil"/>
              <w:bottom w:val="single" w:sz="4" w:space="0" w:color="auto"/>
              <w:right w:val="nil"/>
            </w:tcBorders>
          </w:tcPr>
          <w:p w14:paraId="09F8D8E0" w14:textId="6224F94A" w:rsidR="004F759E" w:rsidRDefault="004F759E" w:rsidP="00A27E2D">
            <w:pPr>
              <w:ind w:firstLine="0"/>
              <w:jc w:val="center"/>
            </w:pPr>
            <w:r>
              <w:t>Ordenador Portátil</w:t>
            </w:r>
          </w:p>
        </w:tc>
        <w:tc>
          <w:tcPr>
            <w:tcW w:w="2864" w:type="dxa"/>
            <w:tcBorders>
              <w:left w:val="nil"/>
              <w:bottom w:val="single" w:sz="4" w:space="0" w:color="auto"/>
              <w:right w:val="nil"/>
            </w:tcBorders>
          </w:tcPr>
          <w:p w14:paraId="2AA4C445" w14:textId="53CF030F" w:rsidR="004F759E" w:rsidRDefault="004F759E" w:rsidP="00A27E2D">
            <w:pPr>
              <w:ind w:firstLine="0"/>
              <w:jc w:val="center"/>
            </w:pPr>
            <w:r>
              <w:t>999 €</w:t>
            </w:r>
          </w:p>
        </w:tc>
        <w:tc>
          <w:tcPr>
            <w:tcW w:w="2592" w:type="dxa"/>
            <w:tcBorders>
              <w:left w:val="nil"/>
              <w:bottom w:val="single" w:sz="4" w:space="0" w:color="auto"/>
              <w:right w:val="nil"/>
            </w:tcBorders>
          </w:tcPr>
          <w:p w14:paraId="5E9C8CF9" w14:textId="50EECA5B" w:rsidR="004F759E" w:rsidRDefault="004F759E" w:rsidP="00A27E2D">
            <w:pPr>
              <w:ind w:firstLine="0"/>
              <w:jc w:val="center"/>
            </w:pPr>
            <w:r>
              <w:t>83.25 €</w:t>
            </w:r>
          </w:p>
        </w:tc>
      </w:tr>
      <w:tr w:rsidR="004F759E" w14:paraId="41417C35" w14:textId="36D91CA0" w:rsidTr="004F759E">
        <w:tc>
          <w:tcPr>
            <w:tcW w:w="3048" w:type="dxa"/>
            <w:tcBorders>
              <w:left w:val="nil"/>
              <w:right w:val="nil"/>
            </w:tcBorders>
          </w:tcPr>
          <w:p w14:paraId="3E7AB937" w14:textId="151E4D42" w:rsidR="004F759E" w:rsidRPr="00A27E2D" w:rsidRDefault="004F759E" w:rsidP="00A27E2D">
            <w:pPr>
              <w:ind w:firstLine="0"/>
              <w:jc w:val="center"/>
              <w:rPr>
                <w:b/>
              </w:rPr>
            </w:pPr>
            <w:r w:rsidRPr="00A27E2D">
              <w:rPr>
                <w:b/>
              </w:rPr>
              <w:t>Total</w:t>
            </w:r>
          </w:p>
        </w:tc>
        <w:tc>
          <w:tcPr>
            <w:tcW w:w="2864" w:type="dxa"/>
            <w:tcBorders>
              <w:left w:val="nil"/>
              <w:right w:val="nil"/>
            </w:tcBorders>
          </w:tcPr>
          <w:p w14:paraId="05203FF0" w14:textId="2403223D" w:rsidR="004F759E" w:rsidRDefault="004F759E" w:rsidP="00A27E2D">
            <w:pPr>
              <w:keepNext/>
              <w:ind w:firstLine="0"/>
              <w:jc w:val="center"/>
            </w:pPr>
            <w:r>
              <w:t>999 €</w:t>
            </w:r>
          </w:p>
        </w:tc>
        <w:tc>
          <w:tcPr>
            <w:tcW w:w="2592" w:type="dxa"/>
            <w:tcBorders>
              <w:left w:val="nil"/>
              <w:right w:val="nil"/>
            </w:tcBorders>
          </w:tcPr>
          <w:p w14:paraId="422BFCBE" w14:textId="0BDEA387" w:rsidR="004F759E" w:rsidRDefault="004F759E" w:rsidP="00A27E2D">
            <w:pPr>
              <w:keepNext/>
              <w:ind w:firstLine="0"/>
              <w:jc w:val="center"/>
            </w:pPr>
            <w:r>
              <w:t>83.25 €</w:t>
            </w:r>
          </w:p>
        </w:tc>
      </w:tr>
    </w:tbl>
    <w:p w14:paraId="0AD39FCE" w14:textId="68A8A04A" w:rsidR="00316121" w:rsidRPr="00FE48C6" w:rsidRDefault="00A27E2D" w:rsidP="00FE48C6">
      <w:pPr>
        <w:pStyle w:val="Descripcin"/>
        <w:jc w:val="center"/>
      </w:pPr>
      <w:bookmarkStart w:id="10" w:name="_Toc12895017"/>
      <w:r>
        <w:t xml:space="preserve">Tabla </w:t>
      </w:r>
      <w:r w:rsidR="00FC723F">
        <w:rPr>
          <w:noProof/>
        </w:rPr>
        <w:fldChar w:fldCharType="begin"/>
      </w:r>
      <w:r w:rsidR="00FC723F">
        <w:rPr>
          <w:noProof/>
        </w:rPr>
        <w:instrText xml:space="preserve"> SEQ Tabla \* ARABIC </w:instrText>
      </w:r>
      <w:r w:rsidR="00FC723F">
        <w:rPr>
          <w:noProof/>
        </w:rPr>
        <w:fldChar w:fldCharType="separate"/>
      </w:r>
      <w:r w:rsidR="001A7D64">
        <w:rPr>
          <w:noProof/>
        </w:rPr>
        <w:t>3</w:t>
      </w:r>
      <w:r w:rsidR="00FC723F">
        <w:rPr>
          <w:noProof/>
        </w:rPr>
        <w:fldChar w:fldCharType="end"/>
      </w:r>
      <w:r>
        <w:t xml:space="preserve"> - Costes de hardware</w:t>
      </w:r>
      <w:bookmarkEnd w:id="10"/>
    </w:p>
    <w:p w14:paraId="7CFA97DF" w14:textId="6D44FE10" w:rsidR="00917C55" w:rsidRDefault="00C37A11" w:rsidP="00C37A11">
      <w:pPr>
        <w:rPr>
          <w:b/>
        </w:rPr>
      </w:pPr>
      <w:r>
        <w:rPr>
          <w:b/>
        </w:rPr>
        <w:t>Costes de software:</w:t>
      </w:r>
    </w:p>
    <w:p w14:paraId="43683719" w14:textId="0408A80D" w:rsidR="00C37A11" w:rsidRPr="00C37A11" w:rsidRDefault="00C37A11" w:rsidP="00C37A11">
      <w:r>
        <w:t xml:space="preserve">Costes que suponen el uso de licencias </w:t>
      </w:r>
      <w:r w:rsidRPr="00AD31B4">
        <w:rPr>
          <w:i/>
        </w:rPr>
        <w:t>software</w:t>
      </w:r>
      <w:r>
        <w:t xml:space="preserve"> para el desarrollo del proyecto.</w:t>
      </w:r>
      <w:r w:rsidR="00D97E27">
        <w:t xml:space="preserve"> Al igual que sucedía en el coste anterior, se consideran que </w:t>
      </w:r>
      <w:r w:rsidR="005900CA">
        <w:t>se realiza una amortización en 5 años y ya han pasado 5 meses</w:t>
      </w:r>
      <w:r w:rsidR="00D97E27">
        <w:t>.</w:t>
      </w:r>
    </w:p>
    <w:tbl>
      <w:tblPr>
        <w:tblStyle w:val="Tablaconcuadrcula"/>
        <w:tblW w:w="0" w:type="auto"/>
        <w:tblLook w:val="04A0" w:firstRow="1" w:lastRow="0" w:firstColumn="1" w:lastColumn="0" w:noHBand="0" w:noVBand="1"/>
      </w:tblPr>
      <w:tblGrid>
        <w:gridCol w:w="3048"/>
        <w:gridCol w:w="2864"/>
        <w:gridCol w:w="2592"/>
      </w:tblGrid>
      <w:tr w:rsidR="00720070" w:rsidRPr="00A27E2D" w14:paraId="77DE35B2" w14:textId="291647D2" w:rsidTr="00720070">
        <w:tc>
          <w:tcPr>
            <w:tcW w:w="3048" w:type="dxa"/>
            <w:tcBorders>
              <w:left w:val="nil"/>
              <w:bottom w:val="single" w:sz="4" w:space="0" w:color="auto"/>
              <w:right w:val="nil"/>
            </w:tcBorders>
          </w:tcPr>
          <w:p w14:paraId="0F138761" w14:textId="77777777" w:rsidR="00720070" w:rsidRPr="00A27E2D" w:rsidRDefault="00720070" w:rsidP="004138C9">
            <w:pPr>
              <w:ind w:firstLine="0"/>
              <w:jc w:val="center"/>
              <w:rPr>
                <w:b/>
              </w:rPr>
            </w:pPr>
            <w:r w:rsidRPr="00A27E2D">
              <w:rPr>
                <w:b/>
              </w:rPr>
              <w:t>Concepto</w:t>
            </w:r>
          </w:p>
        </w:tc>
        <w:tc>
          <w:tcPr>
            <w:tcW w:w="2864" w:type="dxa"/>
            <w:tcBorders>
              <w:left w:val="nil"/>
              <w:bottom w:val="single" w:sz="4" w:space="0" w:color="auto"/>
              <w:right w:val="nil"/>
            </w:tcBorders>
          </w:tcPr>
          <w:p w14:paraId="7B3D4071" w14:textId="77777777" w:rsidR="00720070" w:rsidRPr="00A27E2D" w:rsidRDefault="00720070" w:rsidP="004138C9">
            <w:pPr>
              <w:ind w:firstLine="0"/>
              <w:jc w:val="center"/>
              <w:rPr>
                <w:b/>
              </w:rPr>
            </w:pPr>
            <w:r w:rsidRPr="00A27E2D">
              <w:rPr>
                <w:b/>
              </w:rPr>
              <w:t>Coste</w:t>
            </w:r>
          </w:p>
        </w:tc>
        <w:tc>
          <w:tcPr>
            <w:tcW w:w="2592" w:type="dxa"/>
            <w:tcBorders>
              <w:left w:val="nil"/>
              <w:bottom w:val="single" w:sz="4" w:space="0" w:color="auto"/>
              <w:right w:val="nil"/>
            </w:tcBorders>
          </w:tcPr>
          <w:p w14:paraId="56CE1CE7" w14:textId="41544904" w:rsidR="00720070" w:rsidRPr="00A27E2D" w:rsidRDefault="00720070" w:rsidP="004138C9">
            <w:pPr>
              <w:ind w:firstLine="0"/>
              <w:jc w:val="center"/>
              <w:rPr>
                <w:b/>
              </w:rPr>
            </w:pPr>
            <w:r>
              <w:rPr>
                <w:b/>
              </w:rPr>
              <w:t>Amortización</w:t>
            </w:r>
          </w:p>
        </w:tc>
      </w:tr>
      <w:tr w:rsidR="00720070" w14:paraId="4AEE2B12" w14:textId="3C37AD0C" w:rsidTr="00720070">
        <w:tc>
          <w:tcPr>
            <w:tcW w:w="3048" w:type="dxa"/>
            <w:tcBorders>
              <w:left w:val="nil"/>
              <w:bottom w:val="single" w:sz="4" w:space="0" w:color="auto"/>
              <w:right w:val="nil"/>
            </w:tcBorders>
          </w:tcPr>
          <w:p w14:paraId="22BED73D" w14:textId="4D542BE0" w:rsidR="00720070" w:rsidRDefault="00720070" w:rsidP="004138C9">
            <w:pPr>
              <w:ind w:firstLine="0"/>
              <w:jc w:val="center"/>
            </w:pPr>
            <w:r>
              <w:t>Windows 10 Pro</w:t>
            </w:r>
          </w:p>
        </w:tc>
        <w:tc>
          <w:tcPr>
            <w:tcW w:w="2864" w:type="dxa"/>
            <w:tcBorders>
              <w:left w:val="nil"/>
              <w:bottom w:val="single" w:sz="4" w:space="0" w:color="auto"/>
              <w:right w:val="nil"/>
            </w:tcBorders>
          </w:tcPr>
          <w:p w14:paraId="0E541674" w14:textId="6049CA39" w:rsidR="00720070" w:rsidRDefault="00720070" w:rsidP="004138C9">
            <w:pPr>
              <w:ind w:firstLine="0"/>
              <w:jc w:val="center"/>
            </w:pPr>
            <w:r>
              <w:t>259 €</w:t>
            </w:r>
          </w:p>
        </w:tc>
        <w:tc>
          <w:tcPr>
            <w:tcW w:w="2592" w:type="dxa"/>
            <w:tcBorders>
              <w:left w:val="nil"/>
              <w:bottom w:val="single" w:sz="4" w:space="0" w:color="auto"/>
              <w:right w:val="nil"/>
            </w:tcBorders>
          </w:tcPr>
          <w:p w14:paraId="3EF68B1D" w14:textId="3238CCCE" w:rsidR="00720070" w:rsidRDefault="00626AB3" w:rsidP="004138C9">
            <w:pPr>
              <w:ind w:firstLine="0"/>
              <w:jc w:val="center"/>
            </w:pPr>
            <w:r>
              <w:t>21.58 €</w:t>
            </w:r>
          </w:p>
        </w:tc>
      </w:tr>
      <w:tr w:rsidR="00720070" w14:paraId="67AF1D26" w14:textId="1343A4A4" w:rsidTr="00720070">
        <w:tc>
          <w:tcPr>
            <w:tcW w:w="3048" w:type="dxa"/>
            <w:tcBorders>
              <w:left w:val="nil"/>
              <w:right w:val="nil"/>
            </w:tcBorders>
          </w:tcPr>
          <w:p w14:paraId="2DF71D98" w14:textId="77777777" w:rsidR="00720070" w:rsidRPr="00A27E2D" w:rsidRDefault="00720070" w:rsidP="004138C9">
            <w:pPr>
              <w:ind w:firstLine="0"/>
              <w:jc w:val="center"/>
              <w:rPr>
                <w:b/>
              </w:rPr>
            </w:pPr>
            <w:r w:rsidRPr="00A27E2D">
              <w:rPr>
                <w:b/>
              </w:rPr>
              <w:t>Total</w:t>
            </w:r>
          </w:p>
        </w:tc>
        <w:tc>
          <w:tcPr>
            <w:tcW w:w="2864" w:type="dxa"/>
            <w:tcBorders>
              <w:left w:val="nil"/>
              <w:right w:val="nil"/>
            </w:tcBorders>
          </w:tcPr>
          <w:p w14:paraId="7C3711B4" w14:textId="6ABF2449" w:rsidR="00720070" w:rsidRDefault="00720070" w:rsidP="00927753">
            <w:pPr>
              <w:keepNext/>
              <w:ind w:firstLine="0"/>
              <w:jc w:val="center"/>
            </w:pPr>
            <w:r>
              <w:t>259 €</w:t>
            </w:r>
          </w:p>
        </w:tc>
        <w:tc>
          <w:tcPr>
            <w:tcW w:w="2592" w:type="dxa"/>
            <w:tcBorders>
              <w:left w:val="nil"/>
              <w:right w:val="nil"/>
            </w:tcBorders>
          </w:tcPr>
          <w:p w14:paraId="250FD789" w14:textId="158EFAB3" w:rsidR="00720070" w:rsidRDefault="00626AB3" w:rsidP="00927753">
            <w:pPr>
              <w:keepNext/>
              <w:ind w:firstLine="0"/>
              <w:jc w:val="center"/>
            </w:pPr>
            <w:r>
              <w:t>21.58 €</w:t>
            </w:r>
          </w:p>
        </w:tc>
      </w:tr>
    </w:tbl>
    <w:p w14:paraId="79293EF1" w14:textId="4B075815" w:rsidR="004C56F5" w:rsidRDefault="00927753" w:rsidP="006D5FAA">
      <w:pPr>
        <w:pStyle w:val="Descripcin"/>
        <w:jc w:val="center"/>
      </w:pPr>
      <w:bookmarkStart w:id="11" w:name="_Toc12895018"/>
      <w:r>
        <w:t xml:space="preserve">Tabla </w:t>
      </w:r>
      <w:r w:rsidR="00FC723F">
        <w:rPr>
          <w:noProof/>
        </w:rPr>
        <w:fldChar w:fldCharType="begin"/>
      </w:r>
      <w:r w:rsidR="00FC723F">
        <w:rPr>
          <w:noProof/>
        </w:rPr>
        <w:instrText xml:space="preserve"> SEQ Tabla \* ARABIC </w:instrText>
      </w:r>
      <w:r w:rsidR="00FC723F">
        <w:rPr>
          <w:noProof/>
        </w:rPr>
        <w:fldChar w:fldCharType="separate"/>
      </w:r>
      <w:r w:rsidR="001A7D64">
        <w:rPr>
          <w:noProof/>
        </w:rPr>
        <w:t>4</w:t>
      </w:r>
      <w:r w:rsidR="00FC723F">
        <w:rPr>
          <w:noProof/>
        </w:rPr>
        <w:fldChar w:fldCharType="end"/>
      </w:r>
      <w:r>
        <w:t xml:space="preserve"> - Costes de software</w:t>
      </w:r>
      <w:bookmarkEnd w:id="11"/>
    </w:p>
    <w:p w14:paraId="1D9C27AC" w14:textId="26E80150" w:rsidR="004C56F5" w:rsidRDefault="004C56F5" w:rsidP="008E2F0A">
      <w:pPr>
        <w:rPr>
          <w:b/>
        </w:rPr>
      </w:pPr>
      <w:r>
        <w:rPr>
          <w:b/>
        </w:rPr>
        <w:t>Costes varios</w:t>
      </w:r>
    </w:p>
    <w:p w14:paraId="2D8725AB" w14:textId="08516943" w:rsidR="006D5FAA" w:rsidRDefault="004C56F5" w:rsidP="004C56F5">
      <w:r>
        <w:t>En este punto tenemos en cuenta aquellos costes que sean diferentes de los anteriores.</w:t>
      </w:r>
    </w:p>
    <w:p w14:paraId="73CFDCAA" w14:textId="4AAB4C15" w:rsidR="004C56F5" w:rsidRDefault="006D5FAA" w:rsidP="006D5FAA">
      <w:pPr>
        <w:spacing w:before="0" w:after="160"/>
        <w:ind w:firstLine="0"/>
        <w:jc w:val="left"/>
      </w:pPr>
      <w:r>
        <w:br w:type="page"/>
      </w:r>
    </w:p>
    <w:tbl>
      <w:tblPr>
        <w:tblStyle w:val="Tablaconcuadrcula"/>
        <w:tblW w:w="0" w:type="auto"/>
        <w:tblLook w:val="04A0" w:firstRow="1" w:lastRow="0" w:firstColumn="1" w:lastColumn="0" w:noHBand="0" w:noVBand="1"/>
      </w:tblPr>
      <w:tblGrid>
        <w:gridCol w:w="4247"/>
        <w:gridCol w:w="4247"/>
      </w:tblGrid>
      <w:tr w:rsidR="004C56F5" w14:paraId="7E4C8FC3" w14:textId="737DCBE2" w:rsidTr="00543619">
        <w:tc>
          <w:tcPr>
            <w:tcW w:w="4247" w:type="dxa"/>
            <w:tcBorders>
              <w:left w:val="nil"/>
              <w:bottom w:val="single" w:sz="4" w:space="0" w:color="auto"/>
              <w:right w:val="nil"/>
            </w:tcBorders>
          </w:tcPr>
          <w:p w14:paraId="1AF32E86" w14:textId="3CB0F3E8" w:rsidR="004C56F5" w:rsidRPr="00E44CE7" w:rsidRDefault="004C56F5" w:rsidP="00543619">
            <w:pPr>
              <w:ind w:firstLine="0"/>
              <w:jc w:val="center"/>
              <w:rPr>
                <w:b/>
              </w:rPr>
            </w:pPr>
            <w:r w:rsidRPr="00E44CE7">
              <w:rPr>
                <w:b/>
              </w:rPr>
              <w:lastRenderedPageBreak/>
              <w:t>Concepto</w:t>
            </w:r>
          </w:p>
        </w:tc>
        <w:tc>
          <w:tcPr>
            <w:tcW w:w="4247" w:type="dxa"/>
            <w:tcBorders>
              <w:left w:val="nil"/>
              <w:bottom w:val="single" w:sz="4" w:space="0" w:color="auto"/>
              <w:right w:val="nil"/>
            </w:tcBorders>
          </w:tcPr>
          <w:p w14:paraId="3C03804F" w14:textId="62B3E65D" w:rsidR="004C56F5" w:rsidRPr="00E44CE7" w:rsidRDefault="004C56F5" w:rsidP="00543619">
            <w:pPr>
              <w:ind w:firstLine="0"/>
              <w:jc w:val="center"/>
              <w:rPr>
                <w:b/>
              </w:rPr>
            </w:pPr>
            <w:r w:rsidRPr="00E44CE7">
              <w:rPr>
                <w:b/>
              </w:rPr>
              <w:t>Coste</w:t>
            </w:r>
          </w:p>
        </w:tc>
      </w:tr>
      <w:tr w:rsidR="004C56F5" w14:paraId="1B8256AA" w14:textId="6D5E1D0E" w:rsidTr="00543619">
        <w:tc>
          <w:tcPr>
            <w:tcW w:w="4247" w:type="dxa"/>
            <w:tcBorders>
              <w:left w:val="nil"/>
              <w:bottom w:val="nil"/>
              <w:right w:val="nil"/>
            </w:tcBorders>
          </w:tcPr>
          <w:p w14:paraId="5A3417CF" w14:textId="34A3B9FF" w:rsidR="004C56F5" w:rsidRDefault="004C56F5" w:rsidP="00543619">
            <w:pPr>
              <w:ind w:firstLine="0"/>
              <w:jc w:val="center"/>
            </w:pPr>
            <w:r>
              <w:t>Memoria impresa</w:t>
            </w:r>
          </w:p>
        </w:tc>
        <w:tc>
          <w:tcPr>
            <w:tcW w:w="4247" w:type="dxa"/>
            <w:tcBorders>
              <w:left w:val="nil"/>
              <w:bottom w:val="nil"/>
              <w:right w:val="nil"/>
            </w:tcBorders>
          </w:tcPr>
          <w:p w14:paraId="4E8D916E" w14:textId="688E8756" w:rsidR="004C56F5" w:rsidRDefault="000D3F9A" w:rsidP="00543619">
            <w:pPr>
              <w:ind w:firstLine="0"/>
              <w:jc w:val="center"/>
            </w:pPr>
            <w:r>
              <w:t>30 €</w:t>
            </w:r>
          </w:p>
        </w:tc>
      </w:tr>
      <w:tr w:rsidR="004C56F5" w14:paraId="207582F6" w14:textId="2810FFCE" w:rsidTr="00543619">
        <w:tc>
          <w:tcPr>
            <w:tcW w:w="4247" w:type="dxa"/>
            <w:tcBorders>
              <w:top w:val="nil"/>
              <w:left w:val="nil"/>
              <w:bottom w:val="nil"/>
              <w:right w:val="nil"/>
            </w:tcBorders>
          </w:tcPr>
          <w:p w14:paraId="724371E6" w14:textId="19FDA6B2" w:rsidR="004C56F5" w:rsidRDefault="000D3F9A" w:rsidP="00543619">
            <w:pPr>
              <w:ind w:firstLine="0"/>
              <w:jc w:val="center"/>
            </w:pPr>
            <w:r>
              <w:t>Póster</w:t>
            </w:r>
          </w:p>
        </w:tc>
        <w:tc>
          <w:tcPr>
            <w:tcW w:w="4247" w:type="dxa"/>
            <w:tcBorders>
              <w:top w:val="nil"/>
              <w:left w:val="nil"/>
              <w:bottom w:val="nil"/>
              <w:right w:val="nil"/>
            </w:tcBorders>
          </w:tcPr>
          <w:p w14:paraId="2F324952" w14:textId="5C5BEFDC" w:rsidR="004C56F5" w:rsidRDefault="000D3F9A" w:rsidP="00543619">
            <w:pPr>
              <w:ind w:firstLine="0"/>
              <w:jc w:val="center"/>
            </w:pPr>
            <w:r>
              <w:t>12 €</w:t>
            </w:r>
          </w:p>
        </w:tc>
      </w:tr>
      <w:tr w:rsidR="004C56F5" w14:paraId="1543F5B1" w14:textId="37338D35" w:rsidTr="00543619">
        <w:tc>
          <w:tcPr>
            <w:tcW w:w="4247" w:type="dxa"/>
            <w:tcBorders>
              <w:top w:val="nil"/>
              <w:left w:val="nil"/>
              <w:bottom w:val="nil"/>
              <w:right w:val="nil"/>
            </w:tcBorders>
          </w:tcPr>
          <w:p w14:paraId="572DDB53" w14:textId="4C44D0D0" w:rsidR="004C56F5" w:rsidRDefault="004C56F5" w:rsidP="00543619">
            <w:pPr>
              <w:ind w:firstLine="0"/>
              <w:jc w:val="center"/>
            </w:pPr>
            <w:r>
              <w:t>Alquiler de oficina (piso)</w:t>
            </w:r>
          </w:p>
        </w:tc>
        <w:tc>
          <w:tcPr>
            <w:tcW w:w="4247" w:type="dxa"/>
            <w:tcBorders>
              <w:top w:val="nil"/>
              <w:left w:val="nil"/>
              <w:bottom w:val="nil"/>
              <w:right w:val="nil"/>
            </w:tcBorders>
          </w:tcPr>
          <w:p w14:paraId="4FBCE97E" w14:textId="07621D34" w:rsidR="004C56F5" w:rsidRDefault="00E44CE7" w:rsidP="00543619">
            <w:pPr>
              <w:ind w:firstLine="0"/>
              <w:jc w:val="center"/>
            </w:pPr>
            <w:r>
              <w:t>700 €</w:t>
            </w:r>
          </w:p>
        </w:tc>
      </w:tr>
      <w:tr w:rsidR="004C56F5" w14:paraId="6842DD2A" w14:textId="77777777" w:rsidTr="00543619">
        <w:tc>
          <w:tcPr>
            <w:tcW w:w="4247" w:type="dxa"/>
            <w:tcBorders>
              <w:top w:val="nil"/>
              <w:left w:val="nil"/>
              <w:bottom w:val="single" w:sz="4" w:space="0" w:color="auto"/>
              <w:right w:val="nil"/>
            </w:tcBorders>
          </w:tcPr>
          <w:p w14:paraId="0B64574A" w14:textId="113E03D9" w:rsidR="004C56F5" w:rsidRDefault="004C56F5" w:rsidP="00543619">
            <w:pPr>
              <w:ind w:firstLine="0"/>
              <w:jc w:val="center"/>
            </w:pPr>
            <w:r>
              <w:t>Internet</w:t>
            </w:r>
          </w:p>
        </w:tc>
        <w:tc>
          <w:tcPr>
            <w:tcW w:w="4247" w:type="dxa"/>
            <w:tcBorders>
              <w:top w:val="nil"/>
              <w:left w:val="nil"/>
              <w:bottom w:val="single" w:sz="4" w:space="0" w:color="auto"/>
              <w:right w:val="nil"/>
            </w:tcBorders>
          </w:tcPr>
          <w:p w14:paraId="23755B78" w14:textId="73FD0CC0" w:rsidR="004C56F5" w:rsidRDefault="00E44CE7" w:rsidP="00543619">
            <w:pPr>
              <w:ind w:firstLine="0"/>
              <w:jc w:val="center"/>
            </w:pPr>
            <w:r>
              <w:t>125 €</w:t>
            </w:r>
          </w:p>
        </w:tc>
      </w:tr>
      <w:tr w:rsidR="004C56F5" w14:paraId="7627DE6D" w14:textId="1D566C4E" w:rsidTr="00543619">
        <w:tc>
          <w:tcPr>
            <w:tcW w:w="4247" w:type="dxa"/>
            <w:tcBorders>
              <w:left w:val="nil"/>
              <w:right w:val="nil"/>
            </w:tcBorders>
          </w:tcPr>
          <w:p w14:paraId="6B354869" w14:textId="4AC54905" w:rsidR="004C56F5" w:rsidRPr="00E44CE7" w:rsidRDefault="004C56F5" w:rsidP="00543619">
            <w:pPr>
              <w:ind w:firstLine="0"/>
              <w:jc w:val="center"/>
              <w:rPr>
                <w:b/>
              </w:rPr>
            </w:pPr>
            <w:r w:rsidRPr="00E44CE7">
              <w:rPr>
                <w:b/>
              </w:rPr>
              <w:t>Total</w:t>
            </w:r>
          </w:p>
        </w:tc>
        <w:tc>
          <w:tcPr>
            <w:tcW w:w="4247" w:type="dxa"/>
            <w:tcBorders>
              <w:left w:val="nil"/>
              <w:right w:val="nil"/>
            </w:tcBorders>
          </w:tcPr>
          <w:p w14:paraId="1785A489" w14:textId="3E79D5E4" w:rsidR="004C56F5" w:rsidRDefault="00E44CE7" w:rsidP="00543619">
            <w:pPr>
              <w:keepNext/>
              <w:ind w:firstLine="0"/>
              <w:jc w:val="center"/>
            </w:pPr>
            <w:r>
              <w:t>8</w:t>
            </w:r>
            <w:r w:rsidR="0089554E">
              <w:t>67</w:t>
            </w:r>
            <w:r>
              <w:t xml:space="preserve"> €</w:t>
            </w:r>
          </w:p>
        </w:tc>
      </w:tr>
    </w:tbl>
    <w:p w14:paraId="29E28595" w14:textId="40FF29CF" w:rsidR="001110CB" w:rsidRDefault="00E44CE7" w:rsidP="00611CF7">
      <w:pPr>
        <w:pStyle w:val="Descripcin"/>
        <w:jc w:val="center"/>
      </w:pPr>
      <w:bookmarkStart w:id="12" w:name="_Toc12895019"/>
      <w:r>
        <w:t xml:space="preserve">Tabla </w:t>
      </w:r>
      <w:r w:rsidR="00FC723F">
        <w:rPr>
          <w:noProof/>
        </w:rPr>
        <w:fldChar w:fldCharType="begin"/>
      </w:r>
      <w:r w:rsidR="00FC723F">
        <w:rPr>
          <w:noProof/>
        </w:rPr>
        <w:instrText xml:space="preserve"> SEQ Tabla \* ARABIC </w:instrText>
      </w:r>
      <w:r w:rsidR="00FC723F">
        <w:rPr>
          <w:noProof/>
        </w:rPr>
        <w:fldChar w:fldCharType="separate"/>
      </w:r>
      <w:r w:rsidR="001A7D64">
        <w:rPr>
          <w:noProof/>
        </w:rPr>
        <w:t>5</w:t>
      </w:r>
      <w:r w:rsidR="00FC723F">
        <w:rPr>
          <w:noProof/>
        </w:rPr>
        <w:fldChar w:fldCharType="end"/>
      </w:r>
      <w:r>
        <w:t xml:space="preserve"> - Costes varios</w:t>
      </w:r>
      <w:bookmarkEnd w:id="12"/>
    </w:p>
    <w:p w14:paraId="68A4DBE1" w14:textId="77777777" w:rsidR="00D3050E" w:rsidRDefault="001110CB" w:rsidP="001110CB">
      <w:pPr>
        <w:rPr>
          <w:b/>
        </w:rPr>
      </w:pPr>
      <w:r w:rsidRPr="001110CB">
        <w:rPr>
          <w:b/>
        </w:rPr>
        <w:t>Resumen Costes</w:t>
      </w:r>
    </w:p>
    <w:p w14:paraId="5E18D1F3" w14:textId="77777777" w:rsidR="00D3050E" w:rsidRDefault="00D3050E" w:rsidP="00D3050E">
      <w:r>
        <w:t>Por lo tanto, el coste total que supone la realización de este proyecto es el siguiente:</w:t>
      </w:r>
    </w:p>
    <w:tbl>
      <w:tblPr>
        <w:tblStyle w:val="Tablaconcuadrcula"/>
        <w:tblW w:w="0" w:type="auto"/>
        <w:tblLook w:val="04A0" w:firstRow="1" w:lastRow="0" w:firstColumn="1" w:lastColumn="0" w:noHBand="0" w:noVBand="1"/>
      </w:tblPr>
      <w:tblGrid>
        <w:gridCol w:w="4247"/>
        <w:gridCol w:w="4247"/>
      </w:tblGrid>
      <w:tr w:rsidR="00D3050E" w14:paraId="532EA9B4" w14:textId="77777777" w:rsidTr="00592ED9">
        <w:tc>
          <w:tcPr>
            <w:tcW w:w="4247" w:type="dxa"/>
            <w:tcBorders>
              <w:left w:val="nil"/>
              <w:bottom w:val="single" w:sz="4" w:space="0" w:color="auto"/>
              <w:right w:val="nil"/>
            </w:tcBorders>
          </w:tcPr>
          <w:p w14:paraId="0F31C0E3" w14:textId="1FA416B2" w:rsidR="00D3050E" w:rsidRPr="00D3050E" w:rsidRDefault="00D3050E" w:rsidP="00A905C3">
            <w:pPr>
              <w:ind w:firstLine="0"/>
              <w:jc w:val="center"/>
              <w:rPr>
                <w:b/>
              </w:rPr>
            </w:pPr>
            <w:r w:rsidRPr="00D3050E">
              <w:rPr>
                <w:b/>
              </w:rPr>
              <w:t>Concepto</w:t>
            </w:r>
          </w:p>
        </w:tc>
        <w:tc>
          <w:tcPr>
            <w:tcW w:w="4247" w:type="dxa"/>
            <w:tcBorders>
              <w:left w:val="nil"/>
              <w:bottom w:val="single" w:sz="4" w:space="0" w:color="auto"/>
              <w:right w:val="nil"/>
            </w:tcBorders>
          </w:tcPr>
          <w:p w14:paraId="02C1783F" w14:textId="55464A8A" w:rsidR="00D3050E" w:rsidRPr="00D3050E" w:rsidRDefault="00D3050E" w:rsidP="00A905C3">
            <w:pPr>
              <w:ind w:firstLine="0"/>
              <w:jc w:val="center"/>
              <w:rPr>
                <w:b/>
              </w:rPr>
            </w:pPr>
            <w:r w:rsidRPr="00D3050E">
              <w:rPr>
                <w:b/>
              </w:rPr>
              <w:t>Coste</w:t>
            </w:r>
          </w:p>
        </w:tc>
      </w:tr>
      <w:tr w:rsidR="00D3050E" w14:paraId="641F0739" w14:textId="77777777" w:rsidTr="00592ED9">
        <w:tc>
          <w:tcPr>
            <w:tcW w:w="4247" w:type="dxa"/>
            <w:tcBorders>
              <w:left w:val="nil"/>
              <w:bottom w:val="nil"/>
              <w:right w:val="nil"/>
            </w:tcBorders>
          </w:tcPr>
          <w:p w14:paraId="40314DA9" w14:textId="500ADCBC" w:rsidR="00D3050E" w:rsidRDefault="00D3050E" w:rsidP="00A905C3">
            <w:pPr>
              <w:ind w:firstLine="0"/>
              <w:jc w:val="center"/>
            </w:pPr>
            <w:r>
              <w:t>Personal</w:t>
            </w:r>
          </w:p>
        </w:tc>
        <w:tc>
          <w:tcPr>
            <w:tcW w:w="4247" w:type="dxa"/>
            <w:tcBorders>
              <w:left w:val="nil"/>
              <w:bottom w:val="nil"/>
              <w:right w:val="nil"/>
            </w:tcBorders>
          </w:tcPr>
          <w:p w14:paraId="3E7D331F" w14:textId="2DA35E4F" w:rsidR="00D3050E" w:rsidRDefault="00F626BF" w:rsidP="00A905C3">
            <w:pPr>
              <w:ind w:firstLine="0"/>
              <w:jc w:val="center"/>
            </w:pPr>
            <w:r>
              <w:t>7</w:t>
            </w:r>
            <w:r w:rsidR="000B303C">
              <w:t>500</w:t>
            </w:r>
            <w:r>
              <w:t xml:space="preserve"> €</w:t>
            </w:r>
          </w:p>
        </w:tc>
      </w:tr>
      <w:tr w:rsidR="00D3050E" w14:paraId="78735D25" w14:textId="77777777" w:rsidTr="00592ED9">
        <w:tc>
          <w:tcPr>
            <w:tcW w:w="4247" w:type="dxa"/>
            <w:tcBorders>
              <w:top w:val="nil"/>
              <w:left w:val="nil"/>
              <w:bottom w:val="nil"/>
              <w:right w:val="nil"/>
            </w:tcBorders>
          </w:tcPr>
          <w:p w14:paraId="1565032E" w14:textId="18C3660C" w:rsidR="00D3050E" w:rsidRDefault="00D3050E" w:rsidP="00A905C3">
            <w:pPr>
              <w:ind w:firstLine="0"/>
              <w:jc w:val="center"/>
            </w:pPr>
            <w:r>
              <w:t>Hardware</w:t>
            </w:r>
          </w:p>
        </w:tc>
        <w:tc>
          <w:tcPr>
            <w:tcW w:w="4247" w:type="dxa"/>
            <w:tcBorders>
              <w:top w:val="nil"/>
              <w:left w:val="nil"/>
              <w:bottom w:val="nil"/>
              <w:right w:val="nil"/>
            </w:tcBorders>
          </w:tcPr>
          <w:p w14:paraId="5F37BDA5" w14:textId="0CD46C70" w:rsidR="00D3050E" w:rsidRDefault="00457300" w:rsidP="00A905C3">
            <w:pPr>
              <w:ind w:firstLine="0"/>
              <w:jc w:val="center"/>
            </w:pPr>
            <w:r>
              <w:t>83.25</w:t>
            </w:r>
            <w:r w:rsidR="00371A28">
              <w:t xml:space="preserve"> €</w:t>
            </w:r>
          </w:p>
        </w:tc>
      </w:tr>
      <w:tr w:rsidR="00D3050E" w14:paraId="418EC2EB" w14:textId="77777777" w:rsidTr="00592ED9">
        <w:tc>
          <w:tcPr>
            <w:tcW w:w="4247" w:type="dxa"/>
            <w:tcBorders>
              <w:top w:val="nil"/>
              <w:left w:val="nil"/>
              <w:bottom w:val="nil"/>
              <w:right w:val="nil"/>
            </w:tcBorders>
          </w:tcPr>
          <w:p w14:paraId="7CC95E75" w14:textId="7A628158" w:rsidR="00D3050E" w:rsidRDefault="00D3050E" w:rsidP="00A905C3">
            <w:pPr>
              <w:ind w:firstLine="0"/>
              <w:jc w:val="center"/>
            </w:pPr>
            <w:r>
              <w:t>Software</w:t>
            </w:r>
          </w:p>
        </w:tc>
        <w:tc>
          <w:tcPr>
            <w:tcW w:w="4247" w:type="dxa"/>
            <w:tcBorders>
              <w:top w:val="nil"/>
              <w:left w:val="nil"/>
              <w:bottom w:val="nil"/>
              <w:right w:val="nil"/>
            </w:tcBorders>
          </w:tcPr>
          <w:p w14:paraId="54399ED2" w14:textId="1F0D25EE" w:rsidR="00D3050E" w:rsidRDefault="00457300" w:rsidP="00A905C3">
            <w:pPr>
              <w:ind w:firstLine="0"/>
              <w:jc w:val="center"/>
            </w:pPr>
            <w:r>
              <w:t>21.58</w:t>
            </w:r>
            <w:r w:rsidR="00371A28">
              <w:t xml:space="preserve"> €</w:t>
            </w:r>
          </w:p>
        </w:tc>
      </w:tr>
      <w:tr w:rsidR="00D3050E" w14:paraId="47F0B971" w14:textId="77777777" w:rsidTr="00592ED9">
        <w:tc>
          <w:tcPr>
            <w:tcW w:w="4247" w:type="dxa"/>
            <w:tcBorders>
              <w:top w:val="nil"/>
              <w:left w:val="nil"/>
              <w:bottom w:val="single" w:sz="4" w:space="0" w:color="auto"/>
              <w:right w:val="nil"/>
            </w:tcBorders>
          </w:tcPr>
          <w:p w14:paraId="1CD8890A" w14:textId="1E416A04" w:rsidR="00D3050E" w:rsidRDefault="00D3050E" w:rsidP="00A905C3">
            <w:pPr>
              <w:ind w:firstLine="0"/>
              <w:jc w:val="center"/>
            </w:pPr>
            <w:r>
              <w:t>Varios</w:t>
            </w:r>
          </w:p>
        </w:tc>
        <w:tc>
          <w:tcPr>
            <w:tcW w:w="4247" w:type="dxa"/>
            <w:tcBorders>
              <w:top w:val="nil"/>
              <w:left w:val="nil"/>
              <w:bottom w:val="single" w:sz="4" w:space="0" w:color="auto"/>
              <w:right w:val="nil"/>
            </w:tcBorders>
          </w:tcPr>
          <w:p w14:paraId="3A0E0C0A" w14:textId="2EB08662" w:rsidR="00D3050E" w:rsidRDefault="00371A28" w:rsidP="00A905C3">
            <w:pPr>
              <w:ind w:firstLine="0"/>
              <w:jc w:val="center"/>
            </w:pPr>
            <w:r>
              <w:t>8</w:t>
            </w:r>
            <w:r w:rsidR="00457300">
              <w:t>67</w:t>
            </w:r>
            <w:r>
              <w:t xml:space="preserve"> €</w:t>
            </w:r>
          </w:p>
        </w:tc>
      </w:tr>
      <w:tr w:rsidR="00D3050E" w14:paraId="69592662" w14:textId="77777777" w:rsidTr="00592ED9">
        <w:tc>
          <w:tcPr>
            <w:tcW w:w="4247" w:type="dxa"/>
            <w:tcBorders>
              <w:left w:val="nil"/>
              <w:right w:val="nil"/>
            </w:tcBorders>
          </w:tcPr>
          <w:p w14:paraId="2BAA5B1C" w14:textId="3733E52B" w:rsidR="00D3050E" w:rsidRPr="00D3050E" w:rsidRDefault="00D3050E" w:rsidP="00A905C3">
            <w:pPr>
              <w:ind w:firstLine="0"/>
              <w:jc w:val="center"/>
              <w:rPr>
                <w:b/>
              </w:rPr>
            </w:pPr>
            <w:r w:rsidRPr="00D3050E">
              <w:rPr>
                <w:b/>
              </w:rPr>
              <w:t>Total</w:t>
            </w:r>
          </w:p>
        </w:tc>
        <w:tc>
          <w:tcPr>
            <w:tcW w:w="4247" w:type="dxa"/>
            <w:tcBorders>
              <w:left w:val="nil"/>
              <w:right w:val="nil"/>
            </w:tcBorders>
          </w:tcPr>
          <w:p w14:paraId="41761039" w14:textId="64D75917" w:rsidR="00D3050E" w:rsidRDefault="00BA692D" w:rsidP="00A905C3">
            <w:pPr>
              <w:keepNext/>
              <w:ind w:firstLine="0"/>
              <w:jc w:val="center"/>
            </w:pPr>
            <w:r>
              <w:t>8471.83</w:t>
            </w:r>
            <w:r w:rsidR="00454598">
              <w:t xml:space="preserve"> €</w:t>
            </w:r>
          </w:p>
        </w:tc>
      </w:tr>
    </w:tbl>
    <w:p w14:paraId="44C69F11" w14:textId="09D16718" w:rsidR="00611CF7" w:rsidRDefault="00611CF7" w:rsidP="00611CF7">
      <w:pPr>
        <w:pStyle w:val="Descripcin"/>
        <w:jc w:val="center"/>
      </w:pPr>
      <w:bookmarkStart w:id="13" w:name="_Toc12895020"/>
      <w:r>
        <w:t xml:space="preserve">Tabla </w:t>
      </w:r>
      <w:r w:rsidR="00FC723F">
        <w:rPr>
          <w:noProof/>
        </w:rPr>
        <w:fldChar w:fldCharType="begin"/>
      </w:r>
      <w:r w:rsidR="00FC723F">
        <w:rPr>
          <w:noProof/>
        </w:rPr>
        <w:instrText xml:space="preserve"> SEQ Tabla \* ARABIC </w:instrText>
      </w:r>
      <w:r w:rsidR="00FC723F">
        <w:rPr>
          <w:noProof/>
        </w:rPr>
        <w:fldChar w:fldCharType="separate"/>
      </w:r>
      <w:r w:rsidR="001A7D64">
        <w:rPr>
          <w:noProof/>
        </w:rPr>
        <w:t>6</w:t>
      </w:r>
      <w:r w:rsidR="00FC723F">
        <w:rPr>
          <w:noProof/>
        </w:rPr>
        <w:fldChar w:fldCharType="end"/>
      </w:r>
      <w:r>
        <w:t xml:space="preserve"> - Resumen costes</w:t>
      </w:r>
      <w:bookmarkEnd w:id="13"/>
    </w:p>
    <w:p w14:paraId="60AEAD3A" w14:textId="77777777" w:rsidR="009100C4" w:rsidRDefault="009100C4" w:rsidP="009100C4">
      <w:pPr>
        <w:ind w:firstLine="0"/>
        <w:rPr>
          <w:b/>
        </w:rPr>
      </w:pPr>
      <w:r>
        <w:rPr>
          <w:b/>
        </w:rPr>
        <w:t>Beneficios</w:t>
      </w:r>
    </w:p>
    <w:p w14:paraId="5906AA58" w14:textId="5FFC7546" w:rsidR="009100C4" w:rsidRDefault="006F04A2" w:rsidP="009100C4">
      <w:r>
        <w:t xml:space="preserve">La </w:t>
      </w:r>
      <w:r>
        <w:rPr>
          <w:i/>
        </w:rPr>
        <w:t>toolkit</w:t>
      </w:r>
      <w:r w:rsidR="009100C4">
        <w:t xml:space="preserve"> será distribuid</w:t>
      </w:r>
      <w:r w:rsidR="00794C83">
        <w:t>a</w:t>
      </w:r>
      <w:r w:rsidR="009100C4">
        <w:t xml:space="preserve"> de forma gratuita y sin publicidad, es por ello que a corto plazo no vamos a obtener ninguna ganancia.</w:t>
      </w:r>
    </w:p>
    <w:p w14:paraId="66846794" w14:textId="77777777" w:rsidR="009100C4" w:rsidRDefault="009100C4" w:rsidP="009100C4">
      <w:r>
        <w:lastRenderedPageBreak/>
        <w:t>El modelo por el cual obtendremos beneficio es a partir del desarrollo de una nueva versión, en la cual vamos a añadir dos funcionalidades:</w:t>
      </w:r>
    </w:p>
    <w:p w14:paraId="3E660F10" w14:textId="7AF16F29" w:rsidR="009100C4" w:rsidRDefault="009100C4" w:rsidP="009100C4">
      <w:pPr>
        <w:pStyle w:val="Prrafodelista"/>
        <w:numPr>
          <w:ilvl w:val="0"/>
          <w:numId w:val="15"/>
        </w:numPr>
      </w:pPr>
      <w:r>
        <w:t xml:space="preserve">Ampliación de la librería, es decir, </w:t>
      </w:r>
      <w:r w:rsidR="00292FC5">
        <w:t xml:space="preserve">proporcionar un mayor </w:t>
      </w:r>
      <w:r w:rsidR="00A6786F">
        <w:t>soporte</w:t>
      </w:r>
      <w:r>
        <w:t>, ya que con WebdriverIO no todo se puede realizar.</w:t>
      </w:r>
    </w:p>
    <w:p w14:paraId="5C9E9CB1" w14:textId="77777777" w:rsidR="00764140" w:rsidRDefault="009100C4" w:rsidP="009100C4">
      <w:pPr>
        <w:pStyle w:val="Prrafodelista"/>
        <w:numPr>
          <w:ilvl w:val="0"/>
          <w:numId w:val="15"/>
        </w:numPr>
      </w:pPr>
      <w:r>
        <w:t>La creación de una sintaxis, es decir,</w:t>
      </w:r>
      <w:r w:rsidR="00FA2AE1">
        <w:t xml:space="preserve"> que</w:t>
      </w:r>
      <w:r>
        <w:t xml:space="preserve"> a partir de un lenguaje natural se pueda realizar los test de una forma más sencilla, haciendo uso de la herramienta creada en este proyecto.</w:t>
      </w:r>
    </w:p>
    <w:p w14:paraId="025DFE24" w14:textId="32A3DD88" w:rsidR="00764140" w:rsidRDefault="00764140" w:rsidP="00764140">
      <w:r>
        <w:t xml:space="preserve">Para ello se considera una subscripción como el método más adecuado para ingresar dinero de forma continua. Es por ello, que habrá </w:t>
      </w:r>
      <w:r w:rsidR="00D76E33">
        <w:t xml:space="preserve">tres </w:t>
      </w:r>
      <w:r>
        <w:t>tipos de subscripciones:</w:t>
      </w:r>
    </w:p>
    <w:tbl>
      <w:tblPr>
        <w:tblStyle w:val="Tablaconcuadrcula"/>
        <w:tblW w:w="0" w:type="auto"/>
        <w:tblLook w:val="04A0" w:firstRow="1" w:lastRow="0" w:firstColumn="1" w:lastColumn="0" w:noHBand="0" w:noVBand="1"/>
      </w:tblPr>
      <w:tblGrid>
        <w:gridCol w:w="2494"/>
        <w:gridCol w:w="1813"/>
        <w:gridCol w:w="1989"/>
        <w:gridCol w:w="2198"/>
      </w:tblGrid>
      <w:tr w:rsidR="00D76E33" w14:paraId="6CB7FCC0" w14:textId="77777777" w:rsidTr="00D76E33">
        <w:tc>
          <w:tcPr>
            <w:tcW w:w="2494" w:type="dxa"/>
            <w:tcBorders>
              <w:left w:val="nil"/>
              <w:bottom w:val="single" w:sz="4" w:space="0" w:color="auto"/>
              <w:right w:val="nil"/>
            </w:tcBorders>
            <w:vAlign w:val="center"/>
          </w:tcPr>
          <w:p w14:paraId="6AB65B7B" w14:textId="35A428C8" w:rsidR="00D76E33" w:rsidRPr="00D76E33" w:rsidRDefault="00D76E33" w:rsidP="00D76E33">
            <w:pPr>
              <w:ind w:firstLine="0"/>
              <w:jc w:val="center"/>
              <w:rPr>
                <w:b/>
              </w:rPr>
            </w:pPr>
            <w:r w:rsidRPr="00D76E33">
              <w:rPr>
                <w:b/>
              </w:rPr>
              <w:t>Tipo</w:t>
            </w:r>
          </w:p>
        </w:tc>
        <w:tc>
          <w:tcPr>
            <w:tcW w:w="1813" w:type="dxa"/>
            <w:tcBorders>
              <w:left w:val="nil"/>
              <w:bottom w:val="single" w:sz="4" w:space="0" w:color="auto"/>
              <w:right w:val="nil"/>
            </w:tcBorders>
            <w:vAlign w:val="center"/>
          </w:tcPr>
          <w:p w14:paraId="16F29308" w14:textId="389E382B" w:rsidR="00D76E33" w:rsidRPr="00D76E33" w:rsidRDefault="00D76E33" w:rsidP="00D76E33">
            <w:pPr>
              <w:ind w:firstLine="0"/>
              <w:jc w:val="center"/>
              <w:rPr>
                <w:b/>
              </w:rPr>
            </w:pPr>
            <w:r w:rsidRPr="00D76E33">
              <w:rPr>
                <w:b/>
              </w:rPr>
              <w:t>Ampliación librería</w:t>
            </w:r>
          </w:p>
        </w:tc>
        <w:tc>
          <w:tcPr>
            <w:tcW w:w="1989" w:type="dxa"/>
            <w:tcBorders>
              <w:left w:val="nil"/>
              <w:bottom w:val="single" w:sz="4" w:space="0" w:color="auto"/>
              <w:right w:val="nil"/>
            </w:tcBorders>
            <w:vAlign w:val="center"/>
          </w:tcPr>
          <w:p w14:paraId="669AFBF8" w14:textId="2B19B410" w:rsidR="00D76E33" w:rsidRPr="00D76E33" w:rsidRDefault="00D76E33" w:rsidP="00D76E33">
            <w:pPr>
              <w:ind w:firstLine="0"/>
              <w:jc w:val="center"/>
              <w:rPr>
                <w:b/>
              </w:rPr>
            </w:pPr>
            <w:r w:rsidRPr="00D76E33">
              <w:rPr>
                <w:b/>
              </w:rPr>
              <w:t>Sintaxis natural</w:t>
            </w:r>
          </w:p>
        </w:tc>
        <w:tc>
          <w:tcPr>
            <w:tcW w:w="2198" w:type="dxa"/>
            <w:tcBorders>
              <w:left w:val="nil"/>
              <w:bottom w:val="single" w:sz="4" w:space="0" w:color="auto"/>
              <w:right w:val="nil"/>
            </w:tcBorders>
            <w:vAlign w:val="center"/>
          </w:tcPr>
          <w:p w14:paraId="70E06CBA" w14:textId="1D9E8D2F" w:rsidR="00D76E33" w:rsidRPr="00D76E33" w:rsidRDefault="00D76E33" w:rsidP="00D76E33">
            <w:pPr>
              <w:ind w:firstLine="0"/>
              <w:jc w:val="center"/>
              <w:rPr>
                <w:b/>
              </w:rPr>
            </w:pPr>
            <w:r w:rsidRPr="00D76E33">
              <w:rPr>
                <w:b/>
              </w:rPr>
              <w:t>Precio</w:t>
            </w:r>
          </w:p>
        </w:tc>
      </w:tr>
      <w:tr w:rsidR="00D76E33" w14:paraId="108A0C49" w14:textId="77777777" w:rsidTr="00D76E33">
        <w:tc>
          <w:tcPr>
            <w:tcW w:w="2494" w:type="dxa"/>
            <w:tcBorders>
              <w:left w:val="nil"/>
              <w:bottom w:val="nil"/>
              <w:right w:val="nil"/>
            </w:tcBorders>
          </w:tcPr>
          <w:p w14:paraId="69684237" w14:textId="0402ACFA" w:rsidR="00D76E33" w:rsidRDefault="00D76E33" w:rsidP="00D76E33">
            <w:pPr>
              <w:ind w:firstLine="0"/>
              <w:jc w:val="center"/>
            </w:pPr>
            <w:r>
              <w:t>Rookie</w:t>
            </w:r>
          </w:p>
        </w:tc>
        <w:tc>
          <w:tcPr>
            <w:tcW w:w="1813" w:type="dxa"/>
            <w:tcBorders>
              <w:left w:val="nil"/>
              <w:bottom w:val="nil"/>
              <w:right w:val="nil"/>
            </w:tcBorders>
          </w:tcPr>
          <w:p w14:paraId="4AF5DFEB" w14:textId="19FF236D" w:rsidR="00D76E33" w:rsidRDefault="00D76E33" w:rsidP="00D76E33">
            <w:pPr>
              <w:ind w:firstLine="0"/>
              <w:jc w:val="center"/>
            </w:pPr>
            <w:r>
              <w:t>No</w:t>
            </w:r>
          </w:p>
        </w:tc>
        <w:tc>
          <w:tcPr>
            <w:tcW w:w="1989" w:type="dxa"/>
            <w:tcBorders>
              <w:left w:val="nil"/>
              <w:bottom w:val="nil"/>
              <w:right w:val="nil"/>
            </w:tcBorders>
          </w:tcPr>
          <w:p w14:paraId="2BB16B22" w14:textId="6950D603" w:rsidR="00D76E33" w:rsidRDefault="00D76E33" w:rsidP="00D76E33">
            <w:pPr>
              <w:ind w:firstLine="0"/>
              <w:jc w:val="center"/>
            </w:pPr>
            <w:r>
              <w:t>No</w:t>
            </w:r>
          </w:p>
        </w:tc>
        <w:tc>
          <w:tcPr>
            <w:tcW w:w="2198" w:type="dxa"/>
            <w:tcBorders>
              <w:left w:val="nil"/>
              <w:bottom w:val="nil"/>
              <w:right w:val="nil"/>
            </w:tcBorders>
          </w:tcPr>
          <w:p w14:paraId="5FC12A8B" w14:textId="62C14643" w:rsidR="00D76E33" w:rsidRDefault="00D76E33" w:rsidP="00D76E33">
            <w:pPr>
              <w:ind w:firstLine="0"/>
              <w:jc w:val="center"/>
            </w:pPr>
            <w:r>
              <w:t>Gratis</w:t>
            </w:r>
          </w:p>
        </w:tc>
      </w:tr>
      <w:tr w:rsidR="00D76E33" w14:paraId="59B4F8E9" w14:textId="77777777" w:rsidTr="00D76E33">
        <w:tc>
          <w:tcPr>
            <w:tcW w:w="2494" w:type="dxa"/>
            <w:tcBorders>
              <w:top w:val="nil"/>
              <w:left w:val="nil"/>
              <w:bottom w:val="nil"/>
              <w:right w:val="nil"/>
            </w:tcBorders>
          </w:tcPr>
          <w:p w14:paraId="1B0614AE" w14:textId="6A5AAF07" w:rsidR="00D76E33" w:rsidRDefault="00D76E33" w:rsidP="00D76E33">
            <w:pPr>
              <w:ind w:firstLine="0"/>
              <w:jc w:val="center"/>
            </w:pPr>
            <w:r>
              <w:t>Amateur</w:t>
            </w:r>
          </w:p>
        </w:tc>
        <w:tc>
          <w:tcPr>
            <w:tcW w:w="1813" w:type="dxa"/>
            <w:tcBorders>
              <w:top w:val="nil"/>
              <w:left w:val="nil"/>
              <w:bottom w:val="nil"/>
              <w:right w:val="nil"/>
            </w:tcBorders>
          </w:tcPr>
          <w:p w14:paraId="618658DB" w14:textId="760D0138" w:rsidR="00D76E33" w:rsidRDefault="00D76E33" w:rsidP="00D76E33">
            <w:pPr>
              <w:ind w:firstLine="0"/>
              <w:jc w:val="center"/>
            </w:pPr>
            <w:r>
              <w:t>Sí</w:t>
            </w:r>
          </w:p>
        </w:tc>
        <w:tc>
          <w:tcPr>
            <w:tcW w:w="1989" w:type="dxa"/>
            <w:tcBorders>
              <w:top w:val="nil"/>
              <w:left w:val="nil"/>
              <w:bottom w:val="nil"/>
              <w:right w:val="nil"/>
            </w:tcBorders>
          </w:tcPr>
          <w:p w14:paraId="35A3C695" w14:textId="2433F1C1" w:rsidR="00D76E33" w:rsidRDefault="00D76E33" w:rsidP="00D76E33">
            <w:pPr>
              <w:ind w:firstLine="0"/>
              <w:jc w:val="center"/>
            </w:pPr>
            <w:r>
              <w:t>No</w:t>
            </w:r>
          </w:p>
        </w:tc>
        <w:tc>
          <w:tcPr>
            <w:tcW w:w="2198" w:type="dxa"/>
            <w:tcBorders>
              <w:top w:val="nil"/>
              <w:left w:val="nil"/>
              <w:bottom w:val="nil"/>
              <w:right w:val="nil"/>
            </w:tcBorders>
          </w:tcPr>
          <w:p w14:paraId="5354079D" w14:textId="5067B551" w:rsidR="00D76E33" w:rsidRDefault="00D76E33" w:rsidP="00D76E33">
            <w:pPr>
              <w:ind w:firstLine="0"/>
              <w:jc w:val="center"/>
            </w:pPr>
            <w:r>
              <w:t>1 € por mes</w:t>
            </w:r>
          </w:p>
        </w:tc>
      </w:tr>
      <w:tr w:rsidR="00D76E33" w14:paraId="219EAC00" w14:textId="77777777" w:rsidTr="00D76E33">
        <w:tc>
          <w:tcPr>
            <w:tcW w:w="2494" w:type="dxa"/>
            <w:tcBorders>
              <w:top w:val="nil"/>
              <w:left w:val="nil"/>
              <w:right w:val="nil"/>
            </w:tcBorders>
          </w:tcPr>
          <w:p w14:paraId="154262C8" w14:textId="7886B510" w:rsidR="00D76E33" w:rsidRDefault="00D76E33" w:rsidP="00D76E33">
            <w:pPr>
              <w:ind w:firstLine="0"/>
              <w:jc w:val="center"/>
            </w:pPr>
            <w:r>
              <w:t>Profesional</w:t>
            </w:r>
          </w:p>
        </w:tc>
        <w:tc>
          <w:tcPr>
            <w:tcW w:w="1813" w:type="dxa"/>
            <w:tcBorders>
              <w:top w:val="nil"/>
              <w:left w:val="nil"/>
              <w:right w:val="nil"/>
            </w:tcBorders>
          </w:tcPr>
          <w:p w14:paraId="2B9F50B2" w14:textId="3DDBD425" w:rsidR="00D76E33" w:rsidRDefault="00D76E33" w:rsidP="00D76E33">
            <w:pPr>
              <w:ind w:firstLine="0"/>
              <w:jc w:val="center"/>
            </w:pPr>
            <w:r>
              <w:t>Sí</w:t>
            </w:r>
          </w:p>
        </w:tc>
        <w:tc>
          <w:tcPr>
            <w:tcW w:w="1989" w:type="dxa"/>
            <w:tcBorders>
              <w:top w:val="nil"/>
              <w:left w:val="nil"/>
              <w:right w:val="nil"/>
            </w:tcBorders>
          </w:tcPr>
          <w:p w14:paraId="70210E20" w14:textId="3554BBA8" w:rsidR="00D76E33" w:rsidRDefault="00D76E33" w:rsidP="00D76E33">
            <w:pPr>
              <w:ind w:firstLine="0"/>
              <w:jc w:val="center"/>
            </w:pPr>
            <w:r>
              <w:t>Sí</w:t>
            </w:r>
          </w:p>
        </w:tc>
        <w:tc>
          <w:tcPr>
            <w:tcW w:w="2198" w:type="dxa"/>
            <w:tcBorders>
              <w:top w:val="nil"/>
              <w:left w:val="nil"/>
              <w:right w:val="nil"/>
            </w:tcBorders>
          </w:tcPr>
          <w:p w14:paraId="2ED44D1A" w14:textId="67061A05" w:rsidR="00D76E33" w:rsidRDefault="00D76E33" w:rsidP="00D76E33">
            <w:pPr>
              <w:keepNext/>
              <w:ind w:firstLine="0"/>
              <w:jc w:val="center"/>
            </w:pPr>
            <w:r>
              <w:t>5 € por mes</w:t>
            </w:r>
          </w:p>
        </w:tc>
      </w:tr>
    </w:tbl>
    <w:p w14:paraId="036DE13E" w14:textId="48BBC865" w:rsidR="00D76E33" w:rsidRDefault="00D76E33" w:rsidP="00D76E33">
      <w:pPr>
        <w:pStyle w:val="Descripcin"/>
        <w:jc w:val="center"/>
      </w:pPr>
      <w:bookmarkStart w:id="14" w:name="_Toc12895021"/>
      <w:r>
        <w:t xml:space="preserve">Tabla </w:t>
      </w:r>
      <w:r w:rsidR="00FC723F">
        <w:rPr>
          <w:noProof/>
        </w:rPr>
        <w:fldChar w:fldCharType="begin"/>
      </w:r>
      <w:r w:rsidR="00FC723F">
        <w:rPr>
          <w:noProof/>
        </w:rPr>
        <w:instrText xml:space="preserve"> SEQ Tabla \* ARABIC </w:instrText>
      </w:r>
      <w:r w:rsidR="00FC723F">
        <w:rPr>
          <w:noProof/>
        </w:rPr>
        <w:fldChar w:fldCharType="separate"/>
      </w:r>
      <w:r w:rsidR="001A7D64">
        <w:rPr>
          <w:noProof/>
        </w:rPr>
        <w:t>7</w:t>
      </w:r>
      <w:r w:rsidR="00FC723F">
        <w:rPr>
          <w:noProof/>
        </w:rPr>
        <w:fldChar w:fldCharType="end"/>
      </w:r>
      <w:r>
        <w:t xml:space="preserve"> - Beneficios</w:t>
      </w:r>
      <w:bookmarkEnd w:id="14"/>
    </w:p>
    <w:p w14:paraId="29DA2A57" w14:textId="77777777" w:rsidR="001A6A73" w:rsidRDefault="00A0204A" w:rsidP="00A0204A">
      <w:r>
        <w:t>A la vista de la tabla anterior</w:t>
      </w:r>
      <w:r w:rsidR="00B52F5A">
        <w:t xml:space="preserve">, si solo hubiera licencias </w:t>
      </w:r>
      <w:r w:rsidR="00B52F5A">
        <w:rPr>
          <w:i/>
        </w:rPr>
        <w:t>Amateur</w:t>
      </w:r>
      <w:r w:rsidR="00B52F5A">
        <w:t xml:space="preserve"> necesitaríamos un total de 8471 licencias. Por otro lado, si todos los usuarios pagaran por una subscripción Profesional, necesitaríamos 1695 licencias.</w:t>
      </w:r>
    </w:p>
    <w:p w14:paraId="5DC8CCCB" w14:textId="166425AF" w:rsidR="00A0204A" w:rsidRDefault="001A6A73" w:rsidP="00A0204A">
      <w:r>
        <w:t>En resumen, alcanzar ambos objetivos son posibles, ya que las cifras de licencias no son desorbitadas.</w:t>
      </w:r>
      <w:r w:rsidR="00A0204A">
        <w:t xml:space="preserve"> </w:t>
      </w:r>
    </w:p>
    <w:p w14:paraId="2345DFE1" w14:textId="214069E4" w:rsidR="002E6FAD" w:rsidRDefault="002E6FAD" w:rsidP="002E6FAD">
      <w:pPr>
        <w:ind w:firstLine="0"/>
        <w:rPr>
          <w:b/>
        </w:rPr>
      </w:pPr>
      <w:r>
        <w:rPr>
          <w:b/>
        </w:rPr>
        <w:t>Viabilidad Legal</w:t>
      </w:r>
    </w:p>
    <w:p w14:paraId="7C3D4C7B" w14:textId="0E287BA8" w:rsidR="00661091" w:rsidRDefault="00EA1595" w:rsidP="00661091">
      <w:r>
        <w:t>En</w:t>
      </w:r>
      <w:r w:rsidR="00661091">
        <w:t xml:space="preserve"> este apartado se estudiará y analizará las diferentes licencias con las que podemos liberar nuestra </w:t>
      </w:r>
      <w:r w:rsidR="00661091" w:rsidRPr="00A0235C">
        <w:rPr>
          <w:i/>
        </w:rPr>
        <w:t>toolkit</w:t>
      </w:r>
      <w:r w:rsidR="00661091">
        <w:t>. Lo primero que debemos de tener en cuenta es, ¿qué es una licencia?</w:t>
      </w:r>
    </w:p>
    <w:p w14:paraId="421C87A4" w14:textId="29728534" w:rsidR="00661091" w:rsidRDefault="00661091" w:rsidP="00661091">
      <w:r>
        <w:t>“</w:t>
      </w:r>
      <w:r w:rsidRPr="00661091">
        <w:rPr>
          <w:i/>
        </w:rPr>
        <w:t>Una </w:t>
      </w:r>
      <w:hyperlink r:id="rId10" w:tooltip="Licencia" w:history="1">
        <w:r w:rsidRPr="00661091">
          <w:rPr>
            <w:i/>
          </w:rPr>
          <w:t>licencia</w:t>
        </w:r>
      </w:hyperlink>
      <w:r w:rsidRPr="00661091">
        <w:rPr>
          <w:i/>
        </w:rPr>
        <w:t> de software es un </w:t>
      </w:r>
      <w:hyperlink r:id="rId11" w:tooltip="Contrato" w:history="1">
        <w:r w:rsidRPr="00661091">
          <w:rPr>
            <w:i/>
          </w:rPr>
          <w:t>contrato</w:t>
        </w:r>
      </w:hyperlink>
      <w:r w:rsidRPr="00661091">
        <w:rPr>
          <w:i/>
        </w:rPr>
        <w:t xml:space="preserve"> entre el licenciante (autor/titular de los derechos de explotación/distribución) y el licenciatario (usuario consumidor, </w:t>
      </w:r>
      <w:r w:rsidRPr="00661091">
        <w:rPr>
          <w:i/>
        </w:rPr>
        <w:lastRenderedPageBreak/>
        <w:t>profesional o empresa) del </w:t>
      </w:r>
      <w:hyperlink r:id="rId12" w:tooltip="Programa informático" w:history="1">
        <w:r w:rsidRPr="00661091">
          <w:rPr>
            <w:i/>
          </w:rPr>
          <w:t>programa informático</w:t>
        </w:r>
      </w:hyperlink>
      <w:r w:rsidRPr="00661091">
        <w:rPr>
          <w:i/>
        </w:rPr>
        <w:t>, para utilizarlo cumpliendo una serie de términos y condiciones establecidas dentro de sus cláusulas, es decir, es un conjunto de permisos que un desarrollador le puede otorgar a un usuario en los que tiene la posibilidad de distribuir, usar o modificar el producto bajo una licencia determinada.</w:t>
      </w:r>
      <w:r>
        <w:t>”</w:t>
      </w:r>
      <w:r w:rsidR="00096D9F">
        <w:t xml:space="preserve"> </w:t>
      </w:r>
      <w:r w:rsidR="00096D9F">
        <w:fldChar w:fldCharType="begin"/>
      </w:r>
      <w:r w:rsidR="002A32F2">
        <w:instrText xml:space="preserve"> ADDIN ZOTERO_ITEM CSL_CITATION {"citationID":"ydULutCy","properties":{"formattedCitation":"[1]","plainCitation":"[1]","noteIndex":0},"citationItems":[{"id":59,"uris":["http://zotero.org/users/local/0nWuOkQL/items/Z88YP3Z4"],"uri":["http://zotero.org/users/local/0nWuOkQL/items/Z88YP3Z4"],"itemData":{"id":59,"type":"entry-encyclopedia","title":"Licencia de software","container-title":"Wikipedia, la enciclopedia libre","source":"Wikipedia","abstract":"Una licencia de software es un contrato entre el licenciante (autor/titular de los derechos de explotación/distribución) y el licenciatario[2]</w:instrText>
      </w:r>
      <w:r w:rsidR="002A32F2">
        <w:rPr>
          <w:rFonts w:ascii="Cambria Math" w:hAnsi="Cambria Math" w:cs="Cambria Math"/>
        </w:rPr>
        <w:instrText>​</w:instrText>
      </w:r>
      <w:r w:rsidR="002A32F2">
        <w:instrText xml:space="preserve"> (usuario consumidor,  profesional o empresa) del programa inform</w:instrText>
      </w:r>
      <w:r w:rsidR="002A32F2">
        <w:rPr>
          <w:rFonts w:cs="LM Roman 12"/>
        </w:rPr>
        <w:instrText>á</w:instrText>
      </w:r>
      <w:r w:rsidR="002A32F2">
        <w:instrText>tico, para utilizarlo cumpliendo una serie de t</w:instrText>
      </w:r>
      <w:r w:rsidR="002A32F2">
        <w:rPr>
          <w:rFonts w:cs="LM Roman 12"/>
        </w:rPr>
        <w:instrText>é</w:instrText>
      </w:r>
      <w:r w:rsidR="002A32F2">
        <w:instrText>rminos y condiciones establecidas dentro de sus cl</w:instrText>
      </w:r>
      <w:r w:rsidR="002A32F2">
        <w:rPr>
          <w:rFonts w:cs="LM Roman 12"/>
        </w:rPr>
        <w:instrText>á</w:instrText>
      </w:r>
      <w:r w:rsidR="002A32F2">
        <w:instrText>usulas,[3]</w:instrText>
      </w:r>
      <w:r w:rsidR="002A32F2">
        <w:rPr>
          <w:rFonts w:ascii="Cambria Math" w:hAnsi="Cambria Math" w:cs="Cambria Math"/>
        </w:rPr>
        <w:instrText>​</w:instrText>
      </w:r>
      <w:r w:rsidR="002A32F2">
        <w:instrText xml:space="preserve"> es decir, es un conjunto de permisos que un desarrollador le puede otorgar a un usuario en los que tiene la posibilidad de distribuir, usar o modificar el producto bajo una licencia determinada. Además se suelen definir los plazos de duración, el territorio donde se aplica la licencia (ya que la licencia se soporta en las leyes particulares de cada país o región), entre otros.[4]</w:instrText>
      </w:r>
      <w:r w:rsidR="002A32F2">
        <w:rPr>
          <w:rFonts w:ascii="Cambria Math" w:hAnsi="Cambria Math" w:cs="Cambria Math"/>
        </w:rPr>
        <w:instrText>​</w:instrText>
      </w:r>
      <w:r w:rsidR="002A32F2">
        <w:instrText>\nLas licencias de software pueden establecer entre otras cosas: la cesi</w:instrText>
      </w:r>
      <w:r w:rsidR="002A32F2">
        <w:rPr>
          <w:rFonts w:cs="LM Roman 12"/>
        </w:rPr>
        <w:instrText>ó</w:instrText>
      </w:r>
      <w:r w:rsidR="002A32F2">
        <w:instrText>n de determinados derechos del propietario al usuario final sobre una o varias copias del programa informático, los límites en la responsabilidad por fallos, el plazo de cesión de los derechos, el ámbito geográfico de validez del contrato[5]</w:instrText>
      </w:r>
      <w:r w:rsidR="002A32F2">
        <w:rPr>
          <w:rFonts w:ascii="Cambria Math" w:hAnsi="Cambria Math" w:cs="Cambria Math"/>
        </w:rPr>
        <w:instrText>​</w:instrText>
      </w:r>
      <w:r w:rsidR="002A32F2">
        <w:instrText xml:space="preserve"> e incluso pueden establecer determinados compromisos del usuario final hacia el propietario, tales como la no cesión del programa a terceros o la no reinstalación del programa en equipos distintos al que se instaló originalmente.","URL":"https://es.wikipedia.org/w/index.php?title=Licencia_de_software&amp;oldid=116785575","note":"Page Version ID: 116785575","language":"es","issued":{"date-parts":[["2019",6,18]]},"accessed":{"date-parts":[["2019",6,18]]}}}],"schema":"https://github.com/citation-style-language/schema/raw/master/csl-citation.json"} </w:instrText>
      </w:r>
      <w:r w:rsidR="00096D9F">
        <w:fldChar w:fldCharType="separate"/>
      </w:r>
      <w:r w:rsidR="002A32F2" w:rsidRPr="002A32F2">
        <w:t>[1]</w:t>
      </w:r>
      <w:r w:rsidR="00096D9F">
        <w:fldChar w:fldCharType="end"/>
      </w:r>
    </w:p>
    <w:p w14:paraId="72A90FDE" w14:textId="35AEE357" w:rsidR="00096D9F" w:rsidRDefault="00096D9F" w:rsidP="00096D9F">
      <w:pPr>
        <w:ind w:firstLine="0"/>
        <w:rPr>
          <w:b/>
        </w:rPr>
      </w:pPr>
      <w:r>
        <w:rPr>
          <w:b/>
        </w:rPr>
        <w:t>Software</w:t>
      </w:r>
    </w:p>
    <w:p w14:paraId="11545FB1" w14:textId="7E55D95B" w:rsidR="00096D9F" w:rsidRDefault="00096D9F" w:rsidP="00096D9F">
      <w:r>
        <w:t xml:space="preserve">A la hora de liberar nuestra aplicación bajo una licencia, debemos analizar antes las diferentes </w:t>
      </w:r>
      <w:r w:rsidR="007E1601">
        <w:t>posibilidades</w:t>
      </w:r>
      <w:r>
        <w:t xml:space="preserve"> que </w:t>
      </w:r>
      <w:r w:rsidR="007E1601">
        <w:t>nos proporcionan</w:t>
      </w:r>
      <w:r>
        <w:t xml:space="preserve"> las librerías que hemos utilizado para el desarrollo del proyecto, ya que alguna de éstas puede tener determinadas restricciones.</w:t>
      </w:r>
    </w:p>
    <w:p w14:paraId="2FFFD017" w14:textId="78EA1F07" w:rsidR="00096D9F" w:rsidRDefault="00096D9F" w:rsidP="00096D9F">
      <w:r>
        <w:t>Por lo tanto, en la siguiente tabla se indica las diferentes licencias que poseen las librerías usadas:</w:t>
      </w:r>
    </w:p>
    <w:tbl>
      <w:tblPr>
        <w:tblStyle w:val="Tablaconcuadrcula"/>
        <w:tblW w:w="0" w:type="auto"/>
        <w:tblLook w:val="04A0" w:firstRow="1" w:lastRow="0" w:firstColumn="1" w:lastColumn="0" w:noHBand="0" w:noVBand="1"/>
      </w:tblPr>
      <w:tblGrid>
        <w:gridCol w:w="1568"/>
        <w:gridCol w:w="1274"/>
        <w:gridCol w:w="4251"/>
        <w:gridCol w:w="1411"/>
      </w:tblGrid>
      <w:tr w:rsidR="00EA09A6" w14:paraId="17ACFCF4" w14:textId="77777777" w:rsidTr="00A87A83">
        <w:tc>
          <w:tcPr>
            <w:tcW w:w="1555" w:type="dxa"/>
            <w:tcBorders>
              <w:left w:val="nil"/>
              <w:bottom w:val="single" w:sz="4" w:space="0" w:color="auto"/>
              <w:right w:val="nil"/>
            </w:tcBorders>
          </w:tcPr>
          <w:p w14:paraId="0C46F9DF" w14:textId="10F23A3C" w:rsidR="00EA09A6" w:rsidRDefault="00EA09A6" w:rsidP="00096D9F">
            <w:pPr>
              <w:ind w:firstLine="0"/>
            </w:pPr>
            <w:r>
              <w:t>Dependencia</w:t>
            </w:r>
          </w:p>
        </w:tc>
        <w:tc>
          <w:tcPr>
            <w:tcW w:w="1275" w:type="dxa"/>
            <w:tcBorders>
              <w:left w:val="nil"/>
              <w:bottom w:val="single" w:sz="4" w:space="0" w:color="auto"/>
              <w:right w:val="nil"/>
            </w:tcBorders>
          </w:tcPr>
          <w:p w14:paraId="19EC966A" w14:textId="5F259814" w:rsidR="00EA09A6" w:rsidRDefault="00EA09A6" w:rsidP="00096D9F">
            <w:pPr>
              <w:ind w:firstLine="0"/>
            </w:pPr>
            <w:r>
              <w:t>Versión</w:t>
            </w:r>
          </w:p>
        </w:tc>
        <w:tc>
          <w:tcPr>
            <w:tcW w:w="4253" w:type="dxa"/>
            <w:tcBorders>
              <w:left w:val="nil"/>
              <w:bottom w:val="single" w:sz="4" w:space="0" w:color="auto"/>
              <w:right w:val="nil"/>
            </w:tcBorders>
          </w:tcPr>
          <w:p w14:paraId="24530F0A" w14:textId="6F8A0E74" w:rsidR="00EA09A6" w:rsidRDefault="00EA09A6" w:rsidP="00096D9F">
            <w:pPr>
              <w:ind w:firstLine="0"/>
            </w:pPr>
            <w:r>
              <w:t>Descripción</w:t>
            </w:r>
          </w:p>
        </w:tc>
        <w:tc>
          <w:tcPr>
            <w:tcW w:w="1411" w:type="dxa"/>
            <w:tcBorders>
              <w:left w:val="nil"/>
              <w:bottom w:val="single" w:sz="4" w:space="0" w:color="auto"/>
              <w:right w:val="nil"/>
            </w:tcBorders>
          </w:tcPr>
          <w:p w14:paraId="2174C4C2" w14:textId="1E953EA6" w:rsidR="00EA09A6" w:rsidRDefault="00EA09A6" w:rsidP="00096D9F">
            <w:pPr>
              <w:ind w:firstLine="0"/>
            </w:pPr>
            <w:r>
              <w:t>Licencia</w:t>
            </w:r>
          </w:p>
        </w:tc>
      </w:tr>
      <w:tr w:rsidR="00EA09A6" w14:paraId="77E10026" w14:textId="77777777" w:rsidTr="00A87A83">
        <w:tc>
          <w:tcPr>
            <w:tcW w:w="1555" w:type="dxa"/>
            <w:tcBorders>
              <w:left w:val="nil"/>
              <w:bottom w:val="nil"/>
              <w:right w:val="nil"/>
            </w:tcBorders>
          </w:tcPr>
          <w:p w14:paraId="6270D223" w14:textId="2B9F346B" w:rsidR="00EA09A6" w:rsidRDefault="00EA09A6" w:rsidP="00096D9F">
            <w:pPr>
              <w:ind w:firstLine="0"/>
            </w:pPr>
            <w:r>
              <w:t>Chai</w:t>
            </w:r>
          </w:p>
        </w:tc>
        <w:tc>
          <w:tcPr>
            <w:tcW w:w="1275" w:type="dxa"/>
            <w:tcBorders>
              <w:left w:val="nil"/>
              <w:bottom w:val="nil"/>
              <w:right w:val="nil"/>
            </w:tcBorders>
          </w:tcPr>
          <w:p w14:paraId="1D3A7D15" w14:textId="7014DA7A" w:rsidR="00EA09A6" w:rsidRDefault="00EA09A6" w:rsidP="00096D9F">
            <w:pPr>
              <w:ind w:firstLine="0"/>
            </w:pPr>
            <w:r>
              <w:t>4.2.0</w:t>
            </w:r>
          </w:p>
        </w:tc>
        <w:tc>
          <w:tcPr>
            <w:tcW w:w="4253" w:type="dxa"/>
            <w:tcBorders>
              <w:left w:val="nil"/>
              <w:bottom w:val="nil"/>
              <w:right w:val="nil"/>
            </w:tcBorders>
          </w:tcPr>
          <w:p w14:paraId="67DD4579" w14:textId="136E205B" w:rsidR="00EA09A6" w:rsidRDefault="00EA09A6" w:rsidP="00096D9F">
            <w:pPr>
              <w:ind w:firstLine="0"/>
            </w:pPr>
            <w:r>
              <w:t xml:space="preserve">Librería de aserciones para </w:t>
            </w:r>
            <w:r w:rsidR="0079556F">
              <w:t>Node</w:t>
            </w:r>
            <w:r>
              <w:t>.</w:t>
            </w:r>
          </w:p>
        </w:tc>
        <w:tc>
          <w:tcPr>
            <w:tcW w:w="1411" w:type="dxa"/>
            <w:tcBorders>
              <w:left w:val="nil"/>
              <w:bottom w:val="nil"/>
              <w:right w:val="nil"/>
            </w:tcBorders>
          </w:tcPr>
          <w:p w14:paraId="2EBF31AA" w14:textId="1195F0EF" w:rsidR="00EA09A6" w:rsidRDefault="00EA09A6" w:rsidP="00096D9F">
            <w:pPr>
              <w:ind w:firstLine="0"/>
            </w:pPr>
            <w:r>
              <w:t>MIT</w:t>
            </w:r>
          </w:p>
        </w:tc>
      </w:tr>
      <w:tr w:rsidR="00EA09A6" w14:paraId="3C0AA45D" w14:textId="77777777" w:rsidTr="00A87A83">
        <w:tc>
          <w:tcPr>
            <w:tcW w:w="1555" w:type="dxa"/>
            <w:tcBorders>
              <w:top w:val="nil"/>
              <w:left w:val="nil"/>
              <w:bottom w:val="nil"/>
              <w:right w:val="nil"/>
            </w:tcBorders>
          </w:tcPr>
          <w:p w14:paraId="0DCFB741" w14:textId="74D6CE6A" w:rsidR="00EA09A6" w:rsidRDefault="00EA09A6" w:rsidP="00096D9F">
            <w:pPr>
              <w:ind w:firstLine="0"/>
            </w:pPr>
            <w:r>
              <w:t>Electron</w:t>
            </w:r>
          </w:p>
        </w:tc>
        <w:tc>
          <w:tcPr>
            <w:tcW w:w="1275" w:type="dxa"/>
            <w:tcBorders>
              <w:top w:val="nil"/>
              <w:left w:val="nil"/>
              <w:bottom w:val="nil"/>
              <w:right w:val="nil"/>
            </w:tcBorders>
          </w:tcPr>
          <w:p w14:paraId="74B5FF6B" w14:textId="34EF8DC1" w:rsidR="00EA09A6" w:rsidRDefault="00EA09A6" w:rsidP="00096D9F">
            <w:pPr>
              <w:ind w:firstLine="0"/>
            </w:pPr>
            <w:r>
              <w:t>4.0.3</w:t>
            </w:r>
          </w:p>
        </w:tc>
        <w:tc>
          <w:tcPr>
            <w:tcW w:w="4253" w:type="dxa"/>
            <w:tcBorders>
              <w:top w:val="nil"/>
              <w:left w:val="nil"/>
              <w:bottom w:val="nil"/>
              <w:right w:val="nil"/>
            </w:tcBorders>
          </w:tcPr>
          <w:p w14:paraId="05149EAA" w14:textId="61A0C50B" w:rsidR="00EA09A6" w:rsidRDefault="0079556F" w:rsidP="00096D9F">
            <w:pPr>
              <w:ind w:firstLine="0"/>
            </w:pPr>
            <w:r>
              <w:t>Framework que permite la creación de aplicaciones multiplataforma</w:t>
            </w:r>
            <w:r w:rsidR="00797EC9">
              <w:t xml:space="preserve"> usando JavaScript</w:t>
            </w:r>
            <w:r w:rsidR="007F1B20">
              <w:t>/TypeScript</w:t>
            </w:r>
            <w:r w:rsidR="00797EC9">
              <w:t>, HTML y CSS</w:t>
            </w:r>
          </w:p>
        </w:tc>
        <w:tc>
          <w:tcPr>
            <w:tcW w:w="1411" w:type="dxa"/>
            <w:tcBorders>
              <w:top w:val="nil"/>
              <w:left w:val="nil"/>
              <w:bottom w:val="nil"/>
              <w:right w:val="nil"/>
            </w:tcBorders>
          </w:tcPr>
          <w:p w14:paraId="03179DBA" w14:textId="1705C167" w:rsidR="00EA09A6" w:rsidRDefault="00EA09A6" w:rsidP="00096D9F">
            <w:pPr>
              <w:ind w:firstLine="0"/>
            </w:pPr>
            <w:r>
              <w:t>MIT</w:t>
            </w:r>
          </w:p>
        </w:tc>
      </w:tr>
      <w:tr w:rsidR="00EA09A6" w14:paraId="2110D705" w14:textId="77777777" w:rsidTr="00A87A83">
        <w:tc>
          <w:tcPr>
            <w:tcW w:w="1555" w:type="dxa"/>
            <w:tcBorders>
              <w:top w:val="nil"/>
              <w:left w:val="nil"/>
              <w:bottom w:val="nil"/>
              <w:right w:val="nil"/>
            </w:tcBorders>
          </w:tcPr>
          <w:p w14:paraId="7F505BAD" w14:textId="472AE5F5" w:rsidR="00EA09A6" w:rsidRDefault="00DA3192" w:rsidP="00096D9F">
            <w:pPr>
              <w:ind w:firstLine="0"/>
            </w:pPr>
            <w:r>
              <w:t>Fs-Extra</w:t>
            </w:r>
          </w:p>
        </w:tc>
        <w:tc>
          <w:tcPr>
            <w:tcW w:w="1275" w:type="dxa"/>
            <w:tcBorders>
              <w:top w:val="nil"/>
              <w:left w:val="nil"/>
              <w:bottom w:val="nil"/>
              <w:right w:val="nil"/>
            </w:tcBorders>
          </w:tcPr>
          <w:p w14:paraId="48D9EF29" w14:textId="2F2AFF23" w:rsidR="00EA09A6" w:rsidRDefault="00DA3192" w:rsidP="00096D9F">
            <w:pPr>
              <w:ind w:firstLine="0"/>
            </w:pPr>
            <w:r>
              <w:t>7.0.1</w:t>
            </w:r>
          </w:p>
        </w:tc>
        <w:tc>
          <w:tcPr>
            <w:tcW w:w="4253" w:type="dxa"/>
            <w:tcBorders>
              <w:top w:val="nil"/>
              <w:left w:val="nil"/>
              <w:bottom w:val="nil"/>
              <w:right w:val="nil"/>
            </w:tcBorders>
          </w:tcPr>
          <w:p w14:paraId="6BB8E6B6" w14:textId="72DFD662" w:rsidR="00EA09A6" w:rsidRDefault="00DA3192" w:rsidP="00096D9F">
            <w:pPr>
              <w:ind w:firstLine="0"/>
            </w:pPr>
            <w:r>
              <w:t>Librería que contiene métodos de sistema de archivos, que no están incluidos en el módulo fs.</w:t>
            </w:r>
          </w:p>
        </w:tc>
        <w:tc>
          <w:tcPr>
            <w:tcW w:w="1411" w:type="dxa"/>
            <w:tcBorders>
              <w:top w:val="nil"/>
              <w:left w:val="nil"/>
              <w:bottom w:val="nil"/>
              <w:right w:val="nil"/>
            </w:tcBorders>
          </w:tcPr>
          <w:p w14:paraId="2F77C6C2" w14:textId="3922BBE7" w:rsidR="00EA09A6" w:rsidRDefault="00DA3192" w:rsidP="00096D9F">
            <w:pPr>
              <w:ind w:firstLine="0"/>
            </w:pPr>
            <w:r>
              <w:t>MIT</w:t>
            </w:r>
          </w:p>
        </w:tc>
      </w:tr>
      <w:tr w:rsidR="00EA09A6" w14:paraId="5CC40E1C" w14:textId="77777777" w:rsidTr="00A87A83">
        <w:tc>
          <w:tcPr>
            <w:tcW w:w="1555" w:type="dxa"/>
            <w:tcBorders>
              <w:top w:val="nil"/>
              <w:left w:val="nil"/>
              <w:bottom w:val="nil"/>
              <w:right w:val="nil"/>
            </w:tcBorders>
          </w:tcPr>
          <w:p w14:paraId="1E15ACCA" w14:textId="701CADB0" w:rsidR="00EA09A6" w:rsidRDefault="00DA3192" w:rsidP="00096D9F">
            <w:pPr>
              <w:ind w:firstLine="0"/>
            </w:pPr>
            <w:r>
              <w:t>Htmlparser2</w:t>
            </w:r>
          </w:p>
        </w:tc>
        <w:tc>
          <w:tcPr>
            <w:tcW w:w="1275" w:type="dxa"/>
            <w:tcBorders>
              <w:top w:val="nil"/>
              <w:left w:val="nil"/>
              <w:bottom w:val="nil"/>
              <w:right w:val="nil"/>
            </w:tcBorders>
          </w:tcPr>
          <w:p w14:paraId="40929048" w14:textId="73E2BCF9" w:rsidR="00EA09A6" w:rsidRDefault="00DA3192" w:rsidP="00096D9F">
            <w:pPr>
              <w:ind w:firstLine="0"/>
            </w:pPr>
            <w:r>
              <w:t>3.10.1</w:t>
            </w:r>
          </w:p>
        </w:tc>
        <w:tc>
          <w:tcPr>
            <w:tcW w:w="4253" w:type="dxa"/>
            <w:tcBorders>
              <w:top w:val="nil"/>
              <w:left w:val="nil"/>
              <w:bottom w:val="nil"/>
              <w:right w:val="nil"/>
            </w:tcBorders>
          </w:tcPr>
          <w:p w14:paraId="51B5FE42" w14:textId="07077F02" w:rsidR="00EA09A6" w:rsidRDefault="00DA3192" w:rsidP="00096D9F">
            <w:pPr>
              <w:ind w:firstLine="0"/>
            </w:pPr>
            <w:r>
              <w:t>Librería que permite realizar el parseo de ficheros HTML.</w:t>
            </w:r>
          </w:p>
        </w:tc>
        <w:tc>
          <w:tcPr>
            <w:tcW w:w="1411" w:type="dxa"/>
            <w:tcBorders>
              <w:top w:val="nil"/>
              <w:left w:val="nil"/>
              <w:bottom w:val="nil"/>
              <w:right w:val="nil"/>
            </w:tcBorders>
          </w:tcPr>
          <w:p w14:paraId="4DE81D97" w14:textId="356B1829" w:rsidR="00EA09A6" w:rsidRDefault="00DA3192" w:rsidP="00096D9F">
            <w:pPr>
              <w:ind w:firstLine="0"/>
            </w:pPr>
            <w:r>
              <w:t>MIT</w:t>
            </w:r>
          </w:p>
        </w:tc>
      </w:tr>
      <w:tr w:rsidR="00EA09A6" w14:paraId="360F4CBC" w14:textId="77777777" w:rsidTr="00A87A83">
        <w:tc>
          <w:tcPr>
            <w:tcW w:w="1555" w:type="dxa"/>
            <w:tcBorders>
              <w:top w:val="nil"/>
              <w:left w:val="nil"/>
              <w:bottom w:val="nil"/>
              <w:right w:val="nil"/>
            </w:tcBorders>
          </w:tcPr>
          <w:p w14:paraId="685E235C" w14:textId="470D6954" w:rsidR="00EA09A6" w:rsidRDefault="00E11630" w:rsidP="00096D9F">
            <w:pPr>
              <w:ind w:firstLine="0"/>
            </w:pPr>
            <w:r>
              <w:t>Mocha</w:t>
            </w:r>
          </w:p>
        </w:tc>
        <w:tc>
          <w:tcPr>
            <w:tcW w:w="1275" w:type="dxa"/>
            <w:tcBorders>
              <w:top w:val="nil"/>
              <w:left w:val="nil"/>
              <w:bottom w:val="nil"/>
              <w:right w:val="nil"/>
            </w:tcBorders>
          </w:tcPr>
          <w:p w14:paraId="7E7F5C6E" w14:textId="55EA6215" w:rsidR="00EA09A6" w:rsidRDefault="00E11630" w:rsidP="00096D9F">
            <w:pPr>
              <w:ind w:firstLine="0"/>
            </w:pPr>
            <w:r>
              <w:t>5.2.0</w:t>
            </w:r>
          </w:p>
        </w:tc>
        <w:tc>
          <w:tcPr>
            <w:tcW w:w="4253" w:type="dxa"/>
            <w:tcBorders>
              <w:top w:val="nil"/>
              <w:left w:val="nil"/>
              <w:bottom w:val="nil"/>
              <w:right w:val="nil"/>
            </w:tcBorders>
          </w:tcPr>
          <w:p w14:paraId="7709EA42" w14:textId="2E46DBEE" w:rsidR="00EA09A6" w:rsidRDefault="005C5DCD" w:rsidP="00096D9F">
            <w:pPr>
              <w:ind w:firstLine="0"/>
            </w:pPr>
            <w:r>
              <w:t>Marco de pruebas</w:t>
            </w:r>
            <w:r w:rsidR="007F1B20">
              <w:t xml:space="preserve"> para JavaScript/TypeScript</w:t>
            </w:r>
            <w:r w:rsidR="00E25D65">
              <w:t>.</w:t>
            </w:r>
          </w:p>
        </w:tc>
        <w:tc>
          <w:tcPr>
            <w:tcW w:w="1411" w:type="dxa"/>
            <w:tcBorders>
              <w:top w:val="nil"/>
              <w:left w:val="nil"/>
              <w:bottom w:val="nil"/>
              <w:right w:val="nil"/>
            </w:tcBorders>
          </w:tcPr>
          <w:p w14:paraId="526CE162" w14:textId="4F63960B" w:rsidR="00EA09A6" w:rsidRDefault="00E11630" w:rsidP="00096D9F">
            <w:pPr>
              <w:ind w:firstLine="0"/>
            </w:pPr>
            <w:r>
              <w:t>MIT</w:t>
            </w:r>
          </w:p>
        </w:tc>
      </w:tr>
      <w:tr w:rsidR="00EA09A6" w14:paraId="74972738" w14:textId="77777777" w:rsidTr="00A87A83">
        <w:tc>
          <w:tcPr>
            <w:tcW w:w="1555" w:type="dxa"/>
            <w:tcBorders>
              <w:top w:val="nil"/>
              <w:left w:val="nil"/>
              <w:bottom w:val="nil"/>
              <w:right w:val="nil"/>
            </w:tcBorders>
          </w:tcPr>
          <w:p w14:paraId="03FFA3DD" w14:textId="32632CB8" w:rsidR="00EA09A6" w:rsidRDefault="00E04330" w:rsidP="00096D9F">
            <w:pPr>
              <w:ind w:firstLine="0"/>
            </w:pPr>
            <w:r>
              <w:t>Spectron</w:t>
            </w:r>
          </w:p>
        </w:tc>
        <w:tc>
          <w:tcPr>
            <w:tcW w:w="1275" w:type="dxa"/>
            <w:tcBorders>
              <w:top w:val="nil"/>
              <w:left w:val="nil"/>
              <w:bottom w:val="nil"/>
              <w:right w:val="nil"/>
            </w:tcBorders>
          </w:tcPr>
          <w:p w14:paraId="013E076B" w14:textId="688F6E64" w:rsidR="00EA09A6" w:rsidRDefault="00E04330" w:rsidP="00096D9F">
            <w:pPr>
              <w:ind w:firstLine="0"/>
            </w:pPr>
            <w:r>
              <w:t>5.0.0</w:t>
            </w:r>
          </w:p>
        </w:tc>
        <w:tc>
          <w:tcPr>
            <w:tcW w:w="4253" w:type="dxa"/>
            <w:tcBorders>
              <w:top w:val="nil"/>
              <w:left w:val="nil"/>
              <w:bottom w:val="nil"/>
              <w:right w:val="nil"/>
            </w:tcBorders>
          </w:tcPr>
          <w:p w14:paraId="43AF34D7" w14:textId="7F4F1253" w:rsidR="00EA09A6" w:rsidRDefault="00147063" w:rsidP="00096D9F">
            <w:pPr>
              <w:ind w:firstLine="0"/>
            </w:pPr>
            <w:r>
              <w:t>Framework para escribir tes de integración en aplicaciones Electron.</w:t>
            </w:r>
          </w:p>
        </w:tc>
        <w:tc>
          <w:tcPr>
            <w:tcW w:w="1411" w:type="dxa"/>
            <w:tcBorders>
              <w:top w:val="nil"/>
              <w:left w:val="nil"/>
              <w:bottom w:val="nil"/>
              <w:right w:val="nil"/>
            </w:tcBorders>
          </w:tcPr>
          <w:p w14:paraId="338AF2F3" w14:textId="732C6C23" w:rsidR="00EA09A6" w:rsidRDefault="00E04330" w:rsidP="00096D9F">
            <w:pPr>
              <w:ind w:firstLine="0"/>
            </w:pPr>
            <w:r>
              <w:t>MIT</w:t>
            </w:r>
          </w:p>
        </w:tc>
      </w:tr>
      <w:tr w:rsidR="00EA09A6" w14:paraId="4B6C43DE" w14:textId="77777777" w:rsidTr="00A87A83">
        <w:tc>
          <w:tcPr>
            <w:tcW w:w="1555" w:type="dxa"/>
            <w:tcBorders>
              <w:top w:val="nil"/>
              <w:left w:val="nil"/>
              <w:bottom w:val="nil"/>
              <w:right w:val="nil"/>
            </w:tcBorders>
          </w:tcPr>
          <w:p w14:paraId="65C89277" w14:textId="061B958F" w:rsidR="00EA09A6" w:rsidRDefault="009D2D35" w:rsidP="00096D9F">
            <w:pPr>
              <w:ind w:firstLine="0"/>
            </w:pPr>
            <w:r>
              <w:lastRenderedPageBreak/>
              <w:t>Ts-node</w:t>
            </w:r>
          </w:p>
        </w:tc>
        <w:tc>
          <w:tcPr>
            <w:tcW w:w="1275" w:type="dxa"/>
            <w:tcBorders>
              <w:top w:val="nil"/>
              <w:left w:val="nil"/>
              <w:bottom w:val="nil"/>
              <w:right w:val="nil"/>
            </w:tcBorders>
          </w:tcPr>
          <w:p w14:paraId="5AA7DAA3" w14:textId="238C753E" w:rsidR="00EA09A6" w:rsidRDefault="009D2D35" w:rsidP="00096D9F">
            <w:pPr>
              <w:ind w:firstLine="0"/>
            </w:pPr>
            <w:r>
              <w:t>8.1.1</w:t>
            </w:r>
          </w:p>
        </w:tc>
        <w:tc>
          <w:tcPr>
            <w:tcW w:w="4253" w:type="dxa"/>
            <w:tcBorders>
              <w:top w:val="nil"/>
              <w:left w:val="nil"/>
              <w:bottom w:val="nil"/>
              <w:right w:val="nil"/>
            </w:tcBorders>
          </w:tcPr>
          <w:p w14:paraId="747B7F45" w14:textId="1C55B181" w:rsidR="00EA09A6" w:rsidRDefault="009D2D35" w:rsidP="00096D9F">
            <w:pPr>
              <w:ind w:firstLine="0"/>
            </w:pPr>
            <w:r>
              <w:t xml:space="preserve">Librería que permite </w:t>
            </w:r>
            <w:r w:rsidR="000040E5">
              <w:t>hacer uso de</w:t>
            </w:r>
            <w:r>
              <w:t xml:space="preserve"> ficheros TypeScript en Node.</w:t>
            </w:r>
          </w:p>
        </w:tc>
        <w:tc>
          <w:tcPr>
            <w:tcW w:w="1411" w:type="dxa"/>
            <w:tcBorders>
              <w:top w:val="nil"/>
              <w:left w:val="nil"/>
              <w:bottom w:val="nil"/>
              <w:right w:val="nil"/>
            </w:tcBorders>
          </w:tcPr>
          <w:p w14:paraId="40CE7506" w14:textId="42349D6E" w:rsidR="00EA09A6" w:rsidRDefault="009D2D35" w:rsidP="00096D9F">
            <w:pPr>
              <w:ind w:firstLine="0"/>
            </w:pPr>
            <w:r>
              <w:t>MIT</w:t>
            </w:r>
          </w:p>
        </w:tc>
      </w:tr>
      <w:tr w:rsidR="00EA09A6" w14:paraId="57F8EC12" w14:textId="77777777" w:rsidTr="00A87A83">
        <w:tc>
          <w:tcPr>
            <w:tcW w:w="1555" w:type="dxa"/>
            <w:tcBorders>
              <w:top w:val="nil"/>
              <w:left w:val="nil"/>
              <w:bottom w:val="nil"/>
              <w:right w:val="nil"/>
            </w:tcBorders>
          </w:tcPr>
          <w:p w14:paraId="65ED80D1" w14:textId="78536473" w:rsidR="00EA09A6" w:rsidRDefault="005802AE" w:rsidP="00096D9F">
            <w:pPr>
              <w:ind w:firstLine="0"/>
            </w:pPr>
            <w:r>
              <w:t>TypeScript</w:t>
            </w:r>
          </w:p>
        </w:tc>
        <w:tc>
          <w:tcPr>
            <w:tcW w:w="1275" w:type="dxa"/>
            <w:tcBorders>
              <w:top w:val="nil"/>
              <w:left w:val="nil"/>
              <w:bottom w:val="nil"/>
              <w:right w:val="nil"/>
            </w:tcBorders>
          </w:tcPr>
          <w:p w14:paraId="6373CB62" w14:textId="0ED744CE" w:rsidR="00EA09A6" w:rsidRDefault="005802AE" w:rsidP="00096D9F">
            <w:pPr>
              <w:ind w:firstLine="0"/>
            </w:pPr>
            <w:r>
              <w:t>3.4.5</w:t>
            </w:r>
          </w:p>
        </w:tc>
        <w:tc>
          <w:tcPr>
            <w:tcW w:w="4253" w:type="dxa"/>
            <w:tcBorders>
              <w:top w:val="nil"/>
              <w:left w:val="nil"/>
              <w:bottom w:val="nil"/>
              <w:right w:val="nil"/>
            </w:tcBorders>
          </w:tcPr>
          <w:p w14:paraId="6C4E594C" w14:textId="2CF8CC09" w:rsidR="00EA09A6" w:rsidRDefault="005802AE" w:rsidP="00096D9F">
            <w:pPr>
              <w:ind w:firstLine="0"/>
            </w:pPr>
            <w:r>
              <w:t>Librería que permite hacer uso del lenguaje de TypeScript.</w:t>
            </w:r>
          </w:p>
        </w:tc>
        <w:tc>
          <w:tcPr>
            <w:tcW w:w="1411" w:type="dxa"/>
            <w:tcBorders>
              <w:top w:val="nil"/>
              <w:left w:val="nil"/>
              <w:bottom w:val="nil"/>
              <w:right w:val="nil"/>
            </w:tcBorders>
          </w:tcPr>
          <w:p w14:paraId="14C4ABA1" w14:textId="348C0F16" w:rsidR="00EA09A6" w:rsidRDefault="005802AE" w:rsidP="00096D9F">
            <w:pPr>
              <w:ind w:firstLine="0"/>
            </w:pPr>
            <w:r>
              <w:t>Apache-2.0</w:t>
            </w:r>
          </w:p>
        </w:tc>
      </w:tr>
      <w:tr w:rsidR="00EA09A6" w14:paraId="27158D70" w14:textId="77777777" w:rsidTr="00A87A83">
        <w:tc>
          <w:tcPr>
            <w:tcW w:w="1555" w:type="dxa"/>
            <w:tcBorders>
              <w:top w:val="nil"/>
              <w:left w:val="nil"/>
              <w:right w:val="nil"/>
            </w:tcBorders>
          </w:tcPr>
          <w:p w14:paraId="77643C47" w14:textId="60B2EEF0" w:rsidR="00EA09A6" w:rsidRDefault="00FA6233" w:rsidP="00096D9F">
            <w:pPr>
              <w:ind w:firstLine="0"/>
            </w:pPr>
            <w:r>
              <w:t>WebdriverIO</w:t>
            </w:r>
          </w:p>
        </w:tc>
        <w:tc>
          <w:tcPr>
            <w:tcW w:w="1275" w:type="dxa"/>
            <w:tcBorders>
              <w:top w:val="nil"/>
              <w:left w:val="nil"/>
              <w:right w:val="nil"/>
            </w:tcBorders>
          </w:tcPr>
          <w:p w14:paraId="5B696428" w14:textId="1FFEAFA2" w:rsidR="00EA09A6" w:rsidRDefault="00FA6233" w:rsidP="00096D9F">
            <w:pPr>
              <w:ind w:firstLine="0"/>
            </w:pPr>
            <w:r>
              <w:t>4.13.0</w:t>
            </w:r>
          </w:p>
        </w:tc>
        <w:tc>
          <w:tcPr>
            <w:tcW w:w="4253" w:type="dxa"/>
            <w:tcBorders>
              <w:top w:val="nil"/>
              <w:left w:val="nil"/>
              <w:right w:val="nil"/>
            </w:tcBorders>
          </w:tcPr>
          <w:p w14:paraId="75342FD0" w14:textId="262E6D95" w:rsidR="00EA09A6" w:rsidRDefault="00FA6233" w:rsidP="00096D9F">
            <w:pPr>
              <w:ind w:firstLine="0"/>
            </w:pPr>
            <w:r>
              <w:t>API que nos permite realizar peticiones a un servidor Selenium mediante WebDriver Wire Protocol</w:t>
            </w:r>
          </w:p>
        </w:tc>
        <w:tc>
          <w:tcPr>
            <w:tcW w:w="1411" w:type="dxa"/>
            <w:tcBorders>
              <w:top w:val="nil"/>
              <w:left w:val="nil"/>
              <w:right w:val="nil"/>
            </w:tcBorders>
          </w:tcPr>
          <w:p w14:paraId="6E1B443B" w14:textId="2F23A3C4" w:rsidR="00EA09A6" w:rsidRDefault="00FA6233" w:rsidP="00EA09A6">
            <w:pPr>
              <w:keepNext/>
              <w:ind w:firstLine="0"/>
            </w:pPr>
            <w:r>
              <w:t>MIT</w:t>
            </w:r>
          </w:p>
        </w:tc>
      </w:tr>
    </w:tbl>
    <w:p w14:paraId="48B5554A" w14:textId="4654AD64" w:rsidR="00096D9F" w:rsidRPr="00096D9F" w:rsidRDefault="00EA09A6" w:rsidP="00EA09A6">
      <w:pPr>
        <w:pStyle w:val="Descripcin"/>
        <w:jc w:val="center"/>
      </w:pPr>
      <w:bookmarkStart w:id="15" w:name="_Toc12895022"/>
      <w:r>
        <w:t xml:space="preserve">Tabla </w:t>
      </w:r>
      <w:r w:rsidR="00FC723F">
        <w:rPr>
          <w:noProof/>
        </w:rPr>
        <w:fldChar w:fldCharType="begin"/>
      </w:r>
      <w:r w:rsidR="00FC723F">
        <w:rPr>
          <w:noProof/>
        </w:rPr>
        <w:instrText xml:space="preserve"> SEQ Tabla \* ARABIC </w:instrText>
      </w:r>
      <w:r w:rsidR="00FC723F">
        <w:rPr>
          <w:noProof/>
        </w:rPr>
        <w:fldChar w:fldCharType="separate"/>
      </w:r>
      <w:r w:rsidR="001A7D64">
        <w:rPr>
          <w:noProof/>
        </w:rPr>
        <w:t>8</w:t>
      </w:r>
      <w:r w:rsidR="00FC723F">
        <w:rPr>
          <w:noProof/>
        </w:rPr>
        <w:fldChar w:fldCharType="end"/>
      </w:r>
      <w:r>
        <w:t xml:space="preserve"> - Licencias</w:t>
      </w:r>
      <w:bookmarkEnd w:id="15"/>
    </w:p>
    <w:p w14:paraId="5A668716" w14:textId="12F136CF" w:rsidR="00661091" w:rsidRDefault="004138C9" w:rsidP="004138C9">
      <w:r>
        <w:t>Como podemos ver en la tabla anterior, la gran mayoría de licencias son MIT, ex</w:t>
      </w:r>
      <w:r w:rsidR="000E6723">
        <w:t>cepto TypeScript que tiene licencia Apache-2.0.</w:t>
      </w:r>
    </w:p>
    <w:p w14:paraId="58D3D771" w14:textId="44D43B14" w:rsidR="006856CB" w:rsidRDefault="0017110B" w:rsidP="006856CB">
      <w:r>
        <w:t xml:space="preserve">Para poder elegir la licencia más adecuada, </w:t>
      </w:r>
      <w:r w:rsidR="00A20FAE">
        <w:t>nos hemos basado en una que nos permita dar mayor libertad, sin embargo, antes de poder seleccionar la licencia, tenemos que hacer un estudio entre MIT y Apache-2.0.</w:t>
      </w:r>
    </w:p>
    <w:p w14:paraId="5642543E" w14:textId="087D7E6F" w:rsidR="006856CB" w:rsidRPr="006856CB" w:rsidRDefault="006856CB" w:rsidP="006856CB">
      <w:r>
        <w:t xml:space="preserve">La licencia MIT es perfecta siempre y cuando se quiera llegar al mayor número de desarrolladores, no es una licencia para software libre “total” ya que no nos permite garantizar la libertad de la aplicación, sino que solo exige que los derechos de autor sean incluidos en todas las copias del software </w:t>
      </w:r>
      <w:r>
        <w:fldChar w:fldCharType="begin"/>
      </w:r>
      <w:r w:rsidR="002A32F2">
        <w:instrText xml:space="preserve"> ADDIN ZOTERO_ITEM CSL_CITATION {"citationID":"BpDRymXm","properties":{"formattedCitation":"[2]","plainCitation":"[2]","noteIndex":0},"citationItems":[{"id":61,"uris":["http://zotero.org/users/local/0nWuOkQL/items/TJZNV7ET"],"uri":["http://zotero.org/users/local/0nWuOkQL/items/TJZNV7ET"],"itemData":{"id":61,"type":"entry-encyclopedia","title":"Licencia MIT","container-title":"Wikipedia, la enciclopedia libre","source":"Wikipedia","abstract":"La licencia MIT es una de tantas licencias de software que se origina en el Instituto Tecnológico de Massachusetts (MIT, Massachusetts Institute of Technology). Quizás debería llamarse más correctamente licencia X11, ya que es la licencia que llevaba este software de muestra de la información de manera gráfica X Window System originario del MIT en los años 1980. Pero ya sea como MIT o X11, su texto es idéntico.\nEsta licencia es una Licencia de software libre permisiva lo que significa que impone muy pocas limitaciones en la reutilización y por tanto posee una excelente Compatibilidad de licencia. La licencia MIT permite reutilizar software dentro de Software propietario. Por otro lado, la licencia MIT es compatible con muchas licencias copyleft, como la GNU General Public License[1]</w:instrText>
      </w:r>
      <w:r w:rsidR="002A32F2">
        <w:rPr>
          <w:rFonts w:ascii="Cambria Math" w:hAnsi="Cambria Math" w:cs="Cambria Math"/>
        </w:rPr>
        <w:instrText>​</w:instrText>
      </w:r>
      <w:r w:rsidR="002A32F2">
        <w:instrText xml:space="preserve"> (software con licencia MIT puede integrarse en software con licencia GPL, pero no al contrario). \nEl texto de la licencia no tiene copyright, lo que permite su modificación. No obstante esto, puede no ser recomendable e incluso muchas veces dentro del movimiento del software de código abierto desaconsejan el uso de este texto para una licencia, a no ser que se indique que es una modificación, y no la versión original.\nLa licencia MIT es muy parecida a la licencia BSD[2]</w:instrText>
      </w:r>
      <w:r w:rsidR="002A32F2">
        <w:rPr>
          <w:rFonts w:ascii="Cambria Math" w:hAnsi="Cambria Math" w:cs="Cambria Math"/>
        </w:rPr>
        <w:instrText>​</w:instrText>
      </w:r>
      <w:r w:rsidR="002A32F2">
        <w:instrText xml:space="preserve"> en cuanto a efectos.\nPor otro lado, la licencia MIT siempre ha sido una licencia importante y se utiliza muy a menudo en el Software libre. En 2015, de acuerdo con Black Duck Software y datos de GitHub,[3]</w:instrText>
      </w:r>
      <w:r w:rsidR="002A32F2">
        <w:rPr>
          <w:rFonts w:ascii="Cambria Math" w:hAnsi="Cambria Math" w:cs="Cambria Math"/>
        </w:rPr>
        <w:instrText>​</w:instrText>
      </w:r>
      <w:r w:rsidR="002A32F2">
        <w:instrText xml:space="preserve"> se convirti</w:instrText>
      </w:r>
      <w:r w:rsidR="002A32F2">
        <w:rPr>
          <w:rFonts w:cs="LM Roman 12"/>
        </w:rPr>
        <w:instrText>ó</w:instrText>
      </w:r>
      <w:r w:rsidR="002A32F2">
        <w:instrText xml:space="preserve"> en la licencia m</w:instrText>
      </w:r>
      <w:r w:rsidR="002A32F2">
        <w:rPr>
          <w:rFonts w:cs="LM Roman 12"/>
        </w:rPr>
        <w:instrText>á</w:instrText>
      </w:r>
      <w:r w:rsidR="002A32F2">
        <w:instrText xml:space="preserve">s popular por encima de las variantes de la licencia GPL.","URL":"https://es.wikipedia.org/w/index.php?title=Licencia_MIT&amp;oldid=111052657","note":"Page Version ID: 111052657","language":"es","issued":{"date-parts":[["2018",10,4]]},"accessed":{"date-parts":[["2019",6,18]]}}}],"schema":"https://github.com/citation-style-language/schema/raw/master/csl-citation.json"} </w:instrText>
      </w:r>
      <w:r>
        <w:fldChar w:fldCharType="separate"/>
      </w:r>
      <w:r w:rsidR="002A32F2" w:rsidRPr="002A32F2">
        <w:t>[2]</w:t>
      </w:r>
      <w:r>
        <w:fldChar w:fldCharType="end"/>
      </w:r>
      <w:r w:rsidR="00B33C09">
        <w:t xml:space="preserve"> </w:t>
      </w:r>
      <w:r w:rsidR="00B33C09">
        <w:fldChar w:fldCharType="begin"/>
      </w:r>
      <w:r w:rsidR="002A32F2">
        <w:instrText xml:space="preserve"> ADDIN ZOTERO_ITEM CSL_CITATION {"citationID":"oIWIwbEV","properties":{"formattedCitation":"[3]","plainCitation":"[3]","noteIndex":0},"citationItems":[{"id":65,"uris":["http://zotero.org/users/local/0nWuOkQL/items/CSM4G7KB"],"uri":["http://zotero.org/users/local/0nWuOkQL/items/CSM4G7KB"],"itemData":{"id":65,"type":"webpage","title":"Cómo elegir licencias open source para tu proyecto","container-title":"Hipertextual","abstract":"El tema de las licencias open source ha sido desde siempre uno de los más difíciles de abordar ¿cuál es más conveniente para mi nuevo proyecto?","URL":"https://hipertextual.com/archivo/2014/05/como-elegir-licencias-open-source/","language":"es-ES","author":[{"family":"andrearrs","given":""}],"issued":{"date-parts":[["2014",5,22]]},"accessed":{"date-parts":[["2019",6,18]]}}}],"schema":"https://github.com/citation-style-language/schema/raw/master/csl-citation.json"} </w:instrText>
      </w:r>
      <w:r w:rsidR="00B33C09">
        <w:fldChar w:fldCharType="separate"/>
      </w:r>
      <w:r w:rsidR="002A32F2" w:rsidRPr="002A32F2">
        <w:t>[3]</w:t>
      </w:r>
      <w:r w:rsidR="00B33C09">
        <w:fldChar w:fldCharType="end"/>
      </w:r>
      <w:r w:rsidR="00816D7E">
        <w:t>.</w:t>
      </w:r>
    </w:p>
    <w:p w14:paraId="4211A6ED" w14:textId="502C7C45" w:rsidR="006856CB" w:rsidRDefault="001F67E5" w:rsidP="001F67E5">
      <w:r>
        <w:t>Por otro lado, la licencia Apache-2.0 es bastante similar a la licencia MIT, es una licencia permisiva ya que no obliga a que los trabajos derivados tengan la misma licencia. La principal diferencia entre Apache-2.0 y MIT es que la primera obliga a que los cambios que haya en la versión original tienen que estar reflejados en el código fuente, es decir, los derechos de autor han de estar tanto en el código fuente como en los binarios</w:t>
      </w:r>
      <w:r w:rsidR="002A32F2">
        <w:t xml:space="preserve"> </w:t>
      </w:r>
      <w:r w:rsidR="002A32F2">
        <w:fldChar w:fldCharType="begin"/>
      </w:r>
      <w:r w:rsidR="002A32F2">
        <w:instrText xml:space="preserve"> ADDIN ZOTERO_ITEM CSL_CITATION {"citationID":"moieI1GX","properties":{"formattedCitation":"[3]","plainCitation":"[3]","noteIndex":0},"citationItems":[{"id":65,"uris":["http://zotero.org/users/local/0nWuOkQL/items/CSM4G7KB"],"uri":["http://zotero.org/users/local/0nWuOkQL/items/CSM4G7KB"],"itemData":{"id":65,"type":"webpage","title":"Cómo elegir licencias open source para tu proyecto","container-title":"Hipertextual","abstract":"El tema de las licencias open source ha sido desde siempre uno de los más difíciles de abordar ¿cuál es más conveniente para mi nuevo proyecto?","URL":"https://hipertextual.com/archivo/2014/05/como-elegir-licencias-open-source/","language":"es-ES","author":[{"family":"andrearrs","given":""}],"issued":{"date-parts":[["2014",5,22]]},"accessed":{"date-parts":[["2019",6,18]]}}}],"schema":"https://github.com/citation-style-language/schema/raw/master/csl-citation.json"} </w:instrText>
      </w:r>
      <w:r w:rsidR="002A32F2">
        <w:fldChar w:fldCharType="separate"/>
      </w:r>
      <w:r w:rsidR="002A32F2" w:rsidRPr="002A32F2">
        <w:t>[3]</w:t>
      </w:r>
      <w:r w:rsidR="002A32F2">
        <w:fldChar w:fldCharType="end"/>
      </w:r>
      <w:r w:rsidR="002A32F2">
        <w:t xml:space="preserve"> </w:t>
      </w:r>
      <w:r w:rsidR="002A32F2">
        <w:fldChar w:fldCharType="begin"/>
      </w:r>
      <w:r w:rsidR="002A32F2">
        <w:instrText xml:space="preserve"> ADDIN ZOTERO_ITEM CSL_CITATION {"citationID":"rdpXhVdM","properties":{"formattedCitation":"[4]","plainCitation":"[4]","noteIndex":0},"citationItems":[{"id":63,"uris":["http://zotero.org/users/local/0nWuOkQL/items/6RE2DGNX"],"uri":["http://zotero.org/users/local/0nWuOkQL/items/6RE2DGNX"],"itemData":{"id":63,"type":"entry-encyclopedia","title":"Apache License","container-title":"Wikipedia, la enciclopedia libre","source":"Wikipedia","abstract":"La licencia Apache (Apache License o Apache Software License para versiones anteriores a 2.0) es una licencia de software libre permisiva creada por la Apache Software Foundation (ASF).[7]</w:instrText>
      </w:r>
      <w:r w:rsidR="002A32F2">
        <w:rPr>
          <w:rFonts w:ascii="Cambria Math" w:hAnsi="Cambria Math" w:cs="Cambria Math"/>
        </w:rPr>
        <w:instrText>​</w:instrText>
      </w:r>
      <w:r w:rsidR="002A32F2">
        <w:instrText xml:space="preserve"> La licencia Apache (/ ə</w:instrText>
      </w:r>
      <w:r w:rsidR="002A32F2">
        <w:rPr>
          <w:rFonts w:ascii="Courier New" w:hAnsi="Courier New" w:cs="Courier New"/>
        </w:rPr>
        <w:instrText>ˈ</w:instrText>
      </w:r>
      <w:r w:rsidR="002A32F2">
        <w:instrText>pæt</w:instrText>
      </w:r>
      <w:r w:rsidR="002A32F2">
        <w:rPr>
          <w:rFonts w:ascii="Courier New" w:hAnsi="Courier New" w:cs="Courier New"/>
        </w:rPr>
        <w:instrText>ʃ</w:instrText>
      </w:r>
      <w:r w:rsidR="002A32F2">
        <w:instrText xml:space="preserve">i/) (con versiones 1.0, 1.1 y 2.0) requiere la conservación del aviso de derecho de autor  y el descargo de responsabilidad, pero no es una licencia copyleft, ya que no requiere la redistribución del código fuente cuando se distribuyen versiones modificadas.\nAl igual que otras licencias de software libre, todo el software producido por la ASF o cualquiera de sus proyectos está desarrollado bajo los términos de esta licencia, es decir, la licencia permite al usuario del software de la libertad de usar el software para cualquier propósito, para distribuirlo, modificarlo y distribuir versiones modificadas del software, bajo los términos de la licencia, sin preocuparse de las regalías.","URL":"https://es.wikipedia.org/w/index.php?title=Apache_License&amp;oldid=115988828","note":"Page Version ID: 115988828","language":"es","issued":{"date-parts":[["2019",5,16]]},"accessed":{"date-parts":[["2019",6,18]]}}}],"schema":"https://github.com/citation-style-language/schema/raw/master/csl-citation.json"} </w:instrText>
      </w:r>
      <w:r w:rsidR="002A32F2">
        <w:fldChar w:fldCharType="separate"/>
      </w:r>
      <w:r w:rsidR="002A32F2" w:rsidRPr="002A32F2">
        <w:t>[4]</w:t>
      </w:r>
      <w:r w:rsidR="002A32F2">
        <w:fldChar w:fldCharType="end"/>
      </w:r>
      <w:r>
        <w:t>.</w:t>
      </w:r>
    </w:p>
    <w:p w14:paraId="5D64ED8A" w14:textId="75C56170" w:rsidR="00ED6C0F" w:rsidRDefault="00ED6C0F" w:rsidP="001F67E5">
      <w:r>
        <w:t>Resumen de comparativa entre MIT y Apache-2.0:</w:t>
      </w:r>
    </w:p>
    <w:tbl>
      <w:tblPr>
        <w:tblStyle w:val="Tablaconcuadrcula"/>
        <w:tblW w:w="0" w:type="auto"/>
        <w:tblLook w:val="04A0" w:firstRow="1" w:lastRow="0" w:firstColumn="1" w:lastColumn="0" w:noHBand="0" w:noVBand="1"/>
      </w:tblPr>
      <w:tblGrid>
        <w:gridCol w:w="4106"/>
        <w:gridCol w:w="2268"/>
        <w:gridCol w:w="2120"/>
      </w:tblGrid>
      <w:tr w:rsidR="00ED6C0F" w14:paraId="31F20668" w14:textId="77777777" w:rsidTr="00974C20">
        <w:tc>
          <w:tcPr>
            <w:tcW w:w="4106" w:type="dxa"/>
            <w:tcBorders>
              <w:left w:val="nil"/>
              <w:bottom w:val="single" w:sz="4" w:space="0" w:color="auto"/>
              <w:right w:val="nil"/>
            </w:tcBorders>
          </w:tcPr>
          <w:p w14:paraId="727DC1CE" w14:textId="217C5A2D" w:rsidR="00ED6C0F" w:rsidRPr="00B40092" w:rsidRDefault="00ED6C0F" w:rsidP="00B40092">
            <w:pPr>
              <w:ind w:firstLine="0"/>
              <w:jc w:val="center"/>
              <w:rPr>
                <w:b/>
              </w:rPr>
            </w:pPr>
            <w:r w:rsidRPr="00B40092">
              <w:rPr>
                <w:b/>
              </w:rPr>
              <w:t>Característica</w:t>
            </w:r>
          </w:p>
        </w:tc>
        <w:tc>
          <w:tcPr>
            <w:tcW w:w="2268" w:type="dxa"/>
            <w:tcBorders>
              <w:left w:val="nil"/>
              <w:bottom w:val="single" w:sz="4" w:space="0" w:color="auto"/>
              <w:right w:val="nil"/>
            </w:tcBorders>
          </w:tcPr>
          <w:p w14:paraId="5D80F3F2" w14:textId="468A21DA" w:rsidR="00ED6C0F" w:rsidRPr="00B40092" w:rsidRDefault="00ED6C0F" w:rsidP="00B40092">
            <w:pPr>
              <w:ind w:firstLine="0"/>
              <w:jc w:val="center"/>
              <w:rPr>
                <w:b/>
              </w:rPr>
            </w:pPr>
            <w:r w:rsidRPr="00B40092">
              <w:rPr>
                <w:b/>
              </w:rPr>
              <w:t>MIT</w:t>
            </w:r>
          </w:p>
        </w:tc>
        <w:tc>
          <w:tcPr>
            <w:tcW w:w="2120" w:type="dxa"/>
            <w:tcBorders>
              <w:left w:val="nil"/>
              <w:bottom w:val="single" w:sz="4" w:space="0" w:color="auto"/>
              <w:right w:val="nil"/>
            </w:tcBorders>
          </w:tcPr>
          <w:p w14:paraId="371B6B59" w14:textId="177107C9" w:rsidR="00ED6C0F" w:rsidRPr="00B40092" w:rsidRDefault="00ED6C0F" w:rsidP="00B40092">
            <w:pPr>
              <w:ind w:firstLine="0"/>
              <w:jc w:val="center"/>
              <w:rPr>
                <w:b/>
              </w:rPr>
            </w:pPr>
            <w:r w:rsidRPr="00B40092">
              <w:rPr>
                <w:b/>
              </w:rPr>
              <w:t>Apache-2.0</w:t>
            </w:r>
          </w:p>
        </w:tc>
      </w:tr>
      <w:tr w:rsidR="00ED6C0F" w14:paraId="5F0AF772" w14:textId="77777777" w:rsidTr="00974C20">
        <w:tc>
          <w:tcPr>
            <w:tcW w:w="4106" w:type="dxa"/>
            <w:tcBorders>
              <w:left w:val="nil"/>
              <w:bottom w:val="nil"/>
              <w:right w:val="nil"/>
            </w:tcBorders>
          </w:tcPr>
          <w:p w14:paraId="2CEC8BCA" w14:textId="1DF351A4" w:rsidR="00ED6C0F" w:rsidRDefault="00ED6C0F" w:rsidP="00B40092">
            <w:pPr>
              <w:ind w:firstLine="0"/>
              <w:jc w:val="center"/>
            </w:pPr>
            <w:r>
              <w:t xml:space="preserve">Compatible con DFSG </w:t>
            </w:r>
            <w:r>
              <w:fldChar w:fldCharType="begin"/>
            </w:r>
            <w:r w:rsidR="002A32F2">
              <w:instrText xml:space="preserve"> ADDIN ZOTERO_ITEM CSL_CITATION {"citationID":"35YkAlaV","properties":{"formattedCitation":"[5]","plainCitation":"[5]","noteIndex":0},"citationItems":[{"id":67,"uris":["http://zotero.org/users/local/0nWuOkQL/items/MU99P32I"],"uri":["http://zotero.org/users/local/0nWuOkQL/items/MU99P32I"],"itemData":{"id":67,"type":"entry-encyclopedia","title":"Directrices de software libre de Debian","container-title":"Wikipedia, la enciclopedia libre","source":"Wikipedia","abstract":"Las directrices de software libre de Debian (DFSG) son un conjunto de directrices o criterios que el proyecto Debian utiliza para determinar si una licencia de software es una licencia de software libre, la que a su vez se utiliza para determinar si algún software puede incluirse en la distribución principal de Debian.\nLas directrices establecen estos requisitos:\n\nlibre redistribución\ninclusión del código fuente\npermitir que las modificaciones y trabajos derivados sean hechos bajo la misma licencia\nintegridad del código fuente del autor, se debe permitir cuando menos la distribución de modificaciones por medio de parches\nsin discriminación de personas o grupos\nsin discriminación de áreas de iniciativa, como el uso comercial\ndistribución de la licencia, se necesita aplicar a todo al que se redistribuya el programa\nla licencia no debe ser específica a Debian, básicamente reiteración del punto anterior\nla licencia no debe contaminar otro softwareEjemplo de estas licencias son la GPL, la licencia BSD y la licencia Artistic.\nLa Definición de Open Source fue creada a partir de las DFSG.\nLos intérpretes reales de las DFSG son los miembros del grupo legal de Debian, los suscriptores de la lista de correos debian-legal. El equipo ftpmaster de Debian toma las decisiones finales acerca que en qué sección (libre o no libre) se coloca un nuevo paquete cargado, pero tienden a discutir en la lista debian-legal los casos de controversia.\nEste grupo utiliza las DFSG para determinar si un software es libre. También utiliza varias pruebas relacionadas para examinar las consecuencias de la licencia propuesta. Las pruebas comunes (descritas en la página de preguntas frecuentes) son las siguientes:\n\nPrueba de la isla desierta. Se imagina a un náufrago en una isla desierta con una computadora alimentada por energía solar. Esto hace imposible que se cumpla cualquier requisito de hacer cambios disponibles públicamente o enviar parches a algún lugar en particular. Se mantiene incluso si tales requisitos son solo a solicitud, ya que el náufrago podría ser capaz de recibir mensajes pero no de enviarlos. Para ser libre, el software debe ser modificable por este infortunado náufrago, quien debe ser capaz de compartir sus modificaciones con sus amigos en la isla.\nPrueba del disidente. Se considera a un disidente de un estado totalitario que desea compartir una porción de software modificado con sus compañeros disidentes, pero no desea revelar la identidad del autor de los cambios o directamente revelar las modificaciones mismas o inclusive revelar la posesión del programa al gobierno. Cualquier requisito de envío de modificaciones de fuentes a otro cualquiera que el receptor del binario modificado - de hecho cualquier distribución forzada en absoluto, distinta de entregar las fuentes a aquellos que reciban una copia del binario - pondría al disidente en peligro. Para que Debian considere al software como libre éste no debe requerir ninguna distribución excesiva.\n Prueba de los tentáculos del mal. Se imagina que el autor es contratado por una gran corporación malvada, ahora en su sumisión, intenta hacer lo peor a los usuarios del programa: hacer sus vidas miserables, hacer que dejen de usar el programa, exponerlos a demandas legales, hacer el programa no-libre, descubrir sus secretos, etc. Lo mismo puede suceder con una corporación que es adquirida por otra mayor ligada a la destrucción del software libre para mantener su monopolio y extender su malvado imperio. ¡La licencia no puede permitir que incluso el autor elimine las libertades requeridas!El grupo también examina problemas prácticos como la incompatibilidad con la GPL.","URL":"https://es.wikipedia.org/w/index.php?title=Directrices_de_software_libre_de_Debian&amp;oldid=85448614","note":"Page Version ID: 85448614","language":"es","issued":{"date-parts":[["2015",9,29]]},"accessed":{"date-parts":[["2019",6,18]]}}}],"schema":"https://github.com/citation-style-language/schema/raw/master/csl-citation.json"} </w:instrText>
            </w:r>
            <w:r>
              <w:fldChar w:fldCharType="separate"/>
            </w:r>
            <w:r w:rsidR="002A32F2" w:rsidRPr="002A32F2">
              <w:t>[5]</w:t>
            </w:r>
            <w:r>
              <w:fldChar w:fldCharType="end"/>
            </w:r>
          </w:p>
        </w:tc>
        <w:tc>
          <w:tcPr>
            <w:tcW w:w="2268" w:type="dxa"/>
            <w:tcBorders>
              <w:left w:val="nil"/>
              <w:bottom w:val="nil"/>
              <w:right w:val="nil"/>
            </w:tcBorders>
            <w:shd w:val="clear" w:color="auto" w:fill="C5E0B3" w:themeFill="accent6" w:themeFillTint="66"/>
          </w:tcPr>
          <w:p w14:paraId="09BB8D37" w14:textId="54A69A76" w:rsidR="00ED6C0F" w:rsidRDefault="00B40092" w:rsidP="00B40092">
            <w:pPr>
              <w:ind w:firstLine="0"/>
              <w:jc w:val="center"/>
            </w:pPr>
            <w:r>
              <w:sym w:font="Wingdings" w:char="F0FC"/>
            </w:r>
          </w:p>
        </w:tc>
        <w:tc>
          <w:tcPr>
            <w:tcW w:w="2120" w:type="dxa"/>
            <w:tcBorders>
              <w:left w:val="nil"/>
              <w:bottom w:val="nil"/>
              <w:right w:val="nil"/>
            </w:tcBorders>
            <w:shd w:val="clear" w:color="auto" w:fill="C5E0B3" w:themeFill="accent6" w:themeFillTint="66"/>
          </w:tcPr>
          <w:p w14:paraId="7B253FBC" w14:textId="168075B0" w:rsidR="00ED6C0F" w:rsidRDefault="00B40092" w:rsidP="00B40092">
            <w:pPr>
              <w:ind w:firstLine="0"/>
              <w:jc w:val="center"/>
            </w:pPr>
            <w:r>
              <w:sym w:font="Wingdings" w:char="F0FC"/>
            </w:r>
          </w:p>
        </w:tc>
      </w:tr>
      <w:tr w:rsidR="00ED6C0F" w14:paraId="5408F91D" w14:textId="77777777" w:rsidTr="00974C20">
        <w:tc>
          <w:tcPr>
            <w:tcW w:w="4106" w:type="dxa"/>
            <w:tcBorders>
              <w:top w:val="nil"/>
              <w:left w:val="nil"/>
              <w:bottom w:val="nil"/>
              <w:right w:val="nil"/>
            </w:tcBorders>
          </w:tcPr>
          <w:p w14:paraId="0766DD92" w14:textId="6F45F40F" w:rsidR="00ED6C0F" w:rsidRDefault="00ED6C0F" w:rsidP="00B40092">
            <w:pPr>
              <w:ind w:firstLine="0"/>
              <w:jc w:val="center"/>
            </w:pPr>
            <w:r>
              <w:t xml:space="preserve">Compatible con GPL </w:t>
            </w:r>
            <w:r>
              <w:fldChar w:fldCharType="begin"/>
            </w:r>
            <w:r w:rsidR="002A32F2">
              <w:instrText xml:space="preserve"> ADDIN ZOTERO_ITEM CSL_CITATION {"citationID":"30MISIhM","properties":{"formattedCitation":"[6]","plainCitation":"[6]","noteIndex":0},"citationItems":[{"id":73,"uris":["http://zotero.org/users/local/0nWuOkQL/items/Y2S4MECV"],"uri":["http://zotero.org/users/local/0nWuOkQL/items/Y2S4MECV"],"itemData":{"id":73,"type":"entry-encyclopedia","title":"GNU General Public License","container-title":"Wikipedia, la enciclopedia libre","source":"Wikipedia","abstract":"La Licencia Pública General de GNU o más conocida por su nombre en inglés GNU General Public License (o simplemente sus siglas en inglés GNU GPL) es una licencia de derecho de autor ampliamente usada en el mundo del software libre y código abierto,[6]</w:instrText>
            </w:r>
            <w:r w:rsidR="002A32F2">
              <w:rPr>
                <w:rFonts w:ascii="Cambria Math" w:hAnsi="Cambria Math" w:cs="Cambria Math"/>
              </w:rPr>
              <w:instrText>​</w:instrText>
            </w:r>
            <w:r w:rsidR="002A32F2">
              <w:instrText xml:space="preserve"> y garantiza a los usuarios finales (personas, organizaciones, compañías) la libertad de usar, estudiar, compartir (copiar) y modificar el software. Su propósito es doble: declarar que el software cubierto por esta licencia es libre, y protegerlo (mediante una práctica conocida como copyleft) de intentos de apropiación que restrinjan esas libertades a nuevos usuarios cada vez que la obra es distribuida, modificada o ampliada. Esta licencia fue creada originalmente por Richard Stallman fundador de la Free Software Foundation (FSF) para el proyecto GNU.\nLa Free Software Foundation pone la GPL a disposición de cualquiera que desee proteger los derechos de sus usuarios finales (usar, compartir, estudiar y modificar), y otorgar a los beneficiarios de un programa de ordenador u otro tipo de obra los derechos de la definición de software libre.[7]</w:instrText>
            </w:r>
            <w:r w:rsidR="002A32F2">
              <w:rPr>
                <w:rFonts w:ascii="Cambria Math" w:hAnsi="Cambria Math" w:cs="Cambria Math"/>
              </w:rPr>
              <w:instrText>​</w:instrText>
            </w:r>
            <w:r w:rsidR="002A32F2">
              <w:instrText xml:space="preserve"> La GPL se distingue del dominio p</w:instrText>
            </w:r>
            <w:r w:rsidR="002A32F2">
              <w:rPr>
                <w:rFonts w:cs="LM Roman 12"/>
              </w:rPr>
              <w:instrText>ú</w:instrText>
            </w:r>
            <w:r w:rsidR="002A32F2">
              <w:instrText>blico o de otras licencias de software libre conocidas como permisivas por hacer hincapi</w:instrText>
            </w:r>
            <w:r w:rsidR="002A32F2">
              <w:rPr>
                <w:rFonts w:cs="LM Roman 12"/>
              </w:rPr>
              <w:instrText>é</w:instrText>
            </w:r>
            <w:r w:rsidR="002A32F2">
              <w:instrText xml:space="preserve"> en el copyleft, o solo permitir que las copias y derivados de una obra bajo la GPL perpetúen la misma licencia.\nLa mayor parte del software GNU es copyleft, pero no todo; sin embargo, todo el software GNU debe ser software libre.\nParte del software GNU fue escrito por el equipo de la Free Software Foundation, pero la mayor parte proviene de algunos voluntarios. La Free Software Foundation es titular del copyright de parte de ese software, otra parte está bajo el copyright de sus autores.\nDavid A. Wheeler sostiene que el copyleft proporcionado por la GPL fue crucial para el éxito de sistemas basados en Linux, dando a los programadores que han contribuido al kernel la seguridad de que de su trabajo se beneficiaría todo el mundo y seguirá siendo libre, en lugar de ser explotado por compañías de software que no tendrían que dar nada de nuevo a la comunidad.[8]</w:instrText>
            </w:r>
            <w:r w:rsidR="002A32F2">
              <w:rPr>
                <w:rFonts w:ascii="Cambria Math" w:hAnsi="Cambria Math" w:cs="Cambria Math"/>
              </w:rPr>
              <w:instrText>​</w:instrText>
            </w:r>
            <w:r w:rsidR="002A32F2">
              <w:instrText>\nLos usuarios o compañías que distribuyen sus trabajos bajo las GPL, pueden cobrar o distribuirlas gratuitamente. Esto distingue las GPL de las licencias de software que prohíben su distribución comercial. La FSF argumenta que no se debe restringir la distribución comercial del software (incluyendo la redistribución),[9]</w:instrText>
            </w:r>
            <w:r w:rsidR="002A32F2">
              <w:rPr>
                <w:rFonts w:ascii="Cambria Math" w:hAnsi="Cambria Math" w:cs="Cambria Math"/>
              </w:rPr>
              <w:instrText>​</w:instrText>
            </w:r>
            <w:r w:rsidR="002A32F2">
              <w:instrText xml:space="preserve"> y en ese tenor la GPL establece expl</w:instrText>
            </w:r>
            <w:r w:rsidR="002A32F2">
              <w:rPr>
                <w:rFonts w:cs="LM Roman 12"/>
              </w:rPr>
              <w:instrText>í</w:instrText>
            </w:r>
            <w:r w:rsidR="002A32F2">
              <w:instrText xml:space="preserve">citamente que las obras cubiertas por esta licencia se pueden vender a cualquier precio.","URL":"https://es.wikipedia.org/w/index.php?title=GNU_General_Public_License&amp;oldid=115563169","note":"Page Version ID: 115563169","language":"es","issued":{"date-parts":[["2019",4,27]]},"accessed":{"date-parts":[["2019",6,18]]}}}],"schema":"https://github.com/citation-style-language/schema/raw/master/csl-citation.json"} </w:instrText>
            </w:r>
            <w:r>
              <w:fldChar w:fldCharType="separate"/>
            </w:r>
            <w:r w:rsidR="002A32F2" w:rsidRPr="002A32F2">
              <w:t>[6]</w:t>
            </w:r>
            <w:r>
              <w:fldChar w:fldCharType="end"/>
            </w:r>
          </w:p>
        </w:tc>
        <w:tc>
          <w:tcPr>
            <w:tcW w:w="2268" w:type="dxa"/>
            <w:tcBorders>
              <w:top w:val="nil"/>
              <w:left w:val="nil"/>
              <w:bottom w:val="nil"/>
              <w:right w:val="nil"/>
            </w:tcBorders>
            <w:shd w:val="clear" w:color="auto" w:fill="C5E0B3" w:themeFill="accent6" w:themeFillTint="66"/>
          </w:tcPr>
          <w:p w14:paraId="104EE8C2" w14:textId="592FAC17" w:rsidR="00ED6C0F" w:rsidRDefault="00B40092" w:rsidP="00B40092">
            <w:pPr>
              <w:ind w:firstLine="0"/>
              <w:jc w:val="center"/>
            </w:pPr>
            <w:r>
              <w:sym w:font="Wingdings" w:char="F0FC"/>
            </w:r>
          </w:p>
        </w:tc>
        <w:tc>
          <w:tcPr>
            <w:tcW w:w="2120" w:type="dxa"/>
            <w:tcBorders>
              <w:top w:val="nil"/>
              <w:left w:val="nil"/>
              <w:bottom w:val="nil"/>
              <w:right w:val="nil"/>
            </w:tcBorders>
            <w:shd w:val="clear" w:color="auto" w:fill="C5E0B3" w:themeFill="accent6" w:themeFillTint="66"/>
          </w:tcPr>
          <w:p w14:paraId="3E440F3A" w14:textId="14E9CF51" w:rsidR="00ED6C0F" w:rsidRDefault="00B40092" w:rsidP="00B40092">
            <w:pPr>
              <w:ind w:firstLine="0"/>
              <w:jc w:val="center"/>
            </w:pPr>
            <w:r>
              <w:sym w:font="Wingdings" w:char="F0FC"/>
            </w:r>
          </w:p>
        </w:tc>
      </w:tr>
      <w:tr w:rsidR="00ED6C0F" w14:paraId="12830929" w14:textId="77777777" w:rsidTr="00974C20">
        <w:tc>
          <w:tcPr>
            <w:tcW w:w="4106" w:type="dxa"/>
            <w:tcBorders>
              <w:top w:val="nil"/>
              <w:left w:val="nil"/>
              <w:bottom w:val="nil"/>
              <w:right w:val="nil"/>
            </w:tcBorders>
          </w:tcPr>
          <w:p w14:paraId="42C3BCD6" w14:textId="37E4DDF9" w:rsidR="00ED6C0F" w:rsidRDefault="00ED6C0F" w:rsidP="00B40092">
            <w:pPr>
              <w:ind w:firstLine="0"/>
              <w:jc w:val="center"/>
            </w:pPr>
            <w:r>
              <w:lastRenderedPageBreak/>
              <w:t xml:space="preserve">Aprobado por FSF </w:t>
            </w:r>
            <w:r>
              <w:fldChar w:fldCharType="begin"/>
            </w:r>
            <w:r w:rsidR="002A32F2">
              <w:instrText xml:space="preserve"> ADDIN ZOTERO_ITEM CSL_CITATION {"citationID":"McZYFIXy","properties":{"formattedCitation":"[7]","plainCitation":"[7]","noteIndex":0},"citationItems":[{"id":69,"uris":["http://zotero.org/users/local/0nWuOkQL/items/U5JWDZA6"],"uri":["http://zotero.org/users/local/0nWuOkQL/items/U5JWDZA6"],"itemData":{"id":69,"type":"entry-encyclopedia","title":"Free Software Foundation","container-title":"Wikipedia, la enciclopedia libre","source":"Wikipedia","abstract":"La Free Software Foundation' o Fundación por el Software Libre y otros entusiastas del software libre con el propósito de difundir este movimiento.\n\nLa Fundación por el Software Libre (FSF) se dedica a eliminar las restricciones sobre la copia, redistribución, entendimiento, y modificación de programas de computadoras. Con este objeto, promociona el desarrollo y uso del software libre en todas las áreas de la computación, pero muy particularmente, ayudando a desarrollar el sistema operativo GNU.\n\nEn sus inicios, la FSF destinaba sus fondos principalmente a contratar programadores para que escribiesen software libre. A partir de mediados de la década de 1990 existen ya muchas compañías y autores individuales que escriben software libre, por lo que los empleados y voluntarios de la FSF han centrado su trabajo fundamentalmente en asuntos legales, organizativos y promocionales en beneficio de la comunidad de usuarios de software libre.","URL":"https://es.wikipedia.org/w/index.php?title=Free_Software_Foundation&amp;oldid=115004419","note":"Page Version ID: 115004419","language":"es","issued":{"date-parts":[["2019",4,3]]},"accessed":{"date-parts":[["2019",6,18]]}}}],"schema":"https://github.com/citation-style-language/schema/raw/master/csl-citation.json"} </w:instrText>
            </w:r>
            <w:r>
              <w:fldChar w:fldCharType="separate"/>
            </w:r>
            <w:r w:rsidR="002A32F2" w:rsidRPr="002A32F2">
              <w:t>[7]</w:t>
            </w:r>
            <w:r>
              <w:fldChar w:fldCharType="end"/>
            </w:r>
          </w:p>
        </w:tc>
        <w:tc>
          <w:tcPr>
            <w:tcW w:w="2268" w:type="dxa"/>
            <w:tcBorders>
              <w:top w:val="nil"/>
              <w:left w:val="nil"/>
              <w:bottom w:val="nil"/>
              <w:right w:val="nil"/>
            </w:tcBorders>
            <w:shd w:val="clear" w:color="auto" w:fill="C5E0B3" w:themeFill="accent6" w:themeFillTint="66"/>
          </w:tcPr>
          <w:p w14:paraId="6A303136" w14:textId="68C30B8C" w:rsidR="00ED6C0F" w:rsidRDefault="00B40092" w:rsidP="00B40092">
            <w:pPr>
              <w:ind w:firstLine="0"/>
              <w:jc w:val="center"/>
            </w:pPr>
            <w:r>
              <w:sym w:font="Wingdings" w:char="F0FC"/>
            </w:r>
          </w:p>
        </w:tc>
        <w:tc>
          <w:tcPr>
            <w:tcW w:w="2120" w:type="dxa"/>
            <w:tcBorders>
              <w:top w:val="nil"/>
              <w:left w:val="nil"/>
              <w:bottom w:val="nil"/>
              <w:right w:val="nil"/>
            </w:tcBorders>
            <w:shd w:val="clear" w:color="auto" w:fill="C5E0B3" w:themeFill="accent6" w:themeFillTint="66"/>
          </w:tcPr>
          <w:p w14:paraId="55DCCBCB" w14:textId="1D9EF1BF" w:rsidR="00ED6C0F" w:rsidRDefault="00B40092" w:rsidP="00B40092">
            <w:pPr>
              <w:ind w:firstLine="0"/>
              <w:jc w:val="center"/>
            </w:pPr>
            <w:r>
              <w:sym w:font="Wingdings" w:char="F0FC"/>
            </w:r>
          </w:p>
        </w:tc>
      </w:tr>
      <w:tr w:rsidR="00ED6C0F" w14:paraId="7636B8AA" w14:textId="77777777" w:rsidTr="00974C20">
        <w:tc>
          <w:tcPr>
            <w:tcW w:w="4106" w:type="dxa"/>
            <w:tcBorders>
              <w:top w:val="nil"/>
              <w:left w:val="nil"/>
              <w:bottom w:val="nil"/>
              <w:right w:val="nil"/>
            </w:tcBorders>
          </w:tcPr>
          <w:p w14:paraId="48031846" w14:textId="00A29D2F" w:rsidR="00ED6C0F" w:rsidRDefault="00ED6C0F" w:rsidP="00B40092">
            <w:pPr>
              <w:ind w:firstLine="0"/>
              <w:jc w:val="center"/>
            </w:pPr>
            <w:r>
              <w:t xml:space="preserve">Aprobado por OSI </w:t>
            </w:r>
            <w:r>
              <w:fldChar w:fldCharType="begin"/>
            </w:r>
            <w:r w:rsidR="002A32F2">
              <w:instrText xml:space="preserve"> ADDIN ZOTERO_ITEM CSL_CITATION {"citationID":"XVOBgxaw","properties":{"formattedCitation":"[8]","plainCitation":"[8]","noteIndex":0},"citationItems":[{"id":71,"uris":["http://zotero.org/users/local/0nWuOkQL/items/DZ98W9E9"],"uri":["http://zotero.org/users/local/0nWuOkQL/items/DZ98W9E9"],"itemData":{"id":71,"type":"entry-encyclopedia","title":"Open Source Initiative","container-title":"Wikipedia, la enciclopedia libre","source":"Wikipedia","abstract":"La Open Source Initiative (OSI, en español Iniciativa para el Código Abierto) es una organización dedicada a la promoción del código abierto. Fue fundada en febrero de 1998 por Bruce Perens y Eric S. Raymond.","URL":"https://es.wikipedia.org/w/index.php?title=Open_Source_Initiative&amp;oldid=106394184","note":"Page Version ID: 106394184","language":"es","issued":{"date-parts":[["2018",3,21]]},"accessed":{"date-parts":[["2019",6,18]]}}}],"schema":"https://github.com/citation-style-language/schema/raw/master/csl-citation.json"} </w:instrText>
            </w:r>
            <w:r>
              <w:fldChar w:fldCharType="separate"/>
            </w:r>
            <w:r w:rsidR="002A32F2" w:rsidRPr="002A32F2">
              <w:t>[8]</w:t>
            </w:r>
            <w:r>
              <w:fldChar w:fldCharType="end"/>
            </w:r>
          </w:p>
        </w:tc>
        <w:tc>
          <w:tcPr>
            <w:tcW w:w="2268" w:type="dxa"/>
            <w:tcBorders>
              <w:top w:val="nil"/>
              <w:left w:val="nil"/>
              <w:bottom w:val="nil"/>
              <w:right w:val="nil"/>
            </w:tcBorders>
            <w:shd w:val="clear" w:color="auto" w:fill="C5E0B3" w:themeFill="accent6" w:themeFillTint="66"/>
          </w:tcPr>
          <w:p w14:paraId="39C71FFA" w14:textId="75ACF7D6" w:rsidR="00ED6C0F" w:rsidRDefault="00B40092" w:rsidP="00B40092">
            <w:pPr>
              <w:ind w:firstLine="0"/>
              <w:jc w:val="center"/>
            </w:pPr>
            <w:r>
              <w:sym w:font="Wingdings" w:char="F0FC"/>
            </w:r>
          </w:p>
        </w:tc>
        <w:tc>
          <w:tcPr>
            <w:tcW w:w="2120" w:type="dxa"/>
            <w:tcBorders>
              <w:top w:val="nil"/>
              <w:left w:val="nil"/>
              <w:bottom w:val="nil"/>
              <w:right w:val="nil"/>
            </w:tcBorders>
            <w:shd w:val="clear" w:color="auto" w:fill="C5E0B3" w:themeFill="accent6" w:themeFillTint="66"/>
          </w:tcPr>
          <w:p w14:paraId="27229EE7" w14:textId="07ACC994" w:rsidR="00ED6C0F" w:rsidRDefault="00B40092" w:rsidP="00B40092">
            <w:pPr>
              <w:ind w:firstLine="0"/>
              <w:jc w:val="center"/>
            </w:pPr>
            <w:r>
              <w:sym w:font="Wingdings" w:char="F0FC"/>
            </w:r>
          </w:p>
        </w:tc>
      </w:tr>
      <w:tr w:rsidR="00ED6C0F" w14:paraId="26C6D3E1" w14:textId="77777777" w:rsidTr="00974C20">
        <w:tc>
          <w:tcPr>
            <w:tcW w:w="4106" w:type="dxa"/>
            <w:tcBorders>
              <w:top w:val="nil"/>
              <w:left w:val="nil"/>
              <w:bottom w:val="nil"/>
              <w:right w:val="nil"/>
            </w:tcBorders>
          </w:tcPr>
          <w:p w14:paraId="1A6EAB20" w14:textId="338A9052" w:rsidR="00ED6C0F" w:rsidRDefault="00ED6C0F" w:rsidP="00B40092">
            <w:pPr>
              <w:ind w:firstLine="0"/>
              <w:jc w:val="center"/>
            </w:pPr>
            <w:r>
              <w:t xml:space="preserve">Copyleft </w:t>
            </w:r>
            <w:r>
              <w:fldChar w:fldCharType="begin"/>
            </w:r>
            <w:r w:rsidR="002A32F2">
              <w:instrText xml:space="preserve"> ADDIN ZOTERO_ITEM CSL_CITATION {"citationID":"iH11CV21","properties":{"formattedCitation":"[9]","plainCitation":"[9]","noteIndex":0},"citationItems":[{"id":75,"uris":["http://zotero.org/users/local/0nWuOkQL/items/MU3BQIM9"],"uri":["http://zotero.org/users/local/0nWuOkQL/items/MU3BQIM9"],"itemData":{"id":75,"type":"entry-encyclopedia","title":"Copyleft","container-title":"Wikipedia, la enciclopedia libre","source":"Wikipedia","abstract":"El copyleft (a veces traducido como izquierdo de autor[2]</w:instrText>
            </w:r>
            <w:r w:rsidR="002A32F2">
              <w:rPr>
                <w:rFonts w:ascii="Cambria Math" w:hAnsi="Cambria Math" w:cs="Cambria Math"/>
              </w:rPr>
              <w:instrText>​</w:instrText>
            </w:r>
            <w:r w:rsidR="002A32F2">
              <w:instrText xml:space="preserve"> o izquierdo de copia)[3]</w:instrText>
            </w:r>
            <w:r w:rsidR="002A32F2">
              <w:rPr>
                <w:rFonts w:ascii="Cambria Math" w:hAnsi="Cambria Math" w:cs="Cambria Math"/>
              </w:rPr>
              <w:instrText>​</w:instrText>
            </w:r>
            <w:r w:rsidR="002A32F2">
              <w:instrText>[4]</w:instrText>
            </w:r>
            <w:r w:rsidR="002A32F2">
              <w:rPr>
                <w:rFonts w:ascii="Cambria Math" w:hAnsi="Cambria Math" w:cs="Cambria Math"/>
              </w:rPr>
              <w:instrText>​</w:instrText>
            </w:r>
            <w:r w:rsidR="002A32F2">
              <w:instrText xml:space="preserve"> es una pr</w:instrText>
            </w:r>
            <w:r w:rsidR="002A32F2">
              <w:rPr>
                <w:rFonts w:cs="LM Roman 12"/>
              </w:rPr>
              <w:instrText>á</w:instrText>
            </w:r>
            <w:r w:rsidR="002A32F2">
              <w:instrText>ctica legal que consiste en el ejercicio del derecho de autor (copyright en inglés) con el objetivo de propiciar el libre uso y distribución de una obra, exigiendo que los concesionarios preserven las mismas libertades al distribuir sus copias y derivados.[5]</w:instrText>
            </w:r>
            <w:r w:rsidR="002A32F2">
              <w:rPr>
                <w:rFonts w:ascii="Cambria Math" w:hAnsi="Cambria Math" w:cs="Cambria Math"/>
              </w:rPr>
              <w:instrText>​</w:instrText>
            </w:r>
            <w:r w:rsidR="002A32F2">
              <w:instrText xml:space="preserve"> Los autores pueden aplicar una licencia con copyleft a programas informáticos, obras de arte, textos o cualquier tipo de trabajo creativo que sea regido por el derecho de autor.[6]</w:instrText>
            </w:r>
            <w:r w:rsidR="002A32F2">
              <w:rPr>
                <w:rFonts w:ascii="Cambria Math" w:hAnsi="Cambria Math" w:cs="Cambria Math"/>
              </w:rPr>
              <w:instrText>​</w:instrText>
            </w:r>
            <w:r w:rsidR="002A32F2">
              <w:instrText>\nEl copyleft es propuesto como alternativa y defensa contra las restricciones al p</w:instrText>
            </w:r>
            <w:r w:rsidR="002A32F2">
              <w:rPr>
                <w:rFonts w:cs="LM Roman 12"/>
              </w:rPr>
              <w:instrText>ú</w:instrText>
            </w:r>
            <w:r w:rsidR="002A32F2">
              <w:instrText>blico en las que normalmente incurren los editores y la industria del entretenimiento.[7]</w:instrText>
            </w:r>
            <w:r w:rsidR="002A32F2">
              <w:rPr>
                <w:rFonts w:ascii="Cambria Math" w:hAnsi="Cambria Math" w:cs="Cambria Math"/>
              </w:rPr>
              <w:instrText>​</w:instrText>
            </w:r>
            <w:r w:rsidR="002A32F2">
              <w:instrText xml:space="preserve"> Se pretende as</w:instrText>
            </w:r>
            <w:r w:rsidR="002A32F2">
              <w:rPr>
                <w:rFonts w:cs="LM Roman 12"/>
              </w:rPr>
              <w:instrText>í</w:instrText>
            </w:r>
            <w:r w:rsidR="002A32F2">
              <w:instrText xml:space="preserve"> que quienes poseen los derechos patrimoniales de una obra la ofrezcan mediante una licencia libre; al mismo tiempo que una cl</w:instrText>
            </w:r>
            <w:r w:rsidR="002A32F2">
              <w:rPr>
                <w:rFonts w:cs="LM Roman 12"/>
              </w:rPr>
              <w:instrText>á</w:instrText>
            </w:r>
            <w:r w:rsidR="002A32F2">
              <w:instrText>usula adicional (el copyleft en s</w:instrText>
            </w:r>
            <w:r w:rsidR="002A32F2">
              <w:rPr>
                <w:rFonts w:cs="LM Roman 12"/>
              </w:rPr>
              <w:instrText>í</w:instrText>
            </w:r>
            <w:r w:rsidR="002A32F2">
              <w:instrText>) protege los derechos ofrecidos en la licencia de intentos subsecuentes de privatización por parte del público (mientras la obra no pase al\ndominio público).[8]</w:instrText>
            </w:r>
            <w:r w:rsidR="002A32F2">
              <w:rPr>
                <w:rFonts w:ascii="Cambria Math" w:hAnsi="Cambria Math" w:cs="Cambria Math"/>
              </w:rPr>
              <w:instrText>​</w:instrText>
            </w:r>
            <w:r w:rsidR="002A32F2">
              <w:instrText xml:space="preserve"> Las licencias con copyleft son entonces una de las\ncategor</w:instrText>
            </w:r>
            <w:r w:rsidR="002A32F2">
              <w:rPr>
                <w:rFonts w:cs="LM Roman 12"/>
              </w:rPr>
              <w:instrText>í</w:instrText>
            </w:r>
            <w:r w:rsidR="002A32F2">
              <w:instrText>as principales de licencia libre; en contraste con las llamadas\nlicencias permisivas o sin copyleft, y en\ncontraste con el dominio público.[9]</w:instrText>
            </w:r>
            <w:r w:rsidR="002A32F2">
              <w:rPr>
                <w:rFonts w:ascii="Cambria Math" w:hAnsi="Cambria Math" w:cs="Cambria Math"/>
              </w:rPr>
              <w:instrText>​</w:instrText>
            </w:r>
            <w:r w:rsidR="002A32F2">
              <w:instrText>\nEl t</w:instrText>
            </w:r>
            <w:r w:rsidR="002A32F2">
              <w:rPr>
                <w:rFonts w:cs="LM Roman 12"/>
              </w:rPr>
              <w:instrText>é</w:instrText>
            </w:r>
            <w:r w:rsidR="002A32F2">
              <w:instrText xml:space="preserve">rmino surge en la comunidad del software libre como un juego de palabras en torno a copyright: </w:instrText>
            </w:r>
            <w:r w:rsidR="002A32F2">
              <w:rPr>
                <w:rFonts w:cs="LM Roman 12"/>
              </w:rPr>
              <w:instrText>«</w:instrText>
            </w:r>
            <w:r w:rsidR="002A32F2">
              <w:instrText>derecho de autor</w:instrText>
            </w:r>
            <w:r w:rsidR="002A32F2">
              <w:rPr>
                <w:rFonts w:cs="LM Roman 12"/>
              </w:rPr>
              <w:instrText>»</w:instrText>
            </w:r>
            <w:r w:rsidR="002A32F2">
              <w:instrText xml:space="preserve"> en ingl</w:instrText>
            </w:r>
            <w:r w:rsidR="002A32F2">
              <w:rPr>
                <w:rFonts w:cs="LM Roman 12"/>
              </w:rPr>
              <w:instrText>é</w:instrText>
            </w:r>
            <w:r w:rsidR="002A32F2">
              <w:instrText xml:space="preserve">s\n(literalmente </w:instrText>
            </w:r>
            <w:r w:rsidR="002A32F2">
              <w:rPr>
                <w:rFonts w:cs="LM Roman 12"/>
              </w:rPr>
              <w:instrText>«</w:instrText>
            </w:r>
            <w:r w:rsidR="002A32F2">
              <w:instrText>derecho de copia</w:instrText>
            </w:r>
            <w:r w:rsidR="002A32F2">
              <w:rPr>
                <w:rFonts w:cs="LM Roman 12"/>
              </w:rPr>
              <w:instrText>»</w:instrText>
            </w:r>
            <w:r w:rsidR="002A32F2">
              <w:instrText>) con otro sentido, el de left (pretérito y participio del verbo «dejar», literalmente «dejada-copia»).\nLeft también corresponde al concepto de «izquierda», en contraste con right, que es derecho. (Véase la sección de  Etimología).\nLa Licencia Pública General de GNU (GNU GPL por sus siglas en inglés) proviene de la primera licencia con copyleft, escrita por Richard Stallman, y continúa siendo la favorita entre las licencias de software libre y código abierto.[10]</w:instrText>
            </w:r>
            <w:r w:rsidR="002A32F2">
              <w:rPr>
                <w:rFonts w:ascii="Cambria Math" w:hAnsi="Cambria Math" w:cs="Cambria Math"/>
              </w:rPr>
              <w:instrText>​</w:instrText>
            </w:r>
            <w:r w:rsidR="002A32F2">
              <w:instrText>\nCreative Commons, una organizaci</w:instrText>
            </w:r>
            <w:r w:rsidR="002A32F2">
              <w:rPr>
                <w:rFonts w:cs="LM Roman 12"/>
              </w:rPr>
              <w:instrText>ó</w:instrText>
            </w:r>
            <w:r w:rsidR="002A32F2">
              <w:instrText>n sin\nfines de lucro fundada por Lawrence Lessig, también ofrece entre sus\nlicencias disponibles al uso general una provisión análoga denominada\nshare-alike o «compartir igual», en referencia a que hay que compartir todo derivado con la misma licencia que el original.[11]</w:instrText>
            </w:r>
            <w:r w:rsidR="002A32F2">
              <w:rPr>
                <w:rFonts w:ascii="Cambria Math" w:hAnsi="Cambria Math" w:cs="Cambria Math"/>
              </w:rPr>
              <w:instrText>​</w:instrText>
            </w:r>
            <w:r w:rsidR="002A32F2">
              <w:instrText xml:space="preserve">","URL":"https://es.wikipedia.org/w/index.php?title=Copyleft&amp;oldid=116613380","note":"Page Version ID: 116613380","language":"es","issued":{"date-parts":[["2019",6,10]]},"accessed":{"date-parts":[["2019",6,18]]}}}],"schema":"https://github.com/citation-style-language/schema/raw/master/csl-citation.json"} </w:instrText>
            </w:r>
            <w:r>
              <w:fldChar w:fldCharType="separate"/>
            </w:r>
            <w:r w:rsidR="002A32F2" w:rsidRPr="002A32F2">
              <w:t>[9]</w:t>
            </w:r>
            <w:r>
              <w:fldChar w:fldCharType="end"/>
            </w:r>
          </w:p>
        </w:tc>
        <w:tc>
          <w:tcPr>
            <w:tcW w:w="2268" w:type="dxa"/>
            <w:tcBorders>
              <w:top w:val="nil"/>
              <w:left w:val="nil"/>
              <w:bottom w:val="nil"/>
              <w:right w:val="nil"/>
            </w:tcBorders>
            <w:shd w:val="clear" w:color="auto" w:fill="F7CAAC" w:themeFill="accent2" w:themeFillTint="66"/>
          </w:tcPr>
          <w:p w14:paraId="22A7A69B" w14:textId="12186ABE" w:rsidR="00ED6C0F" w:rsidRDefault="00B40092" w:rsidP="00B40092">
            <w:pPr>
              <w:ind w:firstLine="0"/>
              <w:jc w:val="center"/>
            </w:pPr>
            <w:r>
              <w:sym w:font="Wingdings" w:char="F0FB"/>
            </w:r>
          </w:p>
        </w:tc>
        <w:tc>
          <w:tcPr>
            <w:tcW w:w="2120" w:type="dxa"/>
            <w:tcBorders>
              <w:top w:val="nil"/>
              <w:left w:val="nil"/>
              <w:bottom w:val="nil"/>
              <w:right w:val="nil"/>
            </w:tcBorders>
            <w:shd w:val="clear" w:color="auto" w:fill="F7CAAC" w:themeFill="accent2" w:themeFillTint="66"/>
          </w:tcPr>
          <w:p w14:paraId="14AF5E71" w14:textId="4DC3C62D" w:rsidR="00ED6C0F" w:rsidRDefault="00B40092" w:rsidP="00B40092">
            <w:pPr>
              <w:ind w:firstLine="0"/>
              <w:jc w:val="center"/>
            </w:pPr>
            <w:r>
              <w:sym w:font="Wingdings" w:char="F0FB"/>
            </w:r>
          </w:p>
        </w:tc>
      </w:tr>
      <w:tr w:rsidR="00ED6C0F" w14:paraId="2BDBCA51" w14:textId="77777777" w:rsidTr="00974C20">
        <w:tc>
          <w:tcPr>
            <w:tcW w:w="4106" w:type="dxa"/>
            <w:tcBorders>
              <w:top w:val="nil"/>
              <w:left w:val="nil"/>
              <w:bottom w:val="nil"/>
              <w:right w:val="nil"/>
            </w:tcBorders>
          </w:tcPr>
          <w:p w14:paraId="34BB311F" w14:textId="3B794738" w:rsidR="00ED6C0F" w:rsidRDefault="00ED6C0F" w:rsidP="00B40092">
            <w:pPr>
              <w:ind w:firstLine="0"/>
              <w:jc w:val="center"/>
            </w:pPr>
            <w:r>
              <w:t>Utilizable con otras licencias</w:t>
            </w:r>
          </w:p>
        </w:tc>
        <w:tc>
          <w:tcPr>
            <w:tcW w:w="2268" w:type="dxa"/>
            <w:tcBorders>
              <w:top w:val="nil"/>
              <w:left w:val="nil"/>
              <w:bottom w:val="nil"/>
              <w:right w:val="nil"/>
            </w:tcBorders>
            <w:shd w:val="clear" w:color="auto" w:fill="C5E0B3" w:themeFill="accent6" w:themeFillTint="66"/>
          </w:tcPr>
          <w:p w14:paraId="0C58544F" w14:textId="0ABDD78F" w:rsidR="00ED6C0F" w:rsidRDefault="00B40092" w:rsidP="00B40092">
            <w:pPr>
              <w:ind w:firstLine="0"/>
              <w:jc w:val="center"/>
            </w:pPr>
            <w:r>
              <w:sym w:font="Wingdings" w:char="F0FC"/>
            </w:r>
          </w:p>
        </w:tc>
        <w:tc>
          <w:tcPr>
            <w:tcW w:w="2120" w:type="dxa"/>
            <w:tcBorders>
              <w:top w:val="nil"/>
              <w:left w:val="nil"/>
              <w:bottom w:val="nil"/>
              <w:right w:val="nil"/>
            </w:tcBorders>
            <w:shd w:val="clear" w:color="auto" w:fill="C5E0B3" w:themeFill="accent6" w:themeFillTint="66"/>
          </w:tcPr>
          <w:p w14:paraId="33A714F5" w14:textId="3003438B" w:rsidR="00ED6C0F" w:rsidRDefault="00B40092" w:rsidP="00B40092">
            <w:pPr>
              <w:ind w:firstLine="0"/>
              <w:jc w:val="center"/>
            </w:pPr>
            <w:r>
              <w:sym w:font="Wingdings" w:char="F0FC"/>
            </w:r>
          </w:p>
        </w:tc>
      </w:tr>
      <w:tr w:rsidR="00ED6C0F" w14:paraId="0529C7B4" w14:textId="77777777" w:rsidTr="00974C20">
        <w:tc>
          <w:tcPr>
            <w:tcW w:w="4106" w:type="dxa"/>
            <w:tcBorders>
              <w:top w:val="nil"/>
              <w:left w:val="nil"/>
              <w:right w:val="nil"/>
            </w:tcBorders>
          </w:tcPr>
          <w:p w14:paraId="29ED5650" w14:textId="12CBC92B" w:rsidR="00ED6C0F" w:rsidRDefault="00ED6C0F" w:rsidP="00B40092">
            <w:pPr>
              <w:ind w:firstLine="0"/>
              <w:jc w:val="center"/>
            </w:pPr>
            <w:r>
              <w:t>Obligado mantenimiento de cambios</w:t>
            </w:r>
          </w:p>
        </w:tc>
        <w:tc>
          <w:tcPr>
            <w:tcW w:w="2268" w:type="dxa"/>
            <w:tcBorders>
              <w:top w:val="nil"/>
              <w:left w:val="nil"/>
              <w:right w:val="nil"/>
            </w:tcBorders>
            <w:shd w:val="clear" w:color="auto" w:fill="F7CAAC" w:themeFill="accent2" w:themeFillTint="66"/>
          </w:tcPr>
          <w:p w14:paraId="111504D5" w14:textId="6A968D4D" w:rsidR="00ED6C0F" w:rsidRDefault="00B40092" w:rsidP="00B40092">
            <w:pPr>
              <w:ind w:firstLine="0"/>
              <w:jc w:val="center"/>
            </w:pPr>
            <w:r>
              <w:sym w:font="Wingdings" w:char="F0FB"/>
            </w:r>
          </w:p>
        </w:tc>
        <w:tc>
          <w:tcPr>
            <w:tcW w:w="2120" w:type="dxa"/>
            <w:tcBorders>
              <w:top w:val="nil"/>
              <w:left w:val="nil"/>
              <w:right w:val="nil"/>
            </w:tcBorders>
            <w:shd w:val="clear" w:color="auto" w:fill="C5E0B3" w:themeFill="accent6" w:themeFillTint="66"/>
          </w:tcPr>
          <w:p w14:paraId="6E671F54" w14:textId="084306FD" w:rsidR="00ED6C0F" w:rsidRDefault="00B40092" w:rsidP="00B40092">
            <w:pPr>
              <w:keepNext/>
              <w:ind w:firstLine="0"/>
              <w:jc w:val="center"/>
            </w:pPr>
            <w:r>
              <w:sym w:font="Wingdings" w:char="F0FC"/>
            </w:r>
          </w:p>
        </w:tc>
      </w:tr>
    </w:tbl>
    <w:p w14:paraId="3037F8B4" w14:textId="66D0A692" w:rsidR="00ED6C0F" w:rsidRPr="006856CB" w:rsidRDefault="00ED6C0F" w:rsidP="00ED6C0F">
      <w:pPr>
        <w:pStyle w:val="Descripcin"/>
        <w:jc w:val="center"/>
      </w:pPr>
      <w:bookmarkStart w:id="16" w:name="_Toc12895023"/>
      <w:r>
        <w:t xml:space="preserve">Tabla </w:t>
      </w:r>
      <w:r w:rsidR="00FC723F">
        <w:rPr>
          <w:noProof/>
        </w:rPr>
        <w:fldChar w:fldCharType="begin"/>
      </w:r>
      <w:r w:rsidR="00FC723F">
        <w:rPr>
          <w:noProof/>
        </w:rPr>
        <w:instrText xml:space="preserve"> SEQ Tabla \* ARABIC </w:instrText>
      </w:r>
      <w:r w:rsidR="00FC723F">
        <w:rPr>
          <w:noProof/>
        </w:rPr>
        <w:fldChar w:fldCharType="separate"/>
      </w:r>
      <w:r w:rsidR="001A7D64">
        <w:rPr>
          <w:noProof/>
        </w:rPr>
        <w:t>9</w:t>
      </w:r>
      <w:r w:rsidR="00FC723F">
        <w:rPr>
          <w:noProof/>
        </w:rPr>
        <w:fldChar w:fldCharType="end"/>
      </w:r>
      <w:r>
        <w:t xml:space="preserve"> - Comparativ</w:t>
      </w:r>
      <w:r w:rsidR="003454E9">
        <w:t>a</w:t>
      </w:r>
      <w:r>
        <w:t xml:space="preserve"> entre MIT y Apache-2.0</w:t>
      </w:r>
      <w:bookmarkEnd w:id="16"/>
    </w:p>
    <w:p w14:paraId="7567EBF3" w14:textId="7F51DB70" w:rsidR="00D937E4" w:rsidRDefault="008A041D" w:rsidP="00F03D25">
      <w:r>
        <w:t>Como nuestro objetivo era dar la mayor visibilidad posible a los desarrolladores, además la librería de TypeScript (la cual tiene licencia Apache-2.0) nos permite hacer uso de la misma y publicar bajo otro tipo de licencia, por otro lado, no hemos hecho ni se harán modificaciones sobre esta librería, hemos decido que la licencia con la que vamos a publicar el proyecto va a ser una licencia MIT.</w:t>
      </w:r>
    </w:p>
    <w:p w14:paraId="175EEA0B" w14:textId="798BAB6B" w:rsidR="00BB5F8A" w:rsidRDefault="00BB5F8A" w:rsidP="00BB5F8A">
      <w:pPr>
        <w:ind w:firstLine="0"/>
        <w:rPr>
          <w:b/>
        </w:rPr>
      </w:pPr>
      <w:r>
        <w:rPr>
          <w:b/>
        </w:rPr>
        <w:t>Documentación</w:t>
      </w:r>
    </w:p>
    <w:p w14:paraId="7E3C1603" w14:textId="1E501AA2" w:rsidR="00BB5F8A" w:rsidRDefault="00F571FC" w:rsidP="00BB5F8A">
      <w:r>
        <w:t xml:space="preserve">Aunque hay muchos tipos de licencias, para la parte de la documentación hemos elegido la licencia </w:t>
      </w:r>
      <w:r w:rsidRPr="00F571FC">
        <w:rPr>
          <w:i/>
        </w:rPr>
        <w:t>Creative Commons</w:t>
      </w:r>
      <w:r>
        <w:t xml:space="preserve">, las cuales suelen ser las más habituales para la documentación de un proyecto. La versión más utilizada a día de hoy es </w:t>
      </w:r>
      <w:r>
        <w:rPr>
          <w:i/>
        </w:rPr>
        <w:t xml:space="preserve">Creative Commnos Attribution 4.0 Internacional </w:t>
      </w:r>
      <w:r>
        <w:t xml:space="preserve">(CC-BY-4.0) </w:t>
      </w:r>
      <w:r>
        <w:fldChar w:fldCharType="begin"/>
      </w:r>
      <w:r w:rsidR="002A32F2">
        <w:instrText xml:space="preserve"> ADDIN ZOTERO_ITEM CSL_CITATION {"citationID":"of5mt5DK","properties":{"formattedCitation":"[10]","plainCitation":"[10]","noteIndex":0},"citationItems":[{"id":77,"uris":["http://zotero.org/users/local/0nWuOkQL/items/3ZEIXP6V"],"uri":["http://zotero.org/users/local/0nWuOkQL/items/3ZEIXP6V"],"itemData":{"id":77,"type":"webpage","title":"Creative Commons — Attribution 4.0 International — CC BY 4.0","URL":"https://creativecommons.org/licenses/by/4.0/","accessed":{"date-parts":[["2019",6,18]]}}}],"schema":"https://github.com/citation-style-language/schema/raw/master/csl-citation.json"} </w:instrText>
      </w:r>
      <w:r>
        <w:fldChar w:fldCharType="separate"/>
      </w:r>
      <w:r w:rsidR="002A32F2" w:rsidRPr="002A32F2">
        <w:t>[10]</w:t>
      </w:r>
      <w:r>
        <w:fldChar w:fldCharType="end"/>
      </w:r>
      <w:r>
        <w:t>.</w:t>
      </w:r>
    </w:p>
    <w:p w14:paraId="704E5340" w14:textId="7BA5686A" w:rsidR="003D5374" w:rsidRDefault="003D5374" w:rsidP="00BB5F8A">
      <w:r>
        <w:t>Esta licencia establece los siguientes puntos:</w:t>
      </w:r>
    </w:p>
    <w:p w14:paraId="13A39AD4" w14:textId="6CB14888" w:rsidR="003D5374" w:rsidRDefault="003D5374" w:rsidP="003D5374">
      <w:pPr>
        <w:pStyle w:val="Prrafodelista"/>
        <w:numPr>
          <w:ilvl w:val="0"/>
          <w:numId w:val="16"/>
        </w:numPr>
      </w:pPr>
      <w:r>
        <w:t>Compartir: se puede copiar y redistribuir el material en cualquier medio o formato.</w:t>
      </w:r>
    </w:p>
    <w:p w14:paraId="68386B56" w14:textId="331FBEF8" w:rsidR="003D5374" w:rsidRDefault="003D5374" w:rsidP="003D5374">
      <w:pPr>
        <w:pStyle w:val="Prrafodelista"/>
        <w:numPr>
          <w:ilvl w:val="0"/>
          <w:numId w:val="16"/>
        </w:numPr>
      </w:pPr>
      <w:r>
        <w:t>Adaptar: se puede remezclar, transformar y construir a partir del material para cualquier propósito, incluso comercialmente.</w:t>
      </w:r>
    </w:p>
    <w:p w14:paraId="63EE0E80" w14:textId="3EAF3F9C" w:rsidR="002748BD" w:rsidRDefault="002748BD" w:rsidP="002748BD"/>
    <w:p w14:paraId="642807DB" w14:textId="6EC241A2" w:rsidR="002748BD" w:rsidRDefault="002748BD">
      <w:pPr>
        <w:spacing w:before="0" w:after="160"/>
        <w:ind w:firstLine="0"/>
        <w:jc w:val="left"/>
      </w:pPr>
      <w:r>
        <w:br w:type="page"/>
      </w:r>
    </w:p>
    <w:p w14:paraId="2D5CE554" w14:textId="1EF1724F" w:rsidR="002748BD" w:rsidRDefault="002748BD" w:rsidP="002748BD">
      <w:pPr>
        <w:ind w:firstLine="0"/>
        <w:rPr>
          <w:b/>
        </w:rPr>
      </w:pPr>
      <w:r>
        <w:rPr>
          <w:b/>
        </w:rPr>
        <w:lastRenderedPageBreak/>
        <w:t>Resumen</w:t>
      </w:r>
    </w:p>
    <w:p w14:paraId="2FBB0A21" w14:textId="3B2F73DA" w:rsidR="002748BD" w:rsidRDefault="002748BD" w:rsidP="002748BD">
      <w:r>
        <w:t xml:space="preserve"> Para concluir con este apartado, las licencias seleccionadas han sido las siguientes:</w:t>
      </w:r>
    </w:p>
    <w:tbl>
      <w:tblPr>
        <w:tblStyle w:val="Tablaconcuadrcula"/>
        <w:tblW w:w="0" w:type="auto"/>
        <w:tblLook w:val="04A0" w:firstRow="1" w:lastRow="0" w:firstColumn="1" w:lastColumn="0" w:noHBand="0" w:noVBand="1"/>
      </w:tblPr>
      <w:tblGrid>
        <w:gridCol w:w="4247"/>
        <w:gridCol w:w="4247"/>
      </w:tblGrid>
      <w:tr w:rsidR="00974C20" w14:paraId="04F210C2" w14:textId="77777777" w:rsidTr="00236BA8">
        <w:tc>
          <w:tcPr>
            <w:tcW w:w="4247" w:type="dxa"/>
            <w:tcBorders>
              <w:left w:val="nil"/>
              <w:bottom w:val="single" w:sz="4" w:space="0" w:color="auto"/>
              <w:right w:val="nil"/>
            </w:tcBorders>
          </w:tcPr>
          <w:p w14:paraId="0C7C0DA1" w14:textId="11BAE500" w:rsidR="00974C20" w:rsidRPr="00774990" w:rsidRDefault="00774990" w:rsidP="00774990">
            <w:pPr>
              <w:ind w:firstLine="0"/>
              <w:jc w:val="center"/>
              <w:rPr>
                <w:b/>
              </w:rPr>
            </w:pPr>
            <w:r>
              <w:rPr>
                <w:b/>
              </w:rPr>
              <w:t>Recurso</w:t>
            </w:r>
          </w:p>
        </w:tc>
        <w:tc>
          <w:tcPr>
            <w:tcW w:w="4247" w:type="dxa"/>
            <w:tcBorders>
              <w:left w:val="nil"/>
              <w:bottom w:val="single" w:sz="4" w:space="0" w:color="auto"/>
              <w:right w:val="nil"/>
            </w:tcBorders>
          </w:tcPr>
          <w:p w14:paraId="0E238D58" w14:textId="2DC43F18" w:rsidR="00974C20" w:rsidRPr="00774990" w:rsidRDefault="00774990" w:rsidP="00774990">
            <w:pPr>
              <w:ind w:firstLine="0"/>
              <w:jc w:val="center"/>
              <w:rPr>
                <w:b/>
              </w:rPr>
            </w:pPr>
            <w:r>
              <w:rPr>
                <w:b/>
              </w:rPr>
              <w:t>Licencia</w:t>
            </w:r>
          </w:p>
        </w:tc>
      </w:tr>
      <w:tr w:rsidR="00974C20" w14:paraId="5C95FA32" w14:textId="77777777" w:rsidTr="00236BA8">
        <w:tc>
          <w:tcPr>
            <w:tcW w:w="4247" w:type="dxa"/>
            <w:tcBorders>
              <w:left w:val="nil"/>
              <w:bottom w:val="nil"/>
              <w:right w:val="nil"/>
            </w:tcBorders>
          </w:tcPr>
          <w:p w14:paraId="5579A742" w14:textId="2FBF56E8" w:rsidR="00974C20" w:rsidRDefault="00774990" w:rsidP="00774990">
            <w:pPr>
              <w:ind w:firstLine="0"/>
              <w:jc w:val="center"/>
            </w:pPr>
            <w:r>
              <w:t>Proyecto software</w:t>
            </w:r>
          </w:p>
        </w:tc>
        <w:tc>
          <w:tcPr>
            <w:tcW w:w="4247" w:type="dxa"/>
            <w:tcBorders>
              <w:left w:val="nil"/>
              <w:bottom w:val="nil"/>
              <w:right w:val="nil"/>
            </w:tcBorders>
          </w:tcPr>
          <w:p w14:paraId="37128570" w14:textId="32B0F084" w:rsidR="00974C20" w:rsidRDefault="00774990" w:rsidP="00774990">
            <w:pPr>
              <w:ind w:firstLine="0"/>
              <w:jc w:val="center"/>
            </w:pPr>
            <w:r>
              <w:t>MIT</w:t>
            </w:r>
          </w:p>
        </w:tc>
      </w:tr>
      <w:tr w:rsidR="00974C20" w14:paraId="7D295748" w14:textId="77777777" w:rsidTr="00236BA8">
        <w:tc>
          <w:tcPr>
            <w:tcW w:w="4247" w:type="dxa"/>
            <w:tcBorders>
              <w:top w:val="nil"/>
              <w:left w:val="nil"/>
              <w:right w:val="nil"/>
            </w:tcBorders>
          </w:tcPr>
          <w:p w14:paraId="00AC2836" w14:textId="4A3D1CE3" w:rsidR="00974C20" w:rsidRDefault="002F5037" w:rsidP="00774990">
            <w:pPr>
              <w:ind w:firstLine="0"/>
              <w:jc w:val="center"/>
            </w:pPr>
            <w:r>
              <w:t>Documentación</w:t>
            </w:r>
          </w:p>
        </w:tc>
        <w:tc>
          <w:tcPr>
            <w:tcW w:w="4247" w:type="dxa"/>
            <w:tcBorders>
              <w:top w:val="nil"/>
              <w:left w:val="nil"/>
              <w:right w:val="nil"/>
            </w:tcBorders>
          </w:tcPr>
          <w:p w14:paraId="678F3D23" w14:textId="113C8531" w:rsidR="00974C20" w:rsidRDefault="002F5037" w:rsidP="00774990">
            <w:pPr>
              <w:keepNext/>
              <w:ind w:firstLine="0"/>
              <w:jc w:val="center"/>
            </w:pPr>
            <w:r>
              <w:t>CC-BY-4.0</w:t>
            </w:r>
          </w:p>
        </w:tc>
      </w:tr>
    </w:tbl>
    <w:p w14:paraId="7FA6C062" w14:textId="45342D76" w:rsidR="002748BD" w:rsidRPr="002748BD" w:rsidRDefault="00974C20" w:rsidP="00974C20">
      <w:pPr>
        <w:pStyle w:val="Descripcin"/>
        <w:jc w:val="center"/>
      </w:pPr>
      <w:bookmarkStart w:id="17" w:name="_Toc12895024"/>
      <w:r>
        <w:t xml:space="preserve">Tabla </w:t>
      </w:r>
      <w:r w:rsidR="00FC723F">
        <w:rPr>
          <w:noProof/>
        </w:rPr>
        <w:fldChar w:fldCharType="begin"/>
      </w:r>
      <w:r w:rsidR="00FC723F">
        <w:rPr>
          <w:noProof/>
        </w:rPr>
        <w:instrText xml:space="preserve"> SEQ Tabla \* ARABIC </w:instrText>
      </w:r>
      <w:r w:rsidR="00FC723F">
        <w:rPr>
          <w:noProof/>
        </w:rPr>
        <w:fldChar w:fldCharType="separate"/>
      </w:r>
      <w:r w:rsidR="001A7D64">
        <w:rPr>
          <w:noProof/>
        </w:rPr>
        <w:t>10</w:t>
      </w:r>
      <w:r w:rsidR="00FC723F">
        <w:rPr>
          <w:noProof/>
        </w:rPr>
        <w:fldChar w:fldCharType="end"/>
      </w:r>
      <w:r>
        <w:t xml:space="preserve"> - Resumen de las licencias</w:t>
      </w:r>
      <w:bookmarkEnd w:id="17"/>
    </w:p>
    <w:p w14:paraId="1ACD90D1" w14:textId="77777777" w:rsidR="00963EFE" w:rsidRDefault="00963EFE" w:rsidP="00963EFE">
      <w:pPr>
        <w:spacing w:before="0" w:after="160"/>
        <w:ind w:firstLine="0"/>
        <w:jc w:val="left"/>
        <w:sectPr w:rsidR="00963EFE" w:rsidSect="00F83239">
          <w:headerReference w:type="default" r:id="rId13"/>
          <w:pgSz w:w="11906" w:h="16838"/>
          <w:pgMar w:top="1417" w:right="1701" w:bottom="1417" w:left="1701" w:header="708" w:footer="708" w:gutter="0"/>
          <w:cols w:space="708"/>
          <w:titlePg/>
          <w:docGrid w:linePitch="360"/>
        </w:sectPr>
      </w:pPr>
    </w:p>
    <w:p w14:paraId="0E678730" w14:textId="77777777" w:rsidR="00963EFE" w:rsidRDefault="00963EFE" w:rsidP="00963EFE">
      <w:pPr>
        <w:ind w:firstLine="0"/>
      </w:pPr>
    </w:p>
    <w:p w14:paraId="34BA0066" w14:textId="77777777" w:rsidR="00963EFE" w:rsidRDefault="00963EFE" w:rsidP="00963EFE">
      <w:pPr>
        <w:ind w:firstLine="0"/>
        <w:rPr>
          <w:i/>
          <w:sz w:val="32"/>
          <w:szCs w:val="32"/>
        </w:rPr>
      </w:pPr>
    </w:p>
    <w:tbl>
      <w:tblPr>
        <w:tblStyle w:val="Tablaconcuadrcula"/>
        <w:tblW w:w="0" w:type="auto"/>
        <w:tblLook w:val="04A0" w:firstRow="1" w:lastRow="0" w:firstColumn="1" w:lastColumn="0" w:noHBand="0" w:noVBand="1"/>
      </w:tblPr>
      <w:tblGrid>
        <w:gridCol w:w="8494"/>
      </w:tblGrid>
      <w:tr w:rsidR="00963EFE" w14:paraId="580AAD8C" w14:textId="77777777" w:rsidTr="003C25DF">
        <w:tc>
          <w:tcPr>
            <w:tcW w:w="8494" w:type="dxa"/>
            <w:tcBorders>
              <w:left w:val="nil"/>
              <w:right w:val="nil"/>
            </w:tcBorders>
          </w:tcPr>
          <w:p w14:paraId="5EAE193A" w14:textId="6B758524" w:rsidR="00963EFE" w:rsidRPr="00114B07" w:rsidRDefault="00963EFE" w:rsidP="003C25DF">
            <w:pPr>
              <w:pStyle w:val="Ttulo1"/>
              <w:numPr>
                <w:ilvl w:val="0"/>
                <w:numId w:val="4"/>
              </w:numPr>
              <w:jc w:val="center"/>
              <w:outlineLvl w:val="0"/>
            </w:pPr>
            <w:bookmarkStart w:id="18" w:name="_Toc12894994"/>
            <w:r>
              <w:t>Especificación de Requisitos</w:t>
            </w:r>
            <w:bookmarkEnd w:id="18"/>
          </w:p>
        </w:tc>
      </w:tr>
    </w:tbl>
    <w:p w14:paraId="2A53BBB9" w14:textId="77777777" w:rsidR="00D137BA" w:rsidRDefault="00D137BA" w:rsidP="00963EFE">
      <w:pPr>
        <w:spacing w:before="0" w:after="160"/>
        <w:ind w:firstLine="0"/>
        <w:jc w:val="left"/>
      </w:pPr>
    </w:p>
    <w:p w14:paraId="571CDE2C" w14:textId="77777777" w:rsidR="00CF5501" w:rsidRDefault="00D602DB" w:rsidP="00D602DB">
      <w:pPr>
        <w:pStyle w:val="Ttulo2"/>
      </w:pPr>
      <w:r>
        <w:t xml:space="preserve"> </w:t>
      </w:r>
      <w:bookmarkStart w:id="19" w:name="_Toc12894995"/>
      <w:r>
        <w:t>Introducción</w:t>
      </w:r>
      <w:bookmarkEnd w:id="19"/>
    </w:p>
    <w:p w14:paraId="4B4EDCF2" w14:textId="0349A25F" w:rsidR="001B6B72" w:rsidRDefault="003C25DF" w:rsidP="00B00396">
      <w:r>
        <w:t>En este apéndice se va a realizar el estudio de los requisitos</w:t>
      </w:r>
      <w:r w:rsidR="00D330F8">
        <w:t>, los cuales definen el comportamiento de nuestra aplicación.</w:t>
      </w:r>
      <w:r w:rsidR="00B00396">
        <w:t xml:space="preserve"> La especificación de requisitos es una parte fundamental en el desarrollo del software, ya que en ella participa tanto el usuario final como el equipo de desarrollo. Una vez finalizada esta fase, en un documento se tiene que describir lo que la aplicación deber hacer </w:t>
      </w:r>
      <w:r w:rsidR="00B00396">
        <w:fldChar w:fldCharType="begin"/>
      </w:r>
      <w:r w:rsidR="002A32F2">
        <w:instrText xml:space="preserve"> ADDIN ZOTERO_ITEM CSL_CITATION {"citationID":"QOX8pjAB","properties":{"formattedCitation":"[11]","plainCitation":"[11]","noteIndex":0},"citationItems":[{"id":81,"uris":["http://zotero.org/users/local/0nWuOkQL/items/JDTVY9L5"],"uri":["http://zotero.org/users/local/0nWuOkQL/items/JDTVY9L5"],"itemData":{"id":81,"type":"article-journal","title":"Especificación de Requisitos Software según el estándar de IEEE 830","page":"19","source":"Zotero","language":"es","author":[{"family":"Agut","given":"Raúl Monferrer"}]}}],"schema":"https://github.com/citation-style-language/schema/raw/master/csl-citation.json"} </w:instrText>
      </w:r>
      <w:r w:rsidR="00B00396">
        <w:fldChar w:fldCharType="separate"/>
      </w:r>
      <w:r w:rsidR="002A32F2" w:rsidRPr="002A32F2">
        <w:t>[11]</w:t>
      </w:r>
      <w:r w:rsidR="00B00396">
        <w:fldChar w:fldCharType="end"/>
      </w:r>
      <w:r w:rsidR="00B00396">
        <w:t>.</w:t>
      </w:r>
      <w:r>
        <w:t xml:space="preserve"> </w:t>
      </w:r>
    </w:p>
    <w:p w14:paraId="673FB612" w14:textId="72617FAE" w:rsidR="00B00396" w:rsidRDefault="00FC713D" w:rsidP="00B00396">
      <w:r>
        <w:t>Los principales objetivos que se deben de cumplir en la especificación de requisitos según el estándar IEEE 830</w:t>
      </w:r>
      <w:r w:rsidR="00533919">
        <w:t>-1998</w:t>
      </w:r>
      <w:r w:rsidR="00FA7FD1">
        <w:t xml:space="preserve"> son: </w:t>
      </w:r>
      <w:r w:rsidR="00FA7FD1">
        <w:fldChar w:fldCharType="begin"/>
      </w:r>
      <w:r w:rsidR="002A32F2">
        <w:instrText xml:space="preserve"> ADDIN ZOTERO_ITEM CSL_CITATION {"citationID":"A09gRTGo","properties":{"formattedCitation":"[12]","plainCitation":"[12]","noteIndex":0},"citationItems":[{"id":82,"uris":["http://zotero.org/users/local/0nWuOkQL/items/5UJAA3BF"],"uri":["http://zotero.org/users/local/0nWuOkQL/items/5UJAA3BF"],"itemData":{"id":82,"type":"webpage","title":"IEEE 830-1998 - IEEE Recommended Practice for Software Requirements Specifications","URL":"https://standards.ieee.org/standard/830-1998.html","accessed":{"date-parts":[["2019",6,19]]}}}],"schema":"https://github.com/citation-style-language/schema/raw/master/csl-citation.json"} </w:instrText>
      </w:r>
      <w:r w:rsidR="00FA7FD1">
        <w:fldChar w:fldCharType="separate"/>
      </w:r>
      <w:r w:rsidR="002A32F2" w:rsidRPr="002A32F2">
        <w:t>[12]</w:t>
      </w:r>
      <w:r w:rsidR="00FA7FD1">
        <w:fldChar w:fldCharType="end"/>
      </w:r>
    </w:p>
    <w:p w14:paraId="70750F68" w14:textId="7F8643F4" w:rsidR="00FA7FD1" w:rsidRDefault="00FA7FD1" w:rsidP="00FA7FD1">
      <w:pPr>
        <w:pStyle w:val="Prrafodelista"/>
        <w:numPr>
          <w:ilvl w:val="0"/>
          <w:numId w:val="17"/>
        </w:numPr>
      </w:pPr>
      <w:r>
        <w:rPr>
          <w:b/>
        </w:rPr>
        <w:t>Correcto</w:t>
      </w:r>
      <w:r>
        <w:t>: un requisito es correcto s</w:t>
      </w:r>
      <w:r w:rsidR="00AC07C4">
        <w:t>i éste describe alguna necesidad real.</w:t>
      </w:r>
    </w:p>
    <w:p w14:paraId="1C76A885" w14:textId="2FE8B320" w:rsidR="00AC07C4" w:rsidRDefault="00AC07C4" w:rsidP="00FA7FD1">
      <w:pPr>
        <w:pStyle w:val="Prrafodelista"/>
        <w:numPr>
          <w:ilvl w:val="0"/>
          <w:numId w:val="17"/>
        </w:numPr>
      </w:pPr>
      <w:r>
        <w:rPr>
          <w:b/>
        </w:rPr>
        <w:t>No ambiguo</w:t>
      </w:r>
      <w:r>
        <w:t>: un requisito es no ambiguo siempre y cuando éste solo tenga una interpretación.</w:t>
      </w:r>
    </w:p>
    <w:p w14:paraId="0D2CA892" w14:textId="408E41DC" w:rsidR="00AC07C4" w:rsidRDefault="00AC07C4" w:rsidP="00FA7FD1">
      <w:pPr>
        <w:pStyle w:val="Prrafodelista"/>
        <w:numPr>
          <w:ilvl w:val="0"/>
          <w:numId w:val="17"/>
        </w:numPr>
      </w:pPr>
      <w:r>
        <w:rPr>
          <w:b/>
        </w:rPr>
        <w:t>Completo</w:t>
      </w:r>
      <w:r>
        <w:t>: la especificación debe de incluir todos los requerimientos de la aplicación.</w:t>
      </w:r>
    </w:p>
    <w:p w14:paraId="2C8158E2" w14:textId="43460BF3" w:rsidR="00AC07C4" w:rsidRDefault="00AC07C4" w:rsidP="00AC07C4">
      <w:pPr>
        <w:pStyle w:val="Prrafodelista"/>
        <w:numPr>
          <w:ilvl w:val="0"/>
          <w:numId w:val="17"/>
        </w:numPr>
      </w:pPr>
      <w:r>
        <w:rPr>
          <w:b/>
        </w:rPr>
        <w:t>Verificable</w:t>
      </w:r>
      <w:r>
        <w:t>: tiene que existir algún proceso no muy costoso, que nos permita determinar si la aplicación satisface el requerimiento.</w:t>
      </w:r>
    </w:p>
    <w:p w14:paraId="71454643" w14:textId="0C5ED441" w:rsidR="00AC07C4" w:rsidRDefault="00AC07C4" w:rsidP="00AC07C4">
      <w:pPr>
        <w:pStyle w:val="Prrafodelista"/>
        <w:numPr>
          <w:ilvl w:val="0"/>
          <w:numId w:val="17"/>
        </w:numPr>
      </w:pPr>
      <w:r>
        <w:rPr>
          <w:b/>
        </w:rPr>
        <w:t>Consistente</w:t>
      </w:r>
      <w:r>
        <w:t xml:space="preserve">: siempre y cuando los requerimientos no sean contradictorios. </w:t>
      </w:r>
    </w:p>
    <w:p w14:paraId="2D018008" w14:textId="6668DB61" w:rsidR="00AC07C4" w:rsidRDefault="00AC07C4" w:rsidP="00AC07C4">
      <w:pPr>
        <w:pStyle w:val="Prrafodelista"/>
        <w:numPr>
          <w:ilvl w:val="0"/>
          <w:numId w:val="17"/>
        </w:numPr>
      </w:pPr>
      <w:r>
        <w:rPr>
          <w:b/>
        </w:rPr>
        <w:t>Clasificable</w:t>
      </w:r>
      <w:r>
        <w:t>: los requisitos se tienen que poder clasificar bajo uno o varios criterios.</w:t>
      </w:r>
    </w:p>
    <w:p w14:paraId="5FB4F67F" w14:textId="593096F3" w:rsidR="00AC07C4" w:rsidRDefault="00AC07C4" w:rsidP="00AC07C4">
      <w:pPr>
        <w:pStyle w:val="Prrafodelista"/>
        <w:numPr>
          <w:ilvl w:val="0"/>
          <w:numId w:val="17"/>
        </w:numPr>
      </w:pPr>
      <w:r>
        <w:rPr>
          <w:b/>
        </w:rPr>
        <w:t>Modificable</w:t>
      </w:r>
      <w:r>
        <w:t>: la especificación es modificable siempre y cuando ésta nos permite cambiar cualquier requisito de una forma fácil, garantizando el resto de los objetivos.</w:t>
      </w:r>
    </w:p>
    <w:p w14:paraId="6BCE7606" w14:textId="631D5293" w:rsidR="00AC07C4" w:rsidRDefault="00AC07C4" w:rsidP="00AC07C4">
      <w:pPr>
        <w:pStyle w:val="Prrafodelista"/>
        <w:numPr>
          <w:ilvl w:val="0"/>
          <w:numId w:val="17"/>
        </w:numPr>
      </w:pPr>
      <w:r>
        <w:rPr>
          <w:b/>
        </w:rPr>
        <w:t>Explorable</w:t>
      </w:r>
      <w:r>
        <w:t>: si se puede determinar la historia, o aplicación de un requisito</w:t>
      </w:r>
      <w:r w:rsidR="00533919">
        <w:t>.</w:t>
      </w:r>
    </w:p>
    <w:p w14:paraId="76F5C384" w14:textId="29F10210" w:rsidR="00533919" w:rsidRDefault="00533919" w:rsidP="00AC07C4">
      <w:pPr>
        <w:pStyle w:val="Prrafodelista"/>
        <w:numPr>
          <w:ilvl w:val="0"/>
          <w:numId w:val="17"/>
        </w:numPr>
      </w:pPr>
      <w:r>
        <w:rPr>
          <w:b/>
        </w:rPr>
        <w:lastRenderedPageBreak/>
        <w:t>Utilizable</w:t>
      </w:r>
      <w:r>
        <w:t xml:space="preserve">: </w:t>
      </w:r>
      <w:r w:rsidR="00170C18">
        <w:t>se deben de tener en cuenta las necesidades del mantenimiento de los requisitos.</w:t>
      </w:r>
    </w:p>
    <w:p w14:paraId="1DE8D623" w14:textId="70C1008F" w:rsidR="004D695F" w:rsidRDefault="004D695F" w:rsidP="004D695F">
      <w:pPr>
        <w:pStyle w:val="Ttulo2"/>
      </w:pPr>
      <w:r>
        <w:t xml:space="preserve"> </w:t>
      </w:r>
      <w:bookmarkStart w:id="20" w:name="_Toc12894996"/>
      <w:r>
        <w:t>Objetivos generales</w:t>
      </w:r>
      <w:bookmarkEnd w:id="20"/>
    </w:p>
    <w:p w14:paraId="373F6D71" w14:textId="116F3C35" w:rsidR="006615AB" w:rsidRDefault="006615AB" w:rsidP="006615AB">
      <w:r>
        <w:t>Los principales objetivos que hemos buscado con el desarrollo de este proyecto son los siguientes:</w:t>
      </w:r>
    </w:p>
    <w:p w14:paraId="736584F5" w14:textId="4AADBBF8" w:rsidR="006615AB" w:rsidRDefault="006615AB" w:rsidP="006615AB">
      <w:pPr>
        <w:pStyle w:val="Prrafodelista"/>
        <w:numPr>
          <w:ilvl w:val="0"/>
          <w:numId w:val="18"/>
        </w:numPr>
      </w:pPr>
      <w:r>
        <w:t xml:space="preserve">Desarrollar una </w:t>
      </w:r>
      <w:r>
        <w:rPr>
          <w:i/>
        </w:rPr>
        <w:t>toolkit</w:t>
      </w:r>
      <w:r>
        <w:t xml:space="preserve"> para ordenadores que nos permita realizar test </w:t>
      </w:r>
      <w:r w:rsidRPr="007E42EF">
        <w:rPr>
          <w:i/>
        </w:rPr>
        <w:t>end-to-end</w:t>
      </w:r>
      <w:r>
        <w:t xml:space="preserve"> en aplicaciones Angular/</w:t>
      </w:r>
      <w:r w:rsidR="0024229C">
        <w:t>Web</w:t>
      </w:r>
      <w:r>
        <w:t>/</w:t>
      </w:r>
      <w:r w:rsidR="0024229C">
        <w:t>Electron</w:t>
      </w:r>
      <w:r>
        <w:t>.</w:t>
      </w:r>
    </w:p>
    <w:p w14:paraId="061104D8" w14:textId="1CDBA98D" w:rsidR="00B83732" w:rsidRDefault="00B83732" w:rsidP="006615AB">
      <w:pPr>
        <w:pStyle w:val="Prrafodelista"/>
        <w:numPr>
          <w:ilvl w:val="0"/>
          <w:numId w:val="18"/>
        </w:numPr>
      </w:pPr>
      <w:r>
        <w:t>Facilitar la sintaxis de test, a partir de una librería más simple.</w:t>
      </w:r>
    </w:p>
    <w:p w14:paraId="2A22D8B7" w14:textId="53D8373E" w:rsidR="00B83732" w:rsidRDefault="00B83732" w:rsidP="006615AB">
      <w:pPr>
        <w:pStyle w:val="Prrafodelista"/>
        <w:numPr>
          <w:ilvl w:val="0"/>
          <w:numId w:val="18"/>
        </w:numPr>
      </w:pPr>
      <w:r>
        <w:t xml:space="preserve">Realizar la automatización de la aplicación, es decir, usar la </w:t>
      </w:r>
      <w:r>
        <w:rPr>
          <w:i/>
        </w:rPr>
        <w:t xml:space="preserve">toolkit </w:t>
      </w:r>
      <w:r>
        <w:t>para facilitar la creación de test.</w:t>
      </w:r>
    </w:p>
    <w:p w14:paraId="28CC1D0B" w14:textId="2FB2F105" w:rsidR="008E1D90" w:rsidRDefault="008E1D90" w:rsidP="006615AB">
      <w:pPr>
        <w:pStyle w:val="Prrafodelista"/>
        <w:numPr>
          <w:ilvl w:val="0"/>
          <w:numId w:val="18"/>
        </w:numPr>
      </w:pPr>
      <w:r>
        <w:t xml:space="preserve">Facilitar la instalación de nuestra </w:t>
      </w:r>
      <w:r>
        <w:rPr>
          <w:i/>
        </w:rPr>
        <w:t>toolkit</w:t>
      </w:r>
      <w:r>
        <w:t xml:space="preserve"> a través de un módulo NPM.</w:t>
      </w:r>
    </w:p>
    <w:p w14:paraId="7ED51B90" w14:textId="5E85D450" w:rsidR="003A6FD6" w:rsidRDefault="003A6FD6" w:rsidP="003A6FD6">
      <w:pPr>
        <w:pStyle w:val="Ttulo2"/>
      </w:pPr>
      <w:r>
        <w:t xml:space="preserve"> </w:t>
      </w:r>
      <w:bookmarkStart w:id="21" w:name="_Toc12894997"/>
      <w:r>
        <w:t>Catálogo de requisitos</w:t>
      </w:r>
      <w:bookmarkEnd w:id="21"/>
    </w:p>
    <w:p w14:paraId="4F2EEC36" w14:textId="7DF643D3" w:rsidR="003A6FD6" w:rsidRDefault="005C4DA2" w:rsidP="003A6FD6">
      <w:r>
        <w:t xml:space="preserve">En este apartado se van a detallar cada uno de los requisitos funcionales y no funcionales que han de cumplir nuestra </w:t>
      </w:r>
      <w:r>
        <w:rPr>
          <w:i/>
        </w:rPr>
        <w:t>toolkit</w:t>
      </w:r>
      <w:r>
        <w:t>.</w:t>
      </w:r>
    </w:p>
    <w:p w14:paraId="6B94F0FB" w14:textId="4BF0B5B7" w:rsidR="005F6373" w:rsidRDefault="00042A7E" w:rsidP="00042A7E">
      <w:pPr>
        <w:ind w:firstLine="0"/>
        <w:rPr>
          <w:b/>
        </w:rPr>
      </w:pPr>
      <w:r>
        <w:rPr>
          <w:b/>
        </w:rPr>
        <w:t>Requisitos Funcionales</w:t>
      </w:r>
    </w:p>
    <w:p w14:paraId="6C77FBB4" w14:textId="3BB8E0F0" w:rsidR="00042A7E" w:rsidRDefault="000C034A" w:rsidP="000C034A">
      <w:pPr>
        <w:pStyle w:val="Prrafodelista"/>
        <w:numPr>
          <w:ilvl w:val="0"/>
          <w:numId w:val="19"/>
        </w:numPr>
      </w:pPr>
      <w:r>
        <w:rPr>
          <w:b/>
        </w:rPr>
        <w:t>RF-1</w:t>
      </w:r>
      <w:r w:rsidR="005C69A8">
        <w:rPr>
          <w:b/>
        </w:rPr>
        <w:t xml:space="preserve"> Soporte de la librería</w:t>
      </w:r>
      <w:r w:rsidR="005C69A8">
        <w:t>:</w:t>
      </w:r>
      <w:r>
        <w:rPr>
          <w:b/>
        </w:rPr>
        <w:t xml:space="preserve"> </w:t>
      </w:r>
      <w:r>
        <w:t xml:space="preserve">el usuario tiene que ser capaz de </w:t>
      </w:r>
      <w:r w:rsidR="0062540D">
        <w:t>hacer uso de la librería para la sintaxis de los test.</w:t>
      </w:r>
    </w:p>
    <w:p w14:paraId="3B54F6DB" w14:textId="4759BD6B" w:rsidR="005C69A8" w:rsidRDefault="0062540D" w:rsidP="000C034A">
      <w:pPr>
        <w:pStyle w:val="Prrafodelista"/>
        <w:numPr>
          <w:ilvl w:val="0"/>
          <w:numId w:val="19"/>
        </w:numPr>
      </w:pPr>
      <w:r>
        <w:rPr>
          <w:b/>
        </w:rPr>
        <w:t>RF-2</w:t>
      </w:r>
      <w:r>
        <w:t xml:space="preserve"> </w:t>
      </w:r>
      <w:r>
        <w:rPr>
          <w:b/>
        </w:rPr>
        <w:t>Automatización de la toolkit</w:t>
      </w:r>
      <w:r>
        <w:t>: la aplicación tiene que ser capaz de proporcionar todos los elementos necesarios para la creación de test.</w:t>
      </w:r>
    </w:p>
    <w:p w14:paraId="58C48BA2" w14:textId="1C5C9FEE" w:rsidR="007905D6" w:rsidRDefault="007905D6" w:rsidP="007905D6">
      <w:pPr>
        <w:pStyle w:val="Prrafodelista"/>
        <w:numPr>
          <w:ilvl w:val="1"/>
          <w:numId w:val="19"/>
        </w:numPr>
      </w:pPr>
      <w:r>
        <w:rPr>
          <w:b/>
        </w:rPr>
        <w:t>RF-2.1 Generación de ficheros</w:t>
      </w:r>
      <w:r>
        <w:t>: la aplicación tiene que ser capaz de generar los ficheros que contienen los elementos HTML sobre los que se van a hacer pruebas.</w:t>
      </w:r>
    </w:p>
    <w:p w14:paraId="7571FF60" w14:textId="1CD23576" w:rsidR="00353568" w:rsidRDefault="005C69A8" w:rsidP="007905D6">
      <w:pPr>
        <w:pStyle w:val="Prrafodelista"/>
        <w:numPr>
          <w:ilvl w:val="0"/>
          <w:numId w:val="19"/>
        </w:numPr>
      </w:pPr>
      <w:r>
        <w:rPr>
          <w:b/>
        </w:rPr>
        <w:t xml:space="preserve">RF-3 </w:t>
      </w:r>
      <w:r w:rsidR="007905D6">
        <w:rPr>
          <w:b/>
        </w:rPr>
        <w:t>Lectura</w:t>
      </w:r>
      <w:r w:rsidR="00353568">
        <w:rPr>
          <w:b/>
        </w:rPr>
        <w:t xml:space="preserve"> </w:t>
      </w:r>
      <w:r>
        <w:rPr>
          <w:b/>
        </w:rPr>
        <w:t>de los fichero</w:t>
      </w:r>
      <w:r w:rsidR="00353568">
        <w:rPr>
          <w:b/>
        </w:rPr>
        <w:t>s</w:t>
      </w:r>
      <w:r>
        <w:rPr>
          <w:b/>
        </w:rPr>
        <w:t xml:space="preserve"> HTML</w:t>
      </w:r>
      <w:r>
        <w:t xml:space="preserve">: la aplicación tiene que ser capaz de </w:t>
      </w:r>
      <w:r w:rsidR="00353568">
        <w:t xml:space="preserve">poder </w:t>
      </w:r>
      <w:r w:rsidR="007905D6">
        <w:t>leer</w:t>
      </w:r>
      <w:r w:rsidR="00353568">
        <w:t xml:space="preserve"> los ficheros HTML de una aplicación Angular/Electron.</w:t>
      </w:r>
    </w:p>
    <w:p w14:paraId="244BE43E" w14:textId="50DEDC8B" w:rsidR="0062540D" w:rsidRDefault="005C69A8" w:rsidP="007905D6">
      <w:pPr>
        <w:pStyle w:val="Prrafodelista"/>
        <w:numPr>
          <w:ilvl w:val="1"/>
          <w:numId w:val="19"/>
        </w:numPr>
      </w:pPr>
      <w:r>
        <w:rPr>
          <w:b/>
        </w:rPr>
        <w:t>RF-3</w:t>
      </w:r>
      <w:r w:rsidR="00353568">
        <w:rPr>
          <w:b/>
        </w:rPr>
        <w:t>.1</w:t>
      </w:r>
      <w:r>
        <w:rPr>
          <w:b/>
        </w:rPr>
        <w:t xml:space="preserve"> Extracción de los id</w:t>
      </w:r>
      <w:r>
        <w:t>: la aplicación tiene que ser capaz de</w:t>
      </w:r>
      <w:r w:rsidR="00353568">
        <w:t xml:space="preserve"> determinar si un elemento HTML es estático o dinámico.</w:t>
      </w:r>
    </w:p>
    <w:p w14:paraId="10BF99BD" w14:textId="7021D3FB" w:rsidR="007905D6" w:rsidRDefault="00BB223B" w:rsidP="007905D6">
      <w:pPr>
        <w:pStyle w:val="Prrafodelista"/>
        <w:numPr>
          <w:ilvl w:val="0"/>
          <w:numId w:val="19"/>
        </w:numPr>
      </w:pPr>
      <w:r>
        <w:rPr>
          <w:b/>
        </w:rPr>
        <w:t>RF-4</w:t>
      </w:r>
      <w:r>
        <w:t xml:space="preserve"> </w:t>
      </w:r>
      <w:r>
        <w:rPr>
          <w:b/>
        </w:rPr>
        <w:t>Configuración de la aplicación</w:t>
      </w:r>
      <w:r>
        <w:t>: el usuario debe poder configurar todos los parámetros que están disponibles en el fichero de configuración.</w:t>
      </w:r>
    </w:p>
    <w:p w14:paraId="5CCE3792" w14:textId="235D4EA0" w:rsidR="00BB223B" w:rsidRDefault="00BB223B" w:rsidP="007905D6">
      <w:pPr>
        <w:pStyle w:val="Prrafodelista"/>
        <w:numPr>
          <w:ilvl w:val="0"/>
          <w:numId w:val="19"/>
        </w:numPr>
      </w:pPr>
      <w:r>
        <w:rPr>
          <w:b/>
        </w:rPr>
        <w:lastRenderedPageBreak/>
        <w:t>RF-5 Ayuda de la aplicación</w:t>
      </w:r>
      <w:r>
        <w:t>: el usuario tiene que poder obtener ayuda (información) sobre el mal funcionamiento de la</w:t>
      </w:r>
      <w:r w:rsidR="00856307">
        <w:t xml:space="preserve"> aplicación.</w:t>
      </w:r>
    </w:p>
    <w:p w14:paraId="4D9E2219" w14:textId="3CE0CD30" w:rsidR="00856307" w:rsidRDefault="00856307" w:rsidP="00856307">
      <w:pPr>
        <w:ind w:firstLine="0"/>
        <w:rPr>
          <w:b/>
        </w:rPr>
      </w:pPr>
      <w:r>
        <w:rPr>
          <w:b/>
        </w:rPr>
        <w:t>Requisitos No Funcionales</w:t>
      </w:r>
    </w:p>
    <w:p w14:paraId="172C887A" w14:textId="053578C8" w:rsidR="00856307" w:rsidRDefault="00856307" w:rsidP="00856307">
      <w:pPr>
        <w:pStyle w:val="Prrafodelista"/>
        <w:numPr>
          <w:ilvl w:val="0"/>
          <w:numId w:val="20"/>
        </w:numPr>
      </w:pPr>
      <w:r>
        <w:rPr>
          <w:b/>
        </w:rPr>
        <w:t>RNF-1 Usabilidad</w:t>
      </w:r>
      <w:r>
        <w:t xml:space="preserve">: la aplicación tiene que ser fácil de usar, en otras </w:t>
      </w:r>
      <w:r w:rsidR="00735A2A">
        <w:t>palabras,</w:t>
      </w:r>
      <w:r>
        <w:t xml:space="preserve"> ha de ser intuitiva.</w:t>
      </w:r>
    </w:p>
    <w:p w14:paraId="4990DDB8" w14:textId="6FD45BD9" w:rsidR="00856307" w:rsidRDefault="00856307" w:rsidP="00856307">
      <w:pPr>
        <w:pStyle w:val="Prrafodelista"/>
        <w:numPr>
          <w:ilvl w:val="0"/>
          <w:numId w:val="20"/>
        </w:numPr>
      </w:pPr>
      <w:r>
        <w:rPr>
          <w:b/>
        </w:rPr>
        <w:t>RNF-2 Escalabilidad</w:t>
      </w:r>
      <w:r>
        <w:t xml:space="preserve">: la aplicación </w:t>
      </w:r>
      <w:r w:rsidR="00F36C3E">
        <w:t>debe permitir que se añadan nuevas funcionalidades.</w:t>
      </w:r>
    </w:p>
    <w:p w14:paraId="40D4935C" w14:textId="09E50D7B" w:rsidR="00F36C3E" w:rsidRDefault="00F36C3E" w:rsidP="00856307">
      <w:pPr>
        <w:pStyle w:val="Prrafodelista"/>
        <w:numPr>
          <w:ilvl w:val="0"/>
          <w:numId w:val="20"/>
        </w:numPr>
      </w:pPr>
      <w:r>
        <w:rPr>
          <w:b/>
        </w:rPr>
        <w:t>RNF-3 Rendimiento</w:t>
      </w:r>
      <w:r>
        <w:t>: la aplicación debe tener unos tiempos de automatización aceptables, nunca se puede permit</w:t>
      </w:r>
      <w:r w:rsidR="00226893">
        <w:t>ir</w:t>
      </w:r>
      <w:r>
        <w:t xml:space="preserve"> que la aplicación deje de funcionar.</w:t>
      </w:r>
    </w:p>
    <w:p w14:paraId="7EBDFF01" w14:textId="4665AF84" w:rsidR="00F36C3E" w:rsidRDefault="00F36C3E" w:rsidP="00856307">
      <w:pPr>
        <w:pStyle w:val="Prrafodelista"/>
        <w:numPr>
          <w:ilvl w:val="0"/>
          <w:numId w:val="20"/>
        </w:numPr>
      </w:pPr>
      <w:r>
        <w:rPr>
          <w:b/>
        </w:rPr>
        <w:t>RNF-4 Disponibilidad</w:t>
      </w:r>
      <w:r>
        <w:t>: la aplicación debe estar disponible para su uso en cualquier momento.</w:t>
      </w:r>
    </w:p>
    <w:p w14:paraId="460B2EB9" w14:textId="0EF020BF" w:rsidR="006826B9" w:rsidRDefault="006826B9" w:rsidP="00856307">
      <w:pPr>
        <w:pStyle w:val="Prrafodelista"/>
        <w:numPr>
          <w:ilvl w:val="0"/>
          <w:numId w:val="20"/>
        </w:numPr>
      </w:pPr>
      <w:r>
        <w:rPr>
          <w:b/>
        </w:rPr>
        <w:t>RNF-5 Mantenibilidad</w:t>
      </w:r>
      <w:r>
        <w:t>: la aplicación debe permitir que sea fácil su mantenimiento, la cual nos permita garantizar el correcto funcionamiento de la misma, la escalabilidad</w:t>
      </w:r>
      <w:r w:rsidR="009D41E7">
        <w:t>, etc.</w:t>
      </w:r>
    </w:p>
    <w:p w14:paraId="3D24360A" w14:textId="3A554BCC" w:rsidR="00A54979" w:rsidRDefault="006826B9" w:rsidP="00856307">
      <w:pPr>
        <w:pStyle w:val="Prrafodelista"/>
        <w:numPr>
          <w:ilvl w:val="0"/>
          <w:numId w:val="20"/>
        </w:numPr>
      </w:pPr>
      <w:r>
        <w:rPr>
          <w:b/>
        </w:rPr>
        <w:t>RNF-6 Soporte</w:t>
      </w:r>
      <w:r>
        <w:t>: la aplicación debe dar soporte para todos los sistemas operativos Windows que permitan el uso de Node y Angular/Electron.</w:t>
      </w:r>
    </w:p>
    <w:p w14:paraId="5C65A513" w14:textId="64918C02" w:rsidR="006826B9" w:rsidRPr="00856307" w:rsidRDefault="00A54979" w:rsidP="00856307">
      <w:pPr>
        <w:pStyle w:val="Prrafodelista"/>
        <w:numPr>
          <w:ilvl w:val="0"/>
          <w:numId w:val="20"/>
        </w:numPr>
      </w:pPr>
      <w:r>
        <w:rPr>
          <w:b/>
        </w:rPr>
        <w:t>RNF-7 Internacionalización</w:t>
      </w:r>
      <w:r>
        <w:t>: la aplicación tiene que poder usarse independientemente de la configuración del idioma del sistema operativo.</w:t>
      </w:r>
      <w:r w:rsidR="006826B9">
        <w:t xml:space="preserve"> </w:t>
      </w:r>
    </w:p>
    <w:p w14:paraId="090C2C3A" w14:textId="633165E1" w:rsidR="00014381" w:rsidRDefault="00014381">
      <w:pPr>
        <w:spacing w:before="0" w:after="160"/>
        <w:ind w:firstLine="0"/>
        <w:jc w:val="left"/>
      </w:pPr>
      <w:r>
        <w:br w:type="page"/>
      </w:r>
    </w:p>
    <w:p w14:paraId="791E5B00" w14:textId="092E9ADF" w:rsidR="004D695F" w:rsidRDefault="00486D55" w:rsidP="00486D55">
      <w:pPr>
        <w:pStyle w:val="Ttulo2"/>
      </w:pPr>
      <w:r>
        <w:lastRenderedPageBreak/>
        <w:t xml:space="preserve"> </w:t>
      </w:r>
      <w:bookmarkStart w:id="22" w:name="_Toc12894998"/>
      <w:r>
        <w:t>Especificación de requisitos</w:t>
      </w:r>
      <w:bookmarkEnd w:id="22"/>
    </w:p>
    <w:p w14:paraId="5BF82504" w14:textId="1E513C6F" w:rsidR="00486D55" w:rsidRDefault="0031051B" w:rsidP="00486D55">
      <w:r>
        <w:t xml:space="preserve">En este apartado se va a realizar un estudio sobre los diferentes casos de uso, todos estos casos vienen determinados por las </w:t>
      </w:r>
      <w:r w:rsidRPr="00AB77B0">
        <w:rPr>
          <w:i/>
        </w:rPr>
        <w:t>user stories</w:t>
      </w:r>
      <w:r>
        <w:t xml:space="preserve">, las cuales se encuentran en el proyecto de Azure DevOps </w:t>
      </w:r>
      <w:r>
        <w:fldChar w:fldCharType="begin"/>
      </w:r>
      <w:r w:rsidR="002A32F2">
        <w:instrText xml:space="preserve"> ADDIN ZOTERO_ITEM CSL_CITATION {"citationID":"DAxfubOW","properties":{"formattedCitation":"[13]","plainCitation":"[13]","noteIndex":0},"citationItems":[{"id":84,"uris":["http://zotero.org/users/local/0nWuOkQL/items/U4PFPTIZ"],"uri":["http://zotero.org/users/local/0nWuOkQL/items/U4PFPTIZ"],"itemData":{"id":84,"type":"webpage","title":"TestingAWE - Azure DevOps","URL":"https://dev.azure.com/juanmanuelzamarrenoperez/Observatorio-TestingAWE","accessed":{"date-parts":[["2019",6,19]]}}}],"schema":"https://github.com/citation-style-language/schema/raw/master/csl-citation.json"} </w:instrText>
      </w:r>
      <w:r>
        <w:fldChar w:fldCharType="separate"/>
      </w:r>
      <w:r w:rsidR="002A32F2" w:rsidRPr="002A32F2">
        <w:t>[13]</w:t>
      </w:r>
      <w:r>
        <w:fldChar w:fldCharType="end"/>
      </w:r>
      <w:r>
        <w:t>.</w:t>
      </w:r>
    </w:p>
    <w:p w14:paraId="2E609BCC" w14:textId="618ACBE3" w:rsidR="002476A9" w:rsidRPr="00073B59" w:rsidRDefault="00073B59" w:rsidP="00073B59">
      <w:pPr>
        <w:ind w:firstLine="0"/>
        <w:rPr>
          <w:b/>
        </w:rPr>
      </w:pPr>
      <w:r>
        <w:rPr>
          <w:b/>
        </w:rPr>
        <w:t>Casos de uso</w:t>
      </w:r>
    </w:p>
    <w:tbl>
      <w:tblPr>
        <w:tblStyle w:val="Tablaconcuadrcula"/>
        <w:tblW w:w="0" w:type="auto"/>
        <w:tblLook w:val="04A0" w:firstRow="1" w:lastRow="0" w:firstColumn="1" w:lastColumn="0" w:noHBand="0" w:noVBand="1"/>
      </w:tblPr>
      <w:tblGrid>
        <w:gridCol w:w="2694"/>
        <w:gridCol w:w="5800"/>
      </w:tblGrid>
      <w:tr w:rsidR="002476A9" w14:paraId="1AD2AD5C" w14:textId="77777777" w:rsidTr="001E29C0">
        <w:tc>
          <w:tcPr>
            <w:tcW w:w="2694" w:type="dxa"/>
            <w:tcBorders>
              <w:left w:val="nil"/>
              <w:bottom w:val="single" w:sz="4" w:space="0" w:color="auto"/>
              <w:right w:val="nil"/>
            </w:tcBorders>
          </w:tcPr>
          <w:p w14:paraId="2B0B3812" w14:textId="70B87CB8" w:rsidR="002476A9" w:rsidRPr="001E29C0" w:rsidRDefault="009E2999" w:rsidP="008341EE">
            <w:pPr>
              <w:ind w:firstLine="0"/>
              <w:rPr>
                <w:b/>
              </w:rPr>
            </w:pPr>
            <w:r w:rsidRPr="001E29C0">
              <w:rPr>
                <w:b/>
              </w:rPr>
              <w:t>CU-01</w:t>
            </w:r>
          </w:p>
        </w:tc>
        <w:tc>
          <w:tcPr>
            <w:tcW w:w="5800" w:type="dxa"/>
            <w:tcBorders>
              <w:left w:val="nil"/>
              <w:bottom w:val="single" w:sz="4" w:space="0" w:color="auto"/>
              <w:right w:val="nil"/>
            </w:tcBorders>
          </w:tcPr>
          <w:p w14:paraId="6872E546" w14:textId="37153BD8" w:rsidR="002476A9" w:rsidRPr="001E29C0" w:rsidRDefault="009E2999" w:rsidP="008341EE">
            <w:pPr>
              <w:ind w:firstLine="0"/>
              <w:rPr>
                <w:b/>
              </w:rPr>
            </w:pPr>
            <w:r w:rsidRPr="001E29C0">
              <w:rPr>
                <w:b/>
              </w:rPr>
              <w:t>Soporte de la librería</w:t>
            </w:r>
          </w:p>
        </w:tc>
      </w:tr>
      <w:tr w:rsidR="002476A9" w14:paraId="442DE151" w14:textId="77777777" w:rsidTr="001E29C0">
        <w:tc>
          <w:tcPr>
            <w:tcW w:w="2694" w:type="dxa"/>
            <w:tcBorders>
              <w:left w:val="nil"/>
              <w:bottom w:val="nil"/>
              <w:right w:val="nil"/>
            </w:tcBorders>
          </w:tcPr>
          <w:p w14:paraId="1F5170B9" w14:textId="04E7698D" w:rsidR="002476A9" w:rsidRPr="001E29C0" w:rsidRDefault="009E2999" w:rsidP="008341EE">
            <w:pPr>
              <w:ind w:firstLine="0"/>
              <w:rPr>
                <w:b/>
              </w:rPr>
            </w:pPr>
            <w:r w:rsidRPr="001E29C0">
              <w:rPr>
                <w:b/>
              </w:rPr>
              <w:t>Versión</w:t>
            </w:r>
          </w:p>
        </w:tc>
        <w:tc>
          <w:tcPr>
            <w:tcW w:w="5800" w:type="dxa"/>
            <w:tcBorders>
              <w:left w:val="nil"/>
              <w:bottom w:val="nil"/>
              <w:right w:val="nil"/>
            </w:tcBorders>
          </w:tcPr>
          <w:p w14:paraId="125E3BEE" w14:textId="53EB3529" w:rsidR="002476A9" w:rsidRDefault="00AA6642" w:rsidP="008341EE">
            <w:pPr>
              <w:ind w:firstLine="0"/>
            </w:pPr>
            <w:r>
              <w:t>1.0</w:t>
            </w:r>
          </w:p>
        </w:tc>
      </w:tr>
      <w:tr w:rsidR="002476A9" w14:paraId="1E12F371" w14:textId="77777777" w:rsidTr="001E29C0">
        <w:tc>
          <w:tcPr>
            <w:tcW w:w="2694" w:type="dxa"/>
            <w:tcBorders>
              <w:top w:val="nil"/>
              <w:left w:val="nil"/>
              <w:bottom w:val="nil"/>
              <w:right w:val="nil"/>
            </w:tcBorders>
          </w:tcPr>
          <w:p w14:paraId="2F29C1AF" w14:textId="53273511" w:rsidR="002476A9" w:rsidRPr="001E29C0" w:rsidRDefault="009E2999" w:rsidP="008341EE">
            <w:pPr>
              <w:ind w:firstLine="0"/>
              <w:rPr>
                <w:b/>
              </w:rPr>
            </w:pPr>
            <w:r w:rsidRPr="001E29C0">
              <w:rPr>
                <w:b/>
              </w:rPr>
              <w:t>Autor</w:t>
            </w:r>
          </w:p>
        </w:tc>
        <w:tc>
          <w:tcPr>
            <w:tcW w:w="5800" w:type="dxa"/>
            <w:tcBorders>
              <w:top w:val="nil"/>
              <w:left w:val="nil"/>
              <w:bottom w:val="nil"/>
              <w:right w:val="nil"/>
            </w:tcBorders>
          </w:tcPr>
          <w:p w14:paraId="6FF82792" w14:textId="60895FF3" w:rsidR="002476A9" w:rsidRDefault="00AA6642" w:rsidP="008341EE">
            <w:pPr>
              <w:ind w:firstLine="0"/>
            </w:pPr>
            <w:r>
              <w:t>Mario Ubierna San Mamés</w:t>
            </w:r>
          </w:p>
        </w:tc>
      </w:tr>
      <w:tr w:rsidR="002476A9" w14:paraId="098B35B3" w14:textId="77777777" w:rsidTr="001E29C0">
        <w:tc>
          <w:tcPr>
            <w:tcW w:w="2694" w:type="dxa"/>
            <w:tcBorders>
              <w:top w:val="nil"/>
              <w:left w:val="nil"/>
              <w:bottom w:val="nil"/>
              <w:right w:val="nil"/>
            </w:tcBorders>
          </w:tcPr>
          <w:p w14:paraId="58120300" w14:textId="579B09ED" w:rsidR="002476A9" w:rsidRPr="001E29C0" w:rsidRDefault="009E2999" w:rsidP="008341EE">
            <w:pPr>
              <w:ind w:firstLine="0"/>
              <w:rPr>
                <w:b/>
              </w:rPr>
            </w:pPr>
            <w:r w:rsidRPr="001E29C0">
              <w:rPr>
                <w:b/>
              </w:rPr>
              <w:t>Requisitos asociados</w:t>
            </w:r>
          </w:p>
        </w:tc>
        <w:tc>
          <w:tcPr>
            <w:tcW w:w="5800" w:type="dxa"/>
            <w:tcBorders>
              <w:top w:val="nil"/>
              <w:left w:val="nil"/>
              <w:bottom w:val="nil"/>
              <w:right w:val="nil"/>
            </w:tcBorders>
          </w:tcPr>
          <w:p w14:paraId="460A05BE" w14:textId="0F8D7A24" w:rsidR="002476A9" w:rsidRDefault="00AA6642" w:rsidP="008341EE">
            <w:pPr>
              <w:ind w:firstLine="0"/>
            </w:pPr>
            <w:r>
              <w:t>RF-1</w:t>
            </w:r>
          </w:p>
        </w:tc>
      </w:tr>
      <w:tr w:rsidR="002476A9" w14:paraId="3603272D" w14:textId="77777777" w:rsidTr="001E29C0">
        <w:tc>
          <w:tcPr>
            <w:tcW w:w="2694" w:type="dxa"/>
            <w:tcBorders>
              <w:top w:val="nil"/>
              <w:left w:val="nil"/>
              <w:bottom w:val="nil"/>
              <w:right w:val="nil"/>
            </w:tcBorders>
          </w:tcPr>
          <w:p w14:paraId="3C97C82E" w14:textId="55D7979B" w:rsidR="002476A9" w:rsidRPr="001E29C0" w:rsidRDefault="009E2999" w:rsidP="008341EE">
            <w:pPr>
              <w:ind w:firstLine="0"/>
              <w:rPr>
                <w:b/>
              </w:rPr>
            </w:pPr>
            <w:r w:rsidRPr="001E29C0">
              <w:rPr>
                <w:b/>
              </w:rPr>
              <w:t>Descripción</w:t>
            </w:r>
          </w:p>
        </w:tc>
        <w:tc>
          <w:tcPr>
            <w:tcW w:w="5800" w:type="dxa"/>
            <w:tcBorders>
              <w:top w:val="nil"/>
              <w:left w:val="nil"/>
              <w:bottom w:val="nil"/>
              <w:right w:val="nil"/>
            </w:tcBorders>
          </w:tcPr>
          <w:p w14:paraId="25E75060" w14:textId="669EE511" w:rsidR="002476A9" w:rsidRDefault="00251331" w:rsidP="00AA6642">
            <w:pPr>
              <w:ind w:firstLine="0"/>
            </w:pPr>
            <w:r>
              <w:t>E</w:t>
            </w:r>
            <w:r w:rsidR="00AA6642">
              <w:t>l usuario tiene que ser capaz de hacer uso de la librería para la sintaxis de los test.</w:t>
            </w:r>
          </w:p>
        </w:tc>
      </w:tr>
      <w:tr w:rsidR="002476A9" w14:paraId="52A8BD96" w14:textId="77777777" w:rsidTr="001E29C0">
        <w:tc>
          <w:tcPr>
            <w:tcW w:w="2694" w:type="dxa"/>
            <w:tcBorders>
              <w:top w:val="nil"/>
              <w:left w:val="nil"/>
              <w:bottom w:val="nil"/>
              <w:right w:val="nil"/>
            </w:tcBorders>
          </w:tcPr>
          <w:p w14:paraId="3202BAF2" w14:textId="379FE934" w:rsidR="009E2999" w:rsidRPr="001E29C0" w:rsidRDefault="009E2999" w:rsidP="008341EE">
            <w:pPr>
              <w:ind w:firstLine="0"/>
              <w:rPr>
                <w:b/>
              </w:rPr>
            </w:pPr>
            <w:r w:rsidRPr="001E29C0">
              <w:rPr>
                <w:b/>
              </w:rPr>
              <w:t>Precondición</w:t>
            </w:r>
          </w:p>
        </w:tc>
        <w:tc>
          <w:tcPr>
            <w:tcW w:w="5800" w:type="dxa"/>
            <w:tcBorders>
              <w:top w:val="nil"/>
              <w:left w:val="nil"/>
              <w:bottom w:val="nil"/>
              <w:right w:val="nil"/>
            </w:tcBorders>
          </w:tcPr>
          <w:p w14:paraId="2DCAA856" w14:textId="5566235C" w:rsidR="002476A9" w:rsidRPr="00AA6642" w:rsidRDefault="00AA6642" w:rsidP="008341EE">
            <w:pPr>
              <w:ind w:firstLine="0"/>
            </w:pPr>
            <w:r>
              <w:t xml:space="preserve">La </w:t>
            </w:r>
            <w:r>
              <w:rPr>
                <w:i/>
              </w:rPr>
              <w:t xml:space="preserve">toolkit </w:t>
            </w:r>
            <w:r w:rsidR="00CE5552">
              <w:t>se encuentra</w:t>
            </w:r>
            <w:r>
              <w:t xml:space="preserve"> disponible.</w:t>
            </w:r>
          </w:p>
        </w:tc>
      </w:tr>
      <w:tr w:rsidR="002476A9" w14:paraId="6FF128BB" w14:textId="77777777" w:rsidTr="001E29C0">
        <w:tc>
          <w:tcPr>
            <w:tcW w:w="2694" w:type="dxa"/>
            <w:tcBorders>
              <w:top w:val="nil"/>
              <w:left w:val="nil"/>
              <w:bottom w:val="nil"/>
              <w:right w:val="nil"/>
            </w:tcBorders>
          </w:tcPr>
          <w:p w14:paraId="2E7E153C" w14:textId="2B4FD367" w:rsidR="002476A9" w:rsidRPr="001E29C0" w:rsidRDefault="009E2999" w:rsidP="008341EE">
            <w:pPr>
              <w:ind w:firstLine="0"/>
              <w:rPr>
                <w:b/>
              </w:rPr>
            </w:pPr>
            <w:r w:rsidRPr="001E29C0">
              <w:rPr>
                <w:b/>
              </w:rPr>
              <w:t>Acciones</w:t>
            </w:r>
          </w:p>
        </w:tc>
        <w:tc>
          <w:tcPr>
            <w:tcW w:w="5800" w:type="dxa"/>
            <w:tcBorders>
              <w:top w:val="nil"/>
              <w:left w:val="nil"/>
              <w:bottom w:val="nil"/>
              <w:right w:val="nil"/>
            </w:tcBorders>
          </w:tcPr>
          <w:p w14:paraId="5A8FEB97" w14:textId="77777777" w:rsidR="002476A9" w:rsidRDefault="002E079C" w:rsidP="00AA6642">
            <w:pPr>
              <w:ind w:firstLine="0"/>
            </w:pPr>
            <w:r>
              <w:t>1º El usuario ejecuta el comando para la generación de los ficheros.</w:t>
            </w:r>
          </w:p>
          <w:p w14:paraId="5A779609" w14:textId="368AEFF6" w:rsidR="002E079C" w:rsidRDefault="002E079C" w:rsidP="00AA6642">
            <w:pPr>
              <w:ind w:firstLine="0"/>
            </w:pPr>
            <w:r>
              <w:t xml:space="preserve">2º Se genera un </w:t>
            </w:r>
            <w:r w:rsidR="00A85AE2">
              <w:t>archivo</w:t>
            </w:r>
            <w:r>
              <w:t xml:space="preserve"> por cada fichero HTML que se encuentre en el proyecto Angular/Electron.</w:t>
            </w:r>
          </w:p>
          <w:p w14:paraId="36016E4C" w14:textId="2180C2AD" w:rsidR="000973D4" w:rsidRDefault="000973D4" w:rsidP="00AA6642">
            <w:pPr>
              <w:ind w:firstLine="0"/>
            </w:pPr>
            <w:r>
              <w:t>3º Por cada elemento HTML identificado vamos a poder ejecutar una serie de métodos</w:t>
            </w:r>
            <w:r w:rsidR="0089582B">
              <w:t>.</w:t>
            </w:r>
          </w:p>
        </w:tc>
      </w:tr>
      <w:tr w:rsidR="002476A9" w14:paraId="6A4027B8" w14:textId="77777777" w:rsidTr="001E29C0">
        <w:tc>
          <w:tcPr>
            <w:tcW w:w="2694" w:type="dxa"/>
            <w:tcBorders>
              <w:top w:val="nil"/>
              <w:left w:val="nil"/>
              <w:bottom w:val="nil"/>
              <w:right w:val="nil"/>
            </w:tcBorders>
          </w:tcPr>
          <w:p w14:paraId="11B486F2" w14:textId="5FCB0BF2" w:rsidR="002476A9" w:rsidRPr="001E29C0" w:rsidRDefault="009E2999" w:rsidP="008341EE">
            <w:pPr>
              <w:ind w:firstLine="0"/>
              <w:rPr>
                <w:b/>
              </w:rPr>
            </w:pPr>
            <w:r w:rsidRPr="001E29C0">
              <w:rPr>
                <w:b/>
              </w:rPr>
              <w:t>Postcondición</w:t>
            </w:r>
          </w:p>
        </w:tc>
        <w:tc>
          <w:tcPr>
            <w:tcW w:w="5800" w:type="dxa"/>
            <w:tcBorders>
              <w:top w:val="nil"/>
              <w:left w:val="nil"/>
              <w:bottom w:val="nil"/>
              <w:right w:val="nil"/>
            </w:tcBorders>
          </w:tcPr>
          <w:p w14:paraId="55A9B2E0" w14:textId="5D09660A" w:rsidR="002476A9" w:rsidRDefault="0089582B" w:rsidP="008341EE">
            <w:pPr>
              <w:ind w:firstLine="0"/>
            </w:pPr>
            <w:r>
              <w:t xml:space="preserve">Salida esperada </w:t>
            </w:r>
            <w:r w:rsidR="00DE0E6C">
              <w:t>depende</w:t>
            </w:r>
            <w:r>
              <w:t xml:space="preserve"> </w:t>
            </w:r>
            <w:r w:rsidR="00DE0E6C">
              <w:t>d</w:t>
            </w:r>
            <w:r>
              <w:t>el método que se vaya a ejecutar.</w:t>
            </w:r>
          </w:p>
        </w:tc>
      </w:tr>
      <w:tr w:rsidR="002476A9" w14:paraId="07508AD1" w14:textId="77777777" w:rsidTr="001E29C0">
        <w:tc>
          <w:tcPr>
            <w:tcW w:w="2694" w:type="dxa"/>
            <w:tcBorders>
              <w:top w:val="nil"/>
              <w:left w:val="nil"/>
              <w:bottom w:val="nil"/>
              <w:right w:val="nil"/>
            </w:tcBorders>
          </w:tcPr>
          <w:p w14:paraId="38F6FFC2" w14:textId="1EAA8BD3" w:rsidR="002476A9" w:rsidRPr="001E29C0" w:rsidRDefault="009E2999" w:rsidP="008341EE">
            <w:pPr>
              <w:ind w:firstLine="0"/>
              <w:rPr>
                <w:b/>
              </w:rPr>
            </w:pPr>
            <w:r w:rsidRPr="001E29C0">
              <w:rPr>
                <w:b/>
              </w:rPr>
              <w:t>Excepciones</w:t>
            </w:r>
          </w:p>
        </w:tc>
        <w:tc>
          <w:tcPr>
            <w:tcW w:w="5800" w:type="dxa"/>
            <w:tcBorders>
              <w:top w:val="nil"/>
              <w:left w:val="nil"/>
              <w:bottom w:val="nil"/>
              <w:right w:val="nil"/>
            </w:tcBorders>
          </w:tcPr>
          <w:p w14:paraId="76BE8DBD" w14:textId="29493872" w:rsidR="002476A9" w:rsidRDefault="00DF17C9" w:rsidP="008341EE">
            <w:pPr>
              <w:ind w:firstLine="0"/>
            </w:pPr>
            <w:r>
              <w:t>Errores lanzad</w:t>
            </w:r>
            <w:r w:rsidR="00ED1C15">
              <w:t>o</w:t>
            </w:r>
            <w:r>
              <w:t>s por WebdriverIO</w:t>
            </w:r>
          </w:p>
        </w:tc>
      </w:tr>
      <w:tr w:rsidR="009E2999" w14:paraId="23B6D480" w14:textId="77777777" w:rsidTr="001E29C0">
        <w:tc>
          <w:tcPr>
            <w:tcW w:w="2694" w:type="dxa"/>
            <w:tcBorders>
              <w:top w:val="nil"/>
              <w:left w:val="nil"/>
              <w:right w:val="nil"/>
            </w:tcBorders>
          </w:tcPr>
          <w:p w14:paraId="1AD863B7" w14:textId="58A78D5B" w:rsidR="009E2999" w:rsidRPr="001E29C0" w:rsidRDefault="009E2999" w:rsidP="008341EE">
            <w:pPr>
              <w:ind w:firstLine="0"/>
              <w:rPr>
                <w:b/>
              </w:rPr>
            </w:pPr>
            <w:r w:rsidRPr="001E29C0">
              <w:rPr>
                <w:b/>
              </w:rPr>
              <w:t>Importancia</w:t>
            </w:r>
          </w:p>
        </w:tc>
        <w:tc>
          <w:tcPr>
            <w:tcW w:w="5800" w:type="dxa"/>
            <w:tcBorders>
              <w:top w:val="nil"/>
              <w:left w:val="nil"/>
              <w:right w:val="nil"/>
            </w:tcBorders>
          </w:tcPr>
          <w:p w14:paraId="7A763406" w14:textId="60B37ABD" w:rsidR="009E2999" w:rsidRDefault="00A432D0" w:rsidP="009E2999">
            <w:pPr>
              <w:keepNext/>
              <w:ind w:firstLine="0"/>
            </w:pPr>
            <w:r>
              <w:t>Alta</w:t>
            </w:r>
          </w:p>
        </w:tc>
      </w:tr>
    </w:tbl>
    <w:p w14:paraId="04C9E2FE" w14:textId="2BCE1836" w:rsidR="009E2999" w:rsidRDefault="009E2999" w:rsidP="009E2999">
      <w:pPr>
        <w:pStyle w:val="Descripcin"/>
        <w:jc w:val="center"/>
      </w:pPr>
      <w:bookmarkStart w:id="23" w:name="_Toc12895025"/>
      <w:r>
        <w:t xml:space="preserve">Tabla </w:t>
      </w:r>
      <w:r w:rsidR="00FC723F">
        <w:rPr>
          <w:noProof/>
        </w:rPr>
        <w:fldChar w:fldCharType="begin"/>
      </w:r>
      <w:r w:rsidR="00FC723F">
        <w:rPr>
          <w:noProof/>
        </w:rPr>
        <w:instrText xml:space="preserve"> SEQ Tabla \* ARABIC </w:instrText>
      </w:r>
      <w:r w:rsidR="00FC723F">
        <w:rPr>
          <w:noProof/>
        </w:rPr>
        <w:fldChar w:fldCharType="separate"/>
      </w:r>
      <w:r w:rsidR="001A7D64">
        <w:rPr>
          <w:noProof/>
        </w:rPr>
        <w:t>11</w:t>
      </w:r>
      <w:r w:rsidR="00FC723F">
        <w:rPr>
          <w:noProof/>
        </w:rPr>
        <w:fldChar w:fldCharType="end"/>
      </w:r>
      <w:r>
        <w:t xml:space="preserve"> - CU-01 Soporte de la librería</w:t>
      </w:r>
      <w:bookmarkEnd w:id="23"/>
    </w:p>
    <w:tbl>
      <w:tblPr>
        <w:tblStyle w:val="Tablaconcuadrcula"/>
        <w:tblW w:w="0" w:type="auto"/>
        <w:tblLook w:val="04A0" w:firstRow="1" w:lastRow="0" w:firstColumn="1" w:lastColumn="0" w:noHBand="0" w:noVBand="1"/>
      </w:tblPr>
      <w:tblGrid>
        <w:gridCol w:w="2694"/>
        <w:gridCol w:w="5800"/>
      </w:tblGrid>
      <w:tr w:rsidR="00D5055E" w:rsidRPr="001E29C0" w14:paraId="55672ACA" w14:textId="77777777" w:rsidTr="003C50F0">
        <w:tc>
          <w:tcPr>
            <w:tcW w:w="2694" w:type="dxa"/>
            <w:tcBorders>
              <w:left w:val="nil"/>
              <w:bottom w:val="single" w:sz="4" w:space="0" w:color="auto"/>
              <w:right w:val="nil"/>
            </w:tcBorders>
          </w:tcPr>
          <w:p w14:paraId="4E15D3A2" w14:textId="36B44001" w:rsidR="00D5055E" w:rsidRPr="001E29C0" w:rsidRDefault="00D5055E" w:rsidP="003C50F0">
            <w:pPr>
              <w:ind w:firstLine="0"/>
              <w:rPr>
                <w:b/>
              </w:rPr>
            </w:pPr>
            <w:r w:rsidRPr="001E29C0">
              <w:rPr>
                <w:b/>
              </w:rPr>
              <w:lastRenderedPageBreak/>
              <w:t>CU-0</w:t>
            </w:r>
            <w:r>
              <w:rPr>
                <w:b/>
              </w:rPr>
              <w:t>2</w:t>
            </w:r>
          </w:p>
        </w:tc>
        <w:tc>
          <w:tcPr>
            <w:tcW w:w="5800" w:type="dxa"/>
            <w:tcBorders>
              <w:left w:val="nil"/>
              <w:bottom w:val="single" w:sz="4" w:space="0" w:color="auto"/>
              <w:right w:val="nil"/>
            </w:tcBorders>
          </w:tcPr>
          <w:p w14:paraId="3664D5B4" w14:textId="5FCB85F3" w:rsidR="00D5055E" w:rsidRPr="001E29C0" w:rsidRDefault="00EF6B64" w:rsidP="003C50F0">
            <w:pPr>
              <w:ind w:firstLine="0"/>
              <w:rPr>
                <w:b/>
              </w:rPr>
            </w:pPr>
            <w:r>
              <w:rPr>
                <w:b/>
              </w:rPr>
              <w:t>Automatización de la toolkit</w:t>
            </w:r>
          </w:p>
        </w:tc>
      </w:tr>
      <w:tr w:rsidR="00D5055E" w14:paraId="5310DF47" w14:textId="77777777" w:rsidTr="003C50F0">
        <w:tc>
          <w:tcPr>
            <w:tcW w:w="2694" w:type="dxa"/>
            <w:tcBorders>
              <w:left w:val="nil"/>
              <w:bottom w:val="nil"/>
              <w:right w:val="nil"/>
            </w:tcBorders>
          </w:tcPr>
          <w:p w14:paraId="71E15D66" w14:textId="77777777" w:rsidR="00D5055E" w:rsidRPr="001E29C0" w:rsidRDefault="00D5055E" w:rsidP="003C50F0">
            <w:pPr>
              <w:ind w:firstLine="0"/>
              <w:rPr>
                <w:b/>
              </w:rPr>
            </w:pPr>
            <w:r w:rsidRPr="001E29C0">
              <w:rPr>
                <w:b/>
              </w:rPr>
              <w:t>Versión</w:t>
            </w:r>
          </w:p>
        </w:tc>
        <w:tc>
          <w:tcPr>
            <w:tcW w:w="5800" w:type="dxa"/>
            <w:tcBorders>
              <w:left w:val="nil"/>
              <w:bottom w:val="nil"/>
              <w:right w:val="nil"/>
            </w:tcBorders>
          </w:tcPr>
          <w:p w14:paraId="6DC8FFF9" w14:textId="77777777" w:rsidR="00D5055E" w:rsidRDefault="00D5055E" w:rsidP="003C50F0">
            <w:pPr>
              <w:ind w:firstLine="0"/>
            </w:pPr>
            <w:r>
              <w:t>1.0</w:t>
            </w:r>
          </w:p>
        </w:tc>
      </w:tr>
      <w:tr w:rsidR="00D5055E" w14:paraId="615A38A3" w14:textId="77777777" w:rsidTr="003C50F0">
        <w:tc>
          <w:tcPr>
            <w:tcW w:w="2694" w:type="dxa"/>
            <w:tcBorders>
              <w:top w:val="nil"/>
              <w:left w:val="nil"/>
              <w:bottom w:val="nil"/>
              <w:right w:val="nil"/>
            </w:tcBorders>
          </w:tcPr>
          <w:p w14:paraId="49528F51" w14:textId="77777777" w:rsidR="00D5055E" w:rsidRPr="001E29C0" w:rsidRDefault="00D5055E" w:rsidP="003C50F0">
            <w:pPr>
              <w:ind w:firstLine="0"/>
              <w:rPr>
                <w:b/>
              </w:rPr>
            </w:pPr>
            <w:r w:rsidRPr="001E29C0">
              <w:rPr>
                <w:b/>
              </w:rPr>
              <w:t>Autor</w:t>
            </w:r>
          </w:p>
        </w:tc>
        <w:tc>
          <w:tcPr>
            <w:tcW w:w="5800" w:type="dxa"/>
            <w:tcBorders>
              <w:top w:val="nil"/>
              <w:left w:val="nil"/>
              <w:bottom w:val="nil"/>
              <w:right w:val="nil"/>
            </w:tcBorders>
          </w:tcPr>
          <w:p w14:paraId="7F50FF2C" w14:textId="77777777" w:rsidR="00D5055E" w:rsidRDefault="00D5055E" w:rsidP="003C50F0">
            <w:pPr>
              <w:ind w:firstLine="0"/>
            </w:pPr>
            <w:r>
              <w:t>Mario Ubierna San Mamés</w:t>
            </w:r>
          </w:p>
        </w:tc>
      </w:tr>
      <w:tr w:rsidR="00D5055E" w14:paraId="41E1A689" w14:textId="77777777" w:rsidTr="003C50F0">
        <w:tc>
          <w:tcPr>
            <w:tcW w:w="2694" w:type="dxa"/>
            <w:tcBorders>
              <w:top w:val="nil"/>
              <w:left w:val="nil"/>
              <w:bottom w:val="nil"/>
              <w:right w:val="nil"/>
            </w:tcBorders>
          </w:tcPr>
          <w:p w14:paraId="5D3BB694" w14:textId="77777777" w:rsidR="00D5055E" w:rsidRPr="001E29C0" w:rsidRDefault="00D5055E" w:rsidP="003C50F0">
            <w:pPr>
              <w:ind w:firstLine="0"/>
              <w:rPr>
                <w:b/>
              </w:rPr>
            </w:pPr>
            <w:r w:rsidRPr="001E29C0">
              <w:rPr>
                <w:b/>
              </w:rPr>
              <w:t>Requisitos asociados</w:t>
            </w:r>
          </w:p>
        </w:tc>
        <w:tc>
          <w:tcPr>
            <w:tcW w:w="5800" w:type="dxa"/>
            <w:tcBorders>
              <w:top w:val="nil"/>
              <w:left w:val="nil"/>
              <w:bottom w:val="nil"/>
              <w:right w:val="nil"/>
            </w:tcBorders>
          </w:tcPr>
          <w:p w14:paraId="56D84526" w14:textId="5F26DC8F" w:rsidR="00D5055E" w:rsidRDefault="00D5055E" w:rsidP="003C50F0">
            <w:pPr>
              <w:ind w:firstLine="0"/>
            </w:pPr>
            <w:r>
              <w:t>RF-</w:t>
            </w:r>
            <w:r w:rsidR="00EF6B64">
              <w:t>2, RF-2.1</w:t>
            </w:r>
          </w:p>
        </w:tc>
      </w:tr>
      <w:tr w:rsidR="00D5055E" w14:paraId="6D4E8D96" w14:textId="77777777" w:rsidTr="003C50F0">
        <w:tc>
          <w:tcPr>
            <w:tcW w:w="2694" w:type="dxa"/>
            <w:tcBorders>
              <w:top w:val="nil"/>
              <w:left w:val="nil"/>
              <w:bottom w:val="nil"/>
              <w:right w:val="nil"/>
            </w:tcBorders>
          </w:tcPr>
          <w:p w14:paraId="08BEA68C" w14:textId="77777777" w:rsidR="00D5055E" w:rsidRPr="001E29C0" w:rsidRDefault="00D5055E" w:rsidP="003C50F0">
            <w:pPr>
              <w:ind w:firstLine="0"/>
              <w:rPr>
                <w:b/>
              </w:rPr>
            </w:pPr>
            <w:r w:rsidRPr="001E29C0">
              <w:rPr>
                <w:b/>
              </w:rPr>
              <w:t>Descripción</w:t>
            </w:r>
          </w:p>
        </w:tc>
        <w:tc>
          <w:tcPr>
            <w:tcW w:w="5800" w:type="dxa"/>
            <w:tcBorders>
              <w:top w:val="nil"/>
              <w:left w:val="nil"/>
              <w:bottom w:val="nil"/>
              <w:right w:val="nil"/>
            </w:tcBorders>
          </w:tcPr>
          <w:p w14:paraId="1507F4FF" w14:textId="6631B1C0" w:rsidR="00D5055E" w:rsidRDefault="00EF6B64" w:rsidP="003C50F0">
            <w:pPr>
              <w:ind w:firstLine="0"/>
            </w:pPr>
            <w:r>
              <w:t>La aplicación tiene que ser capaz de proporcionar todos los elementos necesarios para la creación de test.</w:t>
            </w:r>
          </w:p>
        </w:tc>
      </w:tr>
      <w:tr w:rsidR="00D5055E" w:rsidRPr="00AA6642" w14:paraId="3E9058B1" w14:textId="77777777" w:rsidTr="003C50F0">
        <w:tc>
          <w:tcPr>
            <w:tcW w:w="2694" w:type="dxa"/>
            <w:tcBorders>
              <w:top w:val="nil"/>
              <w:left w:val="nil"/>
              <w:bottom w:val="nil"/>
              <w:right w:val="nil"/>
            </w:tcBorders>
          </w:tcPr>
          <w:p w14:paraId="799AA11C" w14:textId="77777777" w:rsidR="00D5055E" w:rsidRPr="001E29C0" w:rsidRDefault="00D5055E" w:rsidP="003C50F0">
            <w:pPr>
              <w:ind w:firstLine="0"/>
              <w:rPr>
                <w:b/>
              </w:rPr>
            </w:pPr>
            <w:r w:rsidRPr="001E29C0">
              <w:rPr>
                <w:b/>
              </w:rPr>
              <w:t>Precondición</w:t>
            </w:r>
          </w:p>
        </w:tc>
        <w:tc>
          <w:tcPr>
            <w:tcW w:w="5800" w:type="dxa"/>
            <w:tcBorders>
              <w:top w:val="nil"/>
              <w:left w:val="nil"/>
              <w:bottom w:val="nil"/>
              <w:right w:val="nil"/>
            </w:tcBorders>
          </w:tcPr>
          <w:p w14:paraId="3C23A57C" w14:textId="77777777" w:rsidR="00D5055E" w:rsidRPr="00AA6642" w:rsidRDefault="00D5055E" w:rsidP="003C50F0">
            <w:pPr>
              <w:ind w:firstLine="0"/>
            </w:pPr>
            <w:r>
              <w:t xml:space="preserve">La </w:t>
            </w:r>
            <w:r>
              <w:rPr>
                <w:i/>
              </w:rPr>
              <w:t xml:space="preserve">toolkit </w:t>
            </w:r>
            <w:r>
              <w:t>se encuentra disponible.</w:t>
            </w:r>
          </w:p>
        </w:tc>
      </w:tr>
      <w:tr w:rsidR="00D5055E" w14:paraId="78605723" w14:textId="77777777" w:rsidTr="003C50F0">
        <w:tc>
          <w:tcPr>
            <w:tcW w:w="2694" w:type="dxa"/>
            <w:tcBorders>
              <w:top w:val="nil"/>
              <w:left w:val="nil"/>
              <w:bottom w:val="nil"/>
              <w:right w:val="nil"/>
            </w:tcBorders>
          </w:tcPr>
          <w:p w14:paraId="42A7658D" w14:textId="77777777" w:rsidR="00D5055E" w:rsidRPr="001E29C0" w:rsidRDefault="00D5055E" w:rsidP="003C50F0">
            <w:pPr>
              <w:ind w:firstLine="0"/>
              <w:rPr>
                <w:b/>
              </w:rPr>
            </w:pPr>
            <w:r w:rsidRPr="001E29C0">
              <w:rPr>
                <w:b/>
              </w:rPr>
              <w:t>Acciones</w:t>
            </w:r>
          </w:p>
        </w:tc>
        <w:tc>
          <w:tcPr>
            <w:tcW w:w="5800" w:type="dxa"/>
            <w:tcBorders>
              <w:top w:val="nil"/>
              <w:left w:val="nil"/>
              <w:bottom w:val="nil"/>
              <w:right w:val="nil"/>
            </w:tcBorders>
          </w:tcPr>
          <w:p w14:paraId="2AEFB79A" w14:textId="77777777" w:rsidR="00D5055E" w:rsidRDefault="00D5055E" w:rsidP="003C50F0">
            <w:pPr>
              <w:ind w:firstLine="0"/>
            </w:pPr>
            <w:r>
              <w:t>1º El usuario ejecuta el comando para la generación de los ficheros.</w:t>
            </w:r>
          </w:p>
          <w:p w14:paraId="49635F91" w14:textId="77CF1742" w:rsidR="00D5055E" w:rsidRDefault="00D5055E" w:rsidP="003C50F0">
            <w:pPr>
              <w:ind w:firstLine="0"/>
            </w:pPr>
            <w:r>
              <w:t xml:space="preserve">2º Se genera un </w:t>
            </w:r>
            <w:r w:rsidR="009B74C5">
              <w:t>archivo</w:t>
            </w:r>
            <w:r w:rsidR="00BE227B">
              <w:t xml:space="preserve"> del tipo </w:t>
            </w:r>
            <w:r w:rsidR="00810F9B">
              <w:t>“</w:t>
            </w:r>
            <w:r w:rsidR="00BE227B">
              <w:t>awe.ts</w:t>
            </w:r>
            <w:r w:rsidR="00810F9B">
              <w:t>”</w:t>
            </w:r>
            <w:r>
              <w:t xml:space="preserve"> por cada fichero HTML que se encuentre en el proyecto Angular/Electron.</w:t>
            </w:r>
          </w:p>
          <w:p w14:paraId="0456289A" w14:textId="56B40A8A" w:rsidR="00D5055E" w:rsidRDefault="00D5055E" w:rsidP="003C50F0">
            <w:pPr>
              <w:ind w:firstLine="0"/>
            </w:pPr>
            <w:r>
              <w:t xml:space="preserve">3º </w:t>
            </w:r>
            <w:r w:rsidR="00BE227B">
              <w:t>Si no hay ningún error, la generación de estos ficheros se habrá realizado de forma correcta</w:t>
            </w:r>
            <w:r w:rsidR="00283FF1">
              <w:t>, y contendrá</w:t>
            </w:r>
            <w:r w:rsidR="00E34F06">
              <w:t>n</w:t>
            </w:r>
            <w:r w:rsidR="00283FF1">
              <w:t xml:space="preserve"> los elementos HTML sobre los que se pueden hacer pruebas</w:t>
            </w:r>
            <w:r w:rsidR="00BE227B">
              <w:t>.</w:t>
            </w:r>
          </w:p>
        </w:tc>
      </w:tr>
      <w:tr w:rsidR="00D5055E" w14:paraId="47D64D77" w14:textId="77777777" w:rsidTr="003C50F0">
        <w:tc>
          <w:tcPr>
            <w:tcW w:w="2694" w:type="dxa"/>
            <w:tcBorders>
              <w:top w:val="nil"/>
              <w:left w:val="nil"/>
              <w:bottom w:val="nil"/>
              <w:right w:val="nil"/>
            </w:tcBorders>
          </w:tcPr>
          <w:p w14:paraId="22FBC696" w14:textId="77777777" w:rsidR="00D5055E" w:rsidRPr="001E29C0" w:rsidRDefault="00D5055E" w:rsidP="003C50F0">
            <w:pPr>
              <w:ind w:firstLine="0"/>
              <w:rPr>
                <w:b/>
              </w:rPr>
            </w:pPr>
            <w:r w:rsidRPr="001E29C0">
              <w:rPr>
                <w:b/>
              </w:rPr>
              <w:t>Postcondición</w:t>
            </w:r>
          </w:p>
        </w:tc>
        <w:tc>
          <w:tcPr>
            <w:tcW w:w="5800" w:type="dxa"/>
            <w:tcBorders>
              <w:top w:val="nil"/>
              <w:left w:val="nil"/>
              <w:bottom w:val="nil"/>
              <w:right w:val="nil"/>
            </w:tcBorders>
          </w:tcPr>
          <w:p w14:paraId="2FFE3F7C" w14:textId="6E5C3C6B" w:rsidR="00D5055E" w:rsidRDefault="006B2092" w:rsidP="003C50F0">
            <w:pPr>
              <w:ind w:firstLine="0"/>
            </w:pPr>
            <w:r>
              <w:t>Se genera un fichero</w:t>
            </w:r>
            <w:r w:rsidR="00BE227B">
              <w:t xml:space="preserve"> del tipo </w:t>
            </w:r>
            <w:r w:rsidR="00F31DC9">
              <w:t>“</w:t>
            </w:r>
            <w:r w:rsidR="00BE227B">
              <w:t>awe.ts</w:t>
            </w:r>
            <w:r w:rsidR="00F31DC9">
              <w:t>”</w:t>
            </w:r>
            <w:r w:rsidR="00BE227B">
              <w:t xml:space="preserve"> por cada fichero HTML que encontramos en el proyecto Angular/Electron</w:t>
            </w:r>
            <w:r w:rsidR="00D5055E">
              <w:t>.</w:t>
            </w:r>
          </w:p>
        </w:tc>
      </w:tr>
      <w:tr w:rsidR="00D5055E" w14:paraId="0CD8B113" w14:textId="77777777" w:rsidTr="003C50F0">
        <w:tc>
          <w:tcPr>
            <w:tcW w:w="2694" w:type="dxa"/>
            <w:tcBorders>
              <w:top w:val="nil"/>
              <w:left w:val="nil"/>
              <w:bottom w:val="nil"/>
              <w:right w:val="nil"/>
            </w:tcBorders>
          </w:tcPr>
          <w:p w14:paraId="0366AAC5" w14:textId="77777777" w:rsidR="00D5055E" w:rsidRPr="001E29C0" w:rsidRDefault="00D5055E" w:rsidP="003C50F0">
            <w:pPr>
              <w:ind w:firstLine="0"/>
              <w:rPr>
                <w:b/>
              </w:rPr>
            </w:pPr>
            <w:r w:rsidRPr="001E29C0">
              <w:rPr>
                <w:b/>
              </w:rPr>
              <w:t>Excepciones</w:t>
            </w:r>
          </w:p>
        </w:tc>
        <w:tc>
          <w:tcPr>
            <w:tcW w:w="5800" w:type="dxa"/>
            <w:tcBorders>
              <w:top w:val="nil"/>
              <w:left w:val="nil"/>
              <w:bottom w:val="nil"/>
              <w:right w:val="nil"/>
            </w:tcBorders>
          </w:tcPr>
          <w:p w14:paraId="78C2AEBA" w14:textId="77777777" w:rsidR="00D5055E" w:rsidRDefault="000A43E9" w:rsidP="000A43E9">
            <w:pPr>
              <w:pStyle w:val="Prrafodelista"/>
              <w:numPr>
                <w:ilvl w:val="0"/>
                <w:numId w:val="21"/>
              </w:numPr>
            </w:pPr>
            <w:r w:rsidRPr="000A43E9">
              <w:t>ERROR: compruebe que es un proyecto Electron válido</w:t>
            </w:r>
            <w:r>
              <w:t>.</w:t>
            </w:r>
          </w:p>
          <w:p w14:paraId="08B824D2" w14:textId="77777777" w:rsidR="000A43E9" w:rsidRDefault="000A43E9" w:rsidP="000A43E9">
            <w:pPr>
              <w:pStyle w:val="Prrafodelista"/>
              <w:numPr>
                <w:ilvl w:val="0"/>
                <w:numId w:val="21"/>
              </w:numPr>
            </w:pPr>
            <w:r w:rsidRPr="000A43E9">
              <w:t>ERROR: compruebe que es un proyecto Spectron válido</w:t>
            </w:r>
            <w:r>
              <w:t>.</w:t>
            </w:r>
          </w:p>
          <w:p w14:paraId="2EFC275B" w14:textId="77777777" w:rsidR="00173164" w:rsidRDefault="00173164" w:rsidP="000A43E9">
            <w:pPr>
              <w:pStyle w:val="Prrafodelista"/>
              <w:numPr>
                <w:ilvl w:val="0"/>
                <w:numId w:val="21"/>
              </w:numPr>
            </w:pPr>
            <w:r w:rsidRPr="00173164">
              <w:t>ERROR: compruebe que ambos proyectos están en el mismo directorio</w:t>
            </w:r>
            <w:r>
              <w:t>.</w:t>
            </w:r>
          </w:p>
          <w:p w14:paraId="01C76D1F" w14:textId="77777777" w:rsidR="00173164" w:rsidRDefault="00BD5367" w:rsidP="000A43E9">
            <w:pPr>
              <w:pStyle w:val="Prrafodelista"/>
              <w:numPr>
                <w:ilvl w:val="0"/>
                <w:numId w:val="21"/>
              </w:numPr>
            </w:pPr>
            <w:r w:rsidRPr="00BD5367">
              <w:t>ERROR: el directorio no existe</w:t>
            </w:r>
            <w:r>
              <w:t>.</w:t>
            </w:r>
          </w:p>
          <w:p w14:paraId="14B2078F" w14:textId="72F1D1D2" w:rsidR="00F40FA3" w:rsidRDefault="00F40FA3" w:rsidP="00F40FA3">
            <w:pPr>
              <w:pStyle w:val="Prrafodelista"/>
              <w:numPr>
                <w:ilvl w:val="0"/>
                <w:numId w:val="21"/>
              </w:numPr>
            </w:pPr>
            <w:r>
              <w:t>Errores lanzados por los módulos FS y FS-EXTRA.</w:t>
            </w:r>
          </w:p>
        </w:tc>
      </w:tr>
      <w:tr w:rsidR="00D5055E" w14:paraId="63702E60" w14:textId="77777777" w:rsidTr="003C50F0">
        <w:tc>
          <w:tcPr>
            <w:tcW w:w="2694" w:type="dxa"/>
            <w:tcBorders>
              <w:top w:val="nil"/>
              <w:left w:val="nil"/>
              <w:right w:val="nil"/>
            </w:tcBorders>
          </w:tcPr>
          <w:p w14:paraId="700DDB40" w14:textId="77777777" w:rsidR="00D5055E" w:rsidRPr="001E29C0" w:rsidRDefault="00D5055E" w:rsidP="003C50F0">
            <w:pPr>
              <w:ind w:firstLine="0"/>
              <w:rPr>
                <w:b/>
              </w:rPr>
            </w:pPr>
            <w:r w:rsidRPr="001E29C0">
              <w:rPr>
                <w:b/>
              </w:rPr>
              <w:lastRenderedPageBreak/>
              <w:t>Importancia</w:t>
            </w:r>
          </w:p>
        </w:tc>
        <w:tc>
          <w:tcPr>
            <w:tcW w:w="5800" w:type="dxa"/>
            <w:tcBorders>
              <w:top w:val="nil"/>
              <w:left w:val="nil"/>
              <w:right w:val="nil"/>
            </w:tcBorders>
          </w:tcPr>
          <w:p w14:paraId="5EA10CAD" w14:textId="77777777" w:rsidR="00D5055E" w:rsidRDefault="00D5055E" w:rsidP="00BE227B">
            <w:pPr>
              <w:keepNext/>
              <w:ind w:firstLine="0"/>
            </w:pPr>
            <w:r>
              <w:t>Alta</w:t>
            </w:r>
          </w:p>
        </w:tc>
      </w:tr>
    </w:tbl>
    <w:p w14:paraId="6593630E" w14:textId="36222828" w:rsidR="00BE227B" w:rsidRDefault="00BE227B" w:rsidP="00BE227B">
      <w:pPr>
        <w:pStyle w:val="Descripcin"/>
        <w:jc w:val="center"/>
      </w:pPr>
      <w:bookmarkStart w:id="24" w:name="_Toc12895026"/>
      <w:r>
        <w:t xml:space="preserve">Tabla </w:t>
      </w:r>
      <w:r w:rsidR="00FC723F">
        <w:rPr>
          <w:noProof/>
        </w:rPr>
        <w:fldChar w:fldCharType="begin"/>
      </w:r>
      <w:r w:rsidR="00FC723F">
        <w:rPr>
          <w:noProof/>
        </w:rPr>
        <w:instrText xml:space="preserve"> SEQ Tabla \* ARABIC </w:instrText>
      </w:r>
      <w:r w:rsidR="00FC723F">
        <w:rPr>
          <w:noProof/>
        </w:rPr>
        <w:fldChar w:fldCharType="separate"/>
      </w:r>
      <w:r w:rsidR="001A7D64">
        <w:rPr>
          <w:noProof/>
        </w:rPr>
        <w:t>12</w:t>
      </w:r>
      <w:r w:rsidR="00FC723F">
        <w:rPr>
          <w:noProof/>
        </w:rPr>
        <w:fldChar w:fldCharType="end"/>
      </w:r>
      <w:r>
        <w:t xml:space="preserve"> - CU-02 Automatización de la toolkit</w:t>
      </w:r>
      <w:bookmarkEnd w:id="24"/>
    </w:p>
    <w:p w14:paraId="7729561E" w14:textId="77777777" w:rsidR="00F40FA3" w:rsidRPr="00F40FA3" w:rsidRDefault="00F40FA3" w:rsidP="00F40FA3"/>
    <w:tbl>
      <w:tblPr>
        <w:tblStyle w:val="Tablaconcuadrcula"/>
        <w:tblW w:w="0" w:type="auto"/>
        <w:tblLook w:val="04A0" w:firstRow="1" w:lastRow="0" w:firstColumn="1" w:lastColumn="0" w:noHBand="0" w:noVBand="1"/>
      </w:tblPr>
      <w:tblGrid>
        <w:gridCol w:w="2694"/>
        <w:gridCol w:w="5800"/>
      </w:tblGrid>
      <w:tr w:rsidR="00204C6C" w:rsidRPr="001E29C0" w14:paraId="1B1E670A" w14:textId="77777777" w:rsidTr="003C50F0">
        <w:tc>
          <w:tcPr>
            <w:tcW w:w="2694" w:type="dxa"/>
            <w:tcBorders>
              <w:left w:val="nil"/>
              <w:bottom w:val="single" w:sz="4" w:space="0" w:color="auto"/>
              <w:right w:val="nil"/>
            </w:tcBorders>
          </w:tcPr>
          <w:p w14:paraId="40E79A82" w14:textId="7B48D142" w:rsidR="00204C6C" w:rsidRPr="001E29C0" w:rsidRDefault="00204C6C" w:rsidP="003C50F0">
            <w:pPr>
              <w:ind w:firstLine="0"/>
              <w:rPr>
                <w:b/>
              </w:rPr>
            </w:pPr>
            <w:r w:rsidRPr="001E29C0">
              <w:rPr>
                <w:b/>
              </w:rPr>
              <w:t>CU-0</w:t>
            </w:r>
            <w:r>
              <w:rPr>
                <w:b/>
              </w:rPr>
              <w:t>3</w:t>
            </w:r>
          </w:p>
        </w:tc>
        <w:tc>
          <w:tcPr>
            <w:tcW w:w="5800" w:type="dxa"/>
            <w:tcBorders>
              <w:left w:val="nil"/>
              <w:bottom w:val="single" w:sz="4" w:space="0" w:color="auto"/>
              <w:right w:val="nil"/>
            </w:tcBorders>
          </w:tcPr>
          <w:p w14:paraId="101F481E" w14:textId="260F6EDA" w:rsidR="00204C6C" w:rsidRPr="001E29C0" w:rsidRDefault="00F85601" w:rsidP="003C50F0">
            <w:pPr>
              <w:ind w:firstLine="0"/>
              <w:rPr>
                <w:b/>
              </w:rPr>
            </w:pPr>
            <w:r>
              <w:rPr>
                <w:b/>
              </w:rPr>
              <w:t>Generación de ficheros</w:t>
            </w:r>
          </w:p>
        </w:tc>
      </w:tr>
      <w:tr w:rsidR="00204C6C" w14:paraId="3EE0F1E5" w14:textId="77777777" w:rsidTr="003C50F0">
        <w:tc>
          <w:tcPr>
            <w:tcW w:w="2694" w:type="dxa"/>
            <w:tcBorders>
              <w:left w:val="nil"/>
              <w:bottom w:val="nil"/>
              <w:right w:val="nil"/>
            </w:tcBorders>
          </w:tcPr>
          <w:p w14:paraId="7863B0B0" w14:textId="77777777" w:rsidR="00204C6C" w:rsidRPr="001E29C0" w:rsidRDefault="00204C6C" w:rsidP="003C50F0">
            <w:pPr>
              <w:ind w:firstLine="0"/>
              <w:rPr>
                <w:b/>
              </w:rPr>
            </w:pPr>
            <w:r w:rsidRPr="001E29C0">
              <w:rPr>
                <w:b/>
              </w:rPr>
              <w:t>Versión</w:t>
            </w:r>
          </w:p>
        </w:tc>
        <w:tc>
          <w:tcPr>
            <w:tcW w:w="5800" w:type="dxa"/>
            <w:tcBorders>
              <w:left w:val="nil"/>
              <w:bottom w:val="nil"/>
              <w:right w:val="nil"/>
            </w:tcBorders>
          </w:tcPr>
          <w:p w14:paraId="237E49C6" w14:textId="77777777" w:rsidR="00204C6C" w:rsidRDefault="00204C6C" w:rsidP="003C50F0">
            <w:pPr>
              <w:ind w:firstLine="0"/>
            </w:pPr>
            <w:r>
              <w:t>1.0</w:t>
            </w:r>
          </w:p>
        </w:tc>
      </w:tr>
      <w:tr w:rsidR="00204C6C" w14:paraId="36635621" w14:textId="77777777" w:rsidTr="003C50F0">
        <w:tc>
          <w:tcPr>
            <w:tcW w:w="2694" w:type="dxa"/>
            <w:tcBorders>
              <w:top w:val="nil"/>
              <w:left w:val="nil"/>
              <w:bottom w:val="nil"/>
              <w:right w:val="nil"/>
            </w:tcBorders>
          </w:tcPr>
          <w:p w14:paraId="56ACA42C" w14:textId="77777777" w:rsidR="00204C6C" w:rsidRPr="001E29C0" w:rsidRDefault="00204C6C" w:rsidP="003C50F0">
            <w:pPr>
              <w:ind w:firstLine="0"/>
              <w:rPr>
                <w:b/>
              </w:rPr>
            </w:pPr>
            <w:r w:rsidRPr="001E29C0">
              <w:rPr>
                <w:b/>
              </w:rPr>
              <w:t>Autor</w:t>
            </w:r>
          </w:p>
        </w:tc>
        <w:tc>
          <w:tcPr>
            <w:tcW w:w="5800" w:type="dxa"/>
            <w:tcBorders>
              <w:top w:val="nil"/>
              <w:left w:val="nil"/>
              <w:bottom w:val="nil"/>
              <w:right w:val="nil"/>
            </w:tcBorders>
          </w:tcPr>
          <w:p w14:paraId="38231EDA" w14:textId="77777777" w:rsidR="00204C6C" w:rsidRDefault="00204C6C" w:rsidP="003C50F0">
            <w:pPr>
              <w:ind w:firstLine="0"/>
            </w:pPr>
            <w:r>
              <w:t>Mario Ubierna San Mamés</w:t>
            </w:r>
          </w:p>
        </w:tc>
      </w:tr>
      <w:tr w:rsidR="00204C6C" w14:paraId="1DFCF235" w14:textId="77777777" w:rsidTr="003C50F0">
        <w:tc>
          <w:tcPr>
            <w:tcW w:w="2694" w:type="dxa"/>
            <w:tcBorders>
              <w:top w:val="nil"/>
              <w:left w:val="nil"/>
              <w:bottom w:val="nil"/>
              <w:right w:val="nil"/>
            </w:tcBorders>
          </w:tcPr>
          <w:p w14:paraId="1BEC0E07" w14:textId="77777777" w:rsidR="00204C6C" w:rsidRPr="001E29C0" w:rsidRDefault="00204C6C" w:rsidP="003C50F0">
            <w:pPr>
              <w:ind w:firstLine="0"/>
              <w:rPr>
                <w:b/>
              </w:rPr>
            </w:pPr>
            <w:r w:rsidRPr="001E29C0">
              <w:rPr>
                <w:b/>
              </w:rPr>
              <w:t>Requisitos asociados</w:t>
            </w:r>
          </w:p>
        </w:tc>
        <w:tc>
          <w:tcPr>
            <w:tcW w:w="5800" w:type="dxa"/>
            <w:tcBorders>
              <w:top w:val="nil"/>
              <w:left w:val="nil"/>
              <w:bottom w:val="nil"/>
              <w:right w:val="nil"/>
            </w:tcBorders>
          </w:tcPr>
          <w:p w14:paraId="49E2D472" w14:textId="391C7A10" w:rsidR="00204C6C" w:rsidRDefault="00204C6C" w:rsidP="003C50F0">
            <w:pPr>
              <w:ind w:firstLine="0"/>
            </w:pPr>
            <w:r>
              <w:t>RF-2.1</w:t>
            </w:r>
          </w:p>
        </w:tc>
      </w:tr>
      <w:tr w:rsidR="00204C6C" w14:paraId="668F6107" w14:textId="77777777" w:rsidTr="003C50F0">
        <w:tc>
          <w:tcPr>
            <w:tcW w:w="2694" w:type="dxa"/>
            <w:tcBorders>
              <w:top w:val="nil"/>
              <w:left w:val="nil"/>
              <w:bottom w:val="nil"/>
              <w:right w:val="nil"/>
            </w:tcBorders>
          </w:tcPr>
          <w:p w14:paraId="0BE49819" w14:textId="77777777" w:rsidR="00204C6C" w:rsidRPr="001E29C0" w:rsidRDefault="00204C6C" w:rsidP="003C50F0">
            <w:pPr>
              <w:ind w:firstLine="0"/>
              <w:rPr>
                <w:b/>
              </w:rPr>
            </w:pPr>
            <w:r w:rsidRPr="001E29C0">
              <w:rPr>
                <w:b/>
              </w:rPr>
              <w:t>Descripción</w:t>
            </w:r>
          </w:p>
        </w:tc>
        <w:tc>
          <w:tcPr>
            <w:tcW w:w="5800" w:type="dxa"/>
            <w:tcBorders>
              <w:top w:val="nil"/>
              <w:left w:val="nil"/>
              <w:bottom w:val="nil"/>
              <w:right w:val="nil"/>
            </w:tcBorders>
          </w:tcPr>
          <w:p w14:paraId="5BABBD70" w14:textId="695564D0" w:rsidR="00204C6C" w:rsidRDefault="0064588A" w:rsidP="003C50F0">
            <w:pPr>
              <w:ind w:firstLine="0"/>
            </w:pPr>
            <w:r>
              <w:t>La aplicación tiene que ser capaz de generar los ficheros que contienen los elementos HTML sobre los que se van a hacer pruebas.</w:t>
            </w:r>
          </w:p>
        </w:tc>
      </w:tr>
      <w:tr w:rsidR="00204C6C" w:rsidRPr="00AA6642" w14:paraId="10CE176F" w14:textId="77777777" w:rsidTr="003C50F0">
        <w:tc>
          <w:tcPr>
            <w:tcW w:w="2694" w:type="dxa"/>
            <w:tcBorders>
              <w:top w:val="nil"/>
              <w:left w:val="nil"/>
              <w:bottom w:val="nil"/>
              <w:right w:val="nil"/>
            </w:tcBorders>
          </w:tcPr>
          <w:p w14:paraId="258A469A" w14:textId="77777777" w:rsidR="00204C6C" w:rsidRPr="001E29C0" w:rsidRDefault="00204C6C" w:rsidP="003C50F0">
            <w:pPr>
              <w:ind w:firstLine="0"/>
              <w:rPr>
                <w:b/>
              </w:rPr>
            </w:pPr>
            <w:r w:rsidRPr="001E29C0">
              <w:rPr>
                <w:b/>
              </w:rPr>
              <w:t>Precondición</w:t>
            </w:r>
          </w:p>
        </w:tc>
        <w:tc>
          <w:tcPr>
            <w:tcW w:w="5800" w:type="dxa"/>
            <w:tcBorders>
              <w:top w:val="nil"/>
              <w:left w:val="nil"/>
              <w:bottom w:val="nil"/>
              <w:right w:val="nil"/>
            </w:tcBorders>
          </w:tcPr>
          <w:p w14:paraId="44C33B7E" w14:textId="77777777" w:rsidR="00204C6C" w:rsidRPr="00AA6642" w:rsidRDefault="00204C6C" w:rsidP="003C50F0">
            <w:pPr>
              <w:ind w:firstLine="0"/>
            </w:pPr>
            <w:r>
              <w:t xml:space="preserve">La </w:t>
            </w:r>
            <w:r>
              <w:rPr>
                <w:i/>
              </w:rPr>
              <w:t xml:space="preserve">toolkit </w:t>
            </w:r>
            <w:r>
              <w:t>se encuentra disponible.</w:t>
            </w:r>
          </w:p>
        </w:tc>
      </w:tr>
      <w:tr w:rsidR="00204C6C" w14:paraId="40F7CC4E" w14:textId="77777777" w:rsidTr="003C50F0">
        <w:tc>
          <w:tcPr>
            <w:tcW w:w="2694" w:type="dxa"/>
            <w:tcBorders>
              <w:top w:val="nil"/>
              <w:left w:val="nil"/>
              <w:bottom w:val="nil"/>
              <w:right w:val="nil"/>
            </w:tcBorders>
          </w:tcPr>
          <w:p w14:paraId="4D65BBD0" w14:textId="77777777" w:rsidR="00204C6C" w:rsidRPr="001E29C0" w:rsidRDefault="00204C6C" w:rsidP="003C50F0">
            <w:pPr>
              <w:ind w:firstLine="0"/>
              <w:rPr>
                <w:b/>
              </w:rPr>
            </w:pPr>
            <w:r w:rsidRPr="001E29C0">
              <w:rPr>
                <w:b/>
              </w:rPr>
              <w:t>Acciones</w:t>
            </w:r>
          </w:p>
        </w:tc>
        <w:tc>
          <w:tcPr>
            <w:tcW w:w="5800" w:type="dxa"/>
            <w:tcBorders>
              <w:top w:val="nil"/>
              <w:left w:val="nil"/>
              <w:bottom w:val="nil"/>
              <w:right w:val="nil"/>
            </w:tcBorders>
          </w:tcPr>
          <w:p w14:paraId="52E30722" w14:textId="77777777" w:rsidR="00204C6C" w:rsidRDefault="00204C6C" w:rsidP="003C50F0">
            <w:pPr>
              <w:ind w:firstLine="0"/>
            </w:pPr>
            <w:r>
              <w:t>1º El usuario ejecuta el comando para la generación de los ficheros.</w:t>
            </w:r>
          </w:p>
          <w:p w14:paraId="6A9584C2" w14:textId="5E5BBC7A" w:rsidR="00204C6C" w:rsidRDefault="00204C6C" w:rsidP="003C50F0">
            <w:pPr>
              <w:ind w:firstLine="0"/>
            </w:pPr>
            <w:r>
              <w:t xml:space="preserve">2º Se genera un fichero del tipo </w:t>
            </w:r>
            <w:r w:rsidR="009F23FA">
              <w:t>“</w:t>
            </w:r>
            <w:r>
              <w:t>awe.ts</w:t>
            </w:r>
            <w:r w:rsidR="009F23FA">
              <w:t>”</w:t>
            </w:r>
            <w:r>
              <w:t xml:space="preserve"> por cada fichero HTML que se encuentre en el proyecto Angular/Electron.</w:t>
            </w:r>
          </w:p>
          <w:p w14:paraId="0512E56A" w14:textId="77777777" w:rsidR="00204C6C" w:rsidRDefault="00204C6C" w:rsidP="003C50F0">
            <w:pPr>
              <w:ind w:firstLine="0"/>
            </w:pPr>
            <w:r>
              <w:t>3º Si no hay ningún error, la generación de estos ficheros se habrá realizado de forma correcta.</w:t>
            </w:r>
          </w:p>
        </w:tc>
      </w:tr>
      <w:tr w:rsidR="00204C6C" w14:paraId="6A573CEB" w14:textId="77777777" w:rsidTr="003C50F0">
        <w:tc>
          <w:tcPr>
            <w:tcW w:w="2694" w:type="dxa"/>
            <w:tcBorders>
              <w:top w:val="nil"/>
              <w:left w:val="nil"/>
              <w:bottom w:val="nil"/>
              <w:right w:val="nil"/>
            </w:tcBorders>
          </w:tcPr>
          <w:p w14:paraId="7D659A08" w14:textId="77777777" w:rsidR="00204C6C" w:rsidRPr="001E29C0" w:rsidRDefault="00204C6C" w:rsidP="003C50F0">
            <w:pPr>
              <w:ind w:firstLine="0"/>
              <w:rPr>
                <w:b/>
              </w:rPr>
            </w:pPr>
            <w:r w:rsidRPr="001E29C0">
              <w:rPr>
                <w:b/>
              </w:rPr>
              <w:t>Postcondición</w:t>
            </w:r>
          </w:p>
        </w:tc>
        <w:tc>
          <w:tcPr>
            <w:tcW w:w="5800" w:type="dxa"/>
            <w:tcBorders>
              <w:top w:val="nil"/>
              <w:left w:val="nil"/>
              <w:bottom w:val="nil"/>
              <w:right w:val="nil"/>
            </w:tcBorders>
          </w:tcPr>
          <w:p w14:paraId="3DD332F9" w14:textId="77777777" w:rsidR="00204C6C" w:rsidRDefault="00204C6C" w:rsidP="003C50F0">
            <w:pPr>
              <w:ind w:firstLine="0"/>
            </w:pPr>
            <w:r>
              <w:t>Se genera un fichero del tipo awe.ts por cada fichero HTML que encontramos en el proyecto Angular/Electron.</w:t>
            </w:r>
          </w:p>
        </w:tc>
      </w:tr>
      <w:tr w:rsidR="00204C6C" w14:paraId="5D09D37A" w14:textId="77777777" w:rsidTr="003C50F0">
        <w:tc>
          <w:tcPr>
            <w:tcW w:w="2694" w:type="dxa"/>
            <w:tcBorders>
              <w:top w:val="nil"/>
              <w:left w:val="nil"/>
              <w:bottom w:val="nil"/>
              <w:right w:val="nil"/>
            </w:tcBorders>
          </w:tcPr>
          <w:p w14:paraId="2FC8E1A2" w14:textId="77777777" w:rsidR="00204C6C" w:rsidRPr="001E29C0" w:rsidRDefault="00204C6C" w:rsidP="003C50F0">
            <w:pPr>
              <w:ind w:firstLine="0"/>
              <w:rPr>
                <w:b/>
              </w:rPr>
            </w:pPr>
            <w:r w:rsidRPr="001E29C0">
              <w:rPr>
                <w:b/>
              </w:rPr>
              <w:t>Excepciones</w:t>
            </w:r>
          </w:p>
        </w:tc>
        <w:tc>
          <w:tcPr>
            <w:tcW w:w="5800" w:type="dxa"/>
            <w:tcBorders>
              <w:top w:val="nil"/>
              <w:left w:val="nil"/>
              <w:bottom w:val="nil"/>
              <w:right w:val="nil"/>
            </w:tcBorders>
          </w:tcPr>
          <w:p w14:paraId="4D23448E" w14:textId="6BCD2ACB" w:rsidR="00204C6C" w:rsidRDefault="0050422A" w:rsidP="007B0708">
            <w:pPr>
              <w:ind w:firstLine="0"/>
            </w:pPr>
            <w:r>
              <w:t>Errores lanzados por los módulos FS y FS-EXTRA.</w:t>
            </w:r>
          </w:p>
        </w:tc>
      </w:tr>
      <w:tr w:rsidR="00204C6C" w14:paraId="05326976" w14:textId="77777777" w:rsidTr="003C50F0">
        <w:tc>
          <w:tcPr>
            <w:tcW w:w="2694" w:type="dxa"/>
            <w:tcBorders>
              <w:top w:val="nil"/>
              <w:left w:val="nil"/>
              <w:right w:val="nil"/>
            </w:tcBorders>
          </w:tcPr>
          <w:p w14:paraId="5D02CBA1" w14:textId="77777777" w:rsidR="00204C6C" w:rsidRPr="001E29C0" w:rsidRDefault="00204C6C" w:rsidP="003C50F0">
            <w:pPr>
              <w:ind w:firstLine="0"/>
              <w:rPr>
                <w:b/>
              </w:rPr>
            </w:pPr>
            <w:r w:rsidRPr="001E29C0">
              <w:rPr>
                <w:b/>
              </w:rPr>
              <w:t>Importancia</w:t>
            </w:r>
          </w:p>
        </w:tc>
        <w:tc>
          <w:tcPr>
            <w:tcW w:w="5800" w:type="dxa"/>
            <w:tcBorders>
              <w:top w:val="nil"/>
              <w:left w:val="nil"/>
              <w:right w:val="nil"/>
            </w:tcBorders>
          </w:tcPr>
          <w:p w14:paraId="4F4AD74C" w14:textId="77777777" w:rsidR="00204C6C" w:rsidRDefault="00204C6C" w:rsidP="007B0708">
            <w:pPr>
              <w:keepNext/>
              <w:ind w:firstLine="0"/>
            </w:pPr>
            <w:r>
              <w:t>Alta</w:t>
            </w:r>
          </w:p>
        </w:tc>
      </w:tr>
    </w:tbl>
    <w:p w14:paraId="4D7D3077" w14:textId="3CEA4A5E" w:rsidR="00C306DB" w:rsidRDefault="007B0708" w:rsidP="009341BB">
      <w:pPr>
        <w:pStyle w:val="Descripcin"/>
        <w:jc w:val="center"/>
      </w:pPr>
      <w:bookmarkStart w:id="25" w:name="_Toc12895027"/>
      <w:r>
        <w:t xml:space="preserve">Tabla </w:t>
      </w:r>
      <w:r w:rsidR="00FC723F">
        <w:rPr>
          <w:noProof/>
        </w:rPr>
        <w:fldChar w:fldCharType="begin"/>
      </w:r>
      <w:r w:rsidR="00FC723F">
        <w:rPr>
          <w:noProof/>
        </w:rPr>
        <w:instrText xml:space="preserve"> SEQ Tabla \* ARABIC </w:instrText>
      </w:r>
      <w:r w:rsidR="00FC723F">
        <w:rPr>
          <w:noProof/>
        </w:rPr>
        <w:fldChar w:fldCharType="separate"/>
      </w:r>
      <w:r w:rsidR="001A7D64">
        <w:rPr>
          <w:noProof/>
        </w:rPr>
        <w:t>13</w:t>
      </w:r>
      <w:r w:rsidR="00FC723F">
        <w:rPr>
          <w:noProof/>
        </w:rPr>
        <w:fldChar w:fldCharType="end"/>
      </w:r>
      <w:r>
        <w:t xml:space="preserve"> - CU-03 Generación de ficheros</w:t>
      </w:r>
      <w:bookmarkEnd w:id="25"/>
      <w:r w:rsidR="00C306DB">
        <w:br w:type="page"/>
      </w:r>
    </w:p>
    <w:tbl>
      <w:tblPr>
        <w:tblStyle w:val="Tablaconcuadrcula"/>
        <w:tblW w:w="0" w:type="auto"/>
        <w:tblLook w:val="04A0" w:firstRow="1" w:lastRow="0" w:firstColumn="1" w:lastColumn="0" w:noHBand="0" w:noVBand="1"/>
      </w:tblPr>
      <w:tblGrid>
        <w:gridCol w:w="2694"/>
        <w:gridCol w:w="5800"/>
      </w:tblGrid>
      <w:tr w:rsidR="00C9033D" w:rsidRPr="001E29C0" w14:paraId="03F05A80" w14:textId="77777777" w:rsidTr="003C50F0">
        <w:tc>
          <w:tcPr>
            <w:tcW w:w="2694" w:type="dxa"/>
            <w:tcBorders>
              <w:left w:val="nil"/>
              <w:bottom w:val="single" w:sz="4" w:space="0" w:color="auto"/>
              <w:right w:val="nil"/>
            </w:tcBorders>
          </w:tcPr>
          <w:p w14:paraId="05A02383" w14:textId="4CE8AA03" w:rsidR="00C9033D" w:rsidRPr="001E29C0" w:rsidRDefault="00C9033D" w:rsidP="003C50F0">
            <w:pPr>
              <w:ind w:firstLine="0"/>
              <w:rPr>
                <w:b/>
              </w:rPr>
            </w:pPr>
            <w:r w:rsidRPr="001E29C0">
              <w:rPr>
                <w:b/>
              </w:rPr>
              <w:lastRenderedPageBreak/>
              <w:t>CU-0</w:t>
            </w:r>
            <w:r>
              <w:rPr>
                <w:b/>
              </w:rPr>
              <w:t>4</w:t>
            </w:r>
          </w:p>
        </w:tc>
        <w:tc>
          <w:tcPr>
            <w:tcW w:w="5800" w:type="dxa"/>
            <w:tcBorders>
              <w:left w:val="nil"/>
              <w:bottom w:val="single" w:sz="4" w:space="0" w:color="auto"/>
              <w:right w:val="nil"/>
            </w:tcBorders>
          </w:tcPr>
          <w:p w14:paraId="6B7F0BB0" w14:textId="47B03D44" w:rsidR="00C9033D" w:rsidRPr="001E29C0" w:rsidRDefault="003C50F0" w:rsidP="003C50F0">
            <w:pPr>
              <w:ind w:firstLine="0"/>
              <w:rPr>
                <w:b/>
              </w:rPr>
            </w:pPr>
            <w:r>
              <w:rPr>
                <w:b/>
              </w:rPr>
              <w:t>Lectura de los ficheros HTML</w:t>
            </w:r>
          </w:p>
        </w:tc>
      </w:tr>
      <w:tr w:rsidR="00C9033D" w14:paraId="70AA349F" w14:textId="77777777" w:rsidTr="003C50F0">
        <w:tc>
          <w:tcPr>
            <w:tcW w:w="2694" w:type="dxa"/>
            <w:tcBorders>
              <w:left w:val="nil"/>
              <w:bottom w:val="nil"/>
              <w:right w:val="nil"/>
            </w:tcBorders>
          </w:tcPr>
          <w:p w14:paraId="36CC81D8" w14:textId="77777777" w:rsidR="00C9033D" w:rsidRPr="001E29C0" w:rsidRDefault="00C9033D" w:rsidP="003C50F0">
            <w:pPr>
              <w:ind w:firstLine="0"/>
              <w:rPr>
                <w:b/>
              </w:rPr>
            </w:pPr>
            <w:r w:rsidRPr="001E29C0">
              <w:rPr>
                <w:b/>
              </w:rPr>
              <w:t>Versión</w:t>
            </w:r>
          </w:p>
        </w:tc>
        <w:tc>
          <w:tcPr>
            <w:tcW w:w="5800" w:type="dxa"/>
            <w:tcBorders>
              <w:left w:val="nil"/>
              <w:bottom w:val="nil"/>
              <w:right w:val="nil"/>
            </w:tcBorders>
          </w:tcPr>
          <w:p w14:paraId="5E9E0ECA" w14:textId="77777777" w:rsidR="00C9033D" w:rsidRDefault="00C9033D" w:rsidP="003C50F0">
            <w:pPr>
              <w:ind w:firstLine="0"/>
            </w:pPr>
            <w:r>
              <w:t>1.0</w:t>
            </w:r>
          </w:p>
        </w:tc>
      </w:tr>
      <w:tr w:rsidR="00C9033D" w14:paraId="72B30BD4" w14:textId="77777777" w:rsidTr="003C50F0">
        <w:tc>
          <w:tcPr>
            <w:tcW w:w="2694" w:type="dxa"/>
            <w:tcBorders>
              <w:top w:val="nil"/>
              <w:left w:val="nil"/>
              <w:bottom w:val="nil"/>
              <w:right w:val="nil"/>
            </w:tcBorders>
          </w:tcPr>
          <w:p w14:paraId="4CB19E6A" w14:textId="77777777" w:rsidR="00C9033D" w:rsidRPr="001E29C0" w:rsidRDefault="00C9033D" w:rsidP="003C50F0">
            <w:pPr>
              <w:ind w:firstLine="0"/>
              <w:rPr>
                <w:b/>
              </w:rPr>
            </w:pPr>
            <w:r w:rsidRPr="001E29C0">
              <w:rPr>
                <w:b/>
              </w:rPr>
              <w:t>Autor</w:t>
            </w:r>
          </w:p>
        </w:tc>
        <w:tc>
          <w:tcPr>
            <w:tcW w:w="5800" w:type="dxa"/>
            <w:tcBorders>
              <w:top w:val="nil"/>
              <w:left w:val="nil"/>
              <w:bottom w:val="nil"/>
              <w:right w:val="nil"/>
            </w:tcBorders>
          </w:tcPr>
          <w:p w14:paraId="55171CA7" w14:textId="77777777" w:rsidR="00C9033D" w:rsidRDefault="00C9033D" w:rsidP="003C50F0">
            <w:pPr>
              <w:ind w:firstLine="0"/>
            </w:pPr>
            <w:r>
              <w:t>Mario Ubierna San Mamés</w:t>
            </w:r>
          </w:p>
        </w:tc>
      </w:tr>
      <w:tr w:rsidR="00C9033D" w14:paraId="3EEC182F" w14:textId="77777777" w:rsidTr="003C50F0">
        <w:tc>
          <w:tcPr>
            <w:tcW w:w="2694" w:type="dxa"/>
            <w:tcBorders>
              <w:top w:val="nil"/>
              <w:left w:val="nil"/>
              <w:bottom w:val="nil"/>
              <w:right w:val="nil"/>
            </w:tcBorders>
          </w:tcPr>
          <w:p w14:paraId="59D9CA10" w14:textId="77777777" w:rsidR="00C9033D" w:rsidRPr="001E29C0" w:rsidRDefault="00C9033D" w:rsidP="003C50F0">
            <w:pPr>
              <w:ind w:firstLine="0"/>
              <w:rPr>
                <w:b/>
              </w:rPr>
            </w:pPr>
            <w:r w:rsidRPr="001E29C0">
              <w:rPr>
                <w:b/>
              </w:rPr>
              <w:t>Requisitos asociados</w:t>
            </w:r>
          </w:p>
        </w:tc>
        <w:tc>
          <w:tcPr>
            <w:tcW w:w="5800" w:type="dxa"/>
            <w:tcBorders>
              <w:top w:val="nil"/>
              <w:left w:val="nil"/>
              <w:bottom w:val="nil"/>
              <w:right w:val="nil"/>
            </w:tcBorders>
          </w:tcPr>
          <w:p w14:paraId="1329A002" w14:textId="0ACD3F6B" w:rsidR="00C9033D" w:rsidRDefault="00C9033D" w:rsidP="003C50F0">
            <w:pPr>
              <w:ind w:firstLine="0"/>
            </w:pPr>
            <w:r>
              <w:t>RF-</w:t>
            </w:r>
            <w:r w:rsidR="00B64029">
              <w:t>3, RF-3.1</w:t>
            </w:r>
          </w:p>
        </w:tc>
      </w:tr>
      <w:tr w:rsidR="00C9033D" w14:paraId="23E8F6ED" w14:textId="77777777" w:rsidTr="003C50F0">
        <w:tc>
          <w:tcPr>
            <w:tcW w:w="2694" w:type="dxa"/>
            <w:tcBorders>
              <w:top w:val="nil"/>
              <w:left w:val="nil"/>
              <w:bottom w:val="nil"/>
              <w:right w:val="nil"/>
            </w:tcBorders>
          </w:tcPr>
          <w:p w14:paraId="0268AA68" w14:textId="77777777" w:rsidR="00C9033D" w:rsidRPr="001E29C0" w:rsidRDefault="00C9033D" w:rsidP="003C50F0">
            <w:pPr>
              <w:ind w:firstLine="0"/>
              <w:rPr>
                <w:b/>
              </w:rPr>
            </w:pPr>
            <w:r w:rsidRPr="001E29C0">
              <w:rPr>
                <w:b/>
              </w:rPr>
              <w:t>Descripción</w:t>
            </w:r>
          </w:p>
        </w:tc>
        <w:tc>
          <w:tcPr>
            <w:tcW w:w="5800" w:type="dxa"/>
            <w:tcBorders>
              <w:top w:val="nil"/>
              <w:left w:val="nil"/>
              <w:bottom w:val="nil"/>
              <w:right w:val="nil"/>
            </w:tcBorders>
          </w:tcPr>
          <w:p w14:paraId="045DF768" w14:textId="7927E569" w:rsidR="00C9033D" w:rsidRDefault="00B703C5" w:rsidP="003C50F0">
            <w:pPr>
              <w:ind w:firstLine="0"/>
            </w:pPr>
            <w:r>
              <w:t>La aplicación tiene que ser capaz de poder leer los ficheros HTML de una aplicación Angular/Electron</w:t>
            </w:r>
            <w:r w:rsidR="000674AA">
              <w:t>.</w:t>
            </w:r>
          </w:p>
        </w:tc>
      </w:tr>
      <w:tr w:rsidR="00C9033D" w:rsidRPr="00AA6642" w14:paraId="150CA805" w14:textId="77777777" w:rsidTr="003C50F0">
        <w:tc>
          <w:tcPr>
            <w:tcW w:w="2694" w:type="dxa"/>
            <w:tcBorders>
              <w:top w:val="nil"/>
              <w:left w:val="nil"/>
              <w:bottom w:val="nil"/>
              <w:right w:val="nil"/>
            </w:tcBorders>
          </w:tcPr>
          <w:p w14:paraId="3B5597AA" w14:textId="77777777" w:rsidR="00C9033D" w:rsidRPr="001E29C0" w:rsidRDefault="00C9033D" w:rsidP="003C50F0">
            <w:pPr>
              <w:ind w:firstLine="0"/>
              <w:rPr>
                <w:b/>
              </w:rPr>
            </w:pPr>
            <w:r w:rsidRPr="001E29C0">
              <w:rPr>
                <w:b/>
              </w:rPr>
              <w:t>Precondición</w:t>
            </w:r>
          </w:p>
        </w:tc>
        <w:tc>
          <w:tcPr>
            <w:tcW w:w="5800" w:type="dxa"/>
            <w:tcBorders>
              <w:top w:val="nil"/>
              <w:left w:val="nil"/>
              <w:bottom w:val="nil"/>
              <w:right w:val="nil"/>
            </w:tcBorders>
          </w:tcPr>
          <w:p w14:paraId="5DA81A7A" w14:textId="77777777" w:rsidR="00C9033D" w:rsidRPr="00AA6642" w:rsidRDefault="00C9033D" w:rsidP="003C50F0">
            <w:pPr>
              <w:ind w:firstLine="0"/>
            </w:pPr>
            <w:r>
              <w:t xml:space="preserve">La </w:t>
            </w:r>
            <w:r>
              <w:rPr>
                <w:i/>
              </w:rPr>
              <w:t xml:space="preserve">toolkit </w:t>
            </w:r>
            <w:r>
              <w:t>se encuentra disponible.</w:t>
            </w:r>
          </w:p>
        </w:tc>
      </w:tr>
      <w:tr w:rsidR="00C9033D" w14:paraId="25887D2C" w14:textId="77777777" w:rsidTr="003C50F0">
        <w:tc>
          <w:tcPr>
            <w:tcW w:w="2694" w:type="dxa"/>
            <w:tcBorders>
              <w:top w:val="nil"/>
              <w:left w:val="nil"/>
              <w:bottom w:val="nil"/>
              <w:right w:val="nil"/>
            </w:tcBorders>
          </w:tcPr>
          <w:p w14:paraId="2196784C" w14:textId="77777777" w:rsidR="00C9033D" w:rsidRPr="001E29C0" w:rsidRDefault="00C9033D" w:rsidP="003C50F0">
            <w:pPr>
              <w:ind w:firstLine="0"/>
              <w:rPr>
                <w:b/>
              </w:rPr>
            </w:pPr>
            <w:r w:rsidRPr="001E29C0">
              <w:rPr>
                <w:b/>
              </w:rPr>
              <w:t>Acciones</w:t>
            </w:r>
          </w:p>
        </w:tc>
        <w:tc>
          <w:tcPr>
            <w:tcW w:w="5800" w:type="dxa"/>
            <w:tcBorders>
              <w:top w:val="nil"/>
              <w:left w:val="nil"/>
              <w:bottom w:val="nil"/>
              <w:right w:val="nil"/>
            </w:tcBorders>
          </w:tcPr>
          <w:p w14:paraId="2491C318" w14:textId="77777777" w:rsidR="00C9033D" w:rsidRDefault="00C9033D" w:rsidP="003C50F0">
            <w:pPr>
              <w:ind w:firstLine="0"/>
            </w:pPr>
            <w:r>
              <w:t>1º El usuario ejecuta el comando para la generación de los ficheros.</w:t>
            </w:r>
          </w:p>
          <w:p w14:paraId="06F62E23" w14:textId="1085B5F2" w:rsidR="00C9033D" w:rsidRDefault="00C9033D" w:rsidP="003C50F0">
            <w:pPr>
              <w:ind w:firstLine="0"/>
            </w:pPr>
            <w:r>
              <w:t xml:space="preserve">2º </w:t>
            </w:r>
            <w:r w:rsidR="00DB05DF">
              <w:t>Por cada fichero HTML que se encuentra en el proyecto Angular/Electron se lee.</w:t>
            </w:r>
          </w:p>
          <w:p w14:paraId="2D54B3F5" w14:textId="7CE04EB6" w:rsidR="00C9033D" w:rsidRDefault="00C9033D" w:rsidP="003C50F0">
            <w:pPr>
              <w:ind w:firstLine="0"/>
            </w:pPr>
            <w:r>
              <w:t xml:space="preserve">3º Si no hay ningún error, </w:t>
            </w:r>
            <w:r w:rsidR="00DB05DF">
              <w:t xml:space="preserve">el proceso </w:t>
            </w:r>
            <w:r>
              <w:t>se habrá realizado de forma correcta.</w:t>
            </w:r>
          </w:p>
        </w:tc>
      </w:tr>
      <w:tr w:rsidR="00C9033D" w14:paraId="79616AA2" w14:textId="77777777" w:rsidTr="003C50F0">
        <w:tc>
          <w:tcPr>
            <w:tcW w:w="2694" w:type="dxa"/>
            <w:tcBorders>
              <w:top w:val="nil"/>
              <w:left w:val="nil"/>
              <w:bottom w:val="nil"/>
              <w:right w:val="nil"/>
            </w:tcBorders>
          </w:tcPr>
          <w:p w14:paraId="0036B92F" w14:textId="77777777" w:rsidR="00C9033D" w:rsidRPr="001E29C0" w:rsidRDefault="00C9033D" w:rsidP="003C50F0">
            <w:pPr>
              <w:ind w:firstLine="0"/>
              <w:rPr>
                <w:b/>
              </w:rPr>
            </w:pPr>
            <w:r w:rsidRPr="001E29C0">
              <w:rPr>
                <w:b/>
              </w:rPr>
              <w:t>Postcondición</w:t>
            </w:r>
          </w:p>
        </w:tc>
        <w:tc>
          <w:tcPr>
            <w:tcW w:w="5800" w:type="dxa"/>
            <w:tcBorders>
              <w:top w:val="nil"/>
              <w:left w:val="nil"/>
              <w:bottom w:val="nil"/>
              <w:right w:val="nil"/>
            </w:tcBorders>
          </w:tcPr>
          <w:p w14:paraId="4E6AFC64" w14:textId="30D197E2" w:rsidR="00C9033D" w:rsidRDefault="0027761E" w:rsidP="003C50F0">
            <w:pPr>
              <w:ind w:firstLine="0"/>
            </w:pPr>
            <w:r>
              <w:t>-</w:t>
            </w:r>
          </w:p>
        </w:tc>
      </w:tr>
      <w:tr w:rsidR="00C9033D" w14:paraId="60B8703B" w14:textId="77777777" w:rsidTr="003C50F0">
        <w:tc>
          <w:tcPr>
            <w:tcW w:w="2694" w:type="dxa"/>
            <w:tcBorders>
              <w:top w:val="nil"/>
              <w:left w:val="nil"/>
              <w:bottom w:val="nil"/>
              <w:right w:val="nil"/>
            </w:tcBorders>
          </w:tcPr>
          <w:p w14:paraId="2944BD11" w14:textId="77777777" w:rsidR="00C9033D" w:rsidRPr="001E29C0" w:rsidRDefault="00C9033D" w:rsidP="003C50F0">
            <w:pPr>
              <w:ind w:firstLine="0"/>
              <w:rPr>
                <w:b/>
              </w:rPr>
            </w:pPr>
            <w:r w:rsidRPr="001E29C0">
              <w:rPr>
                <w:b/>
              </w:rPr>
              <w:t>Excepciones</w:t>
            </w:r>
          </w:p>
        </w:tc>
        <w:tc>
          <w:tcPr>
            <w:tcW w:w="5800" w:type="dxa"/>
            <w:tcBorders>
              <w:top w:val="nil"/>
              <w:left w:val="nil"/>
              <w:bottom w:val="nil"/>
              <w:right w:val="nil"/>
            </w:tcBorders>
          </w:tcPr>
          <w:p w14:paraId="4D160486" w14:textId="372A20C9" w:rsidR="00C9033D" w:rsidRDefault="00C9033D" w:rsidP="003C50F0">
            <w:pPr>
              <w:ind w:firstLine="0"/>
            </w:pPr>
            <w:r>
              <w:t>Errores lanzados por los módulos FS</w:t>
            </w:r>
            <w:r w:rsidR="00BE2B9E">
              <w:t>.</w:t>
            </w:r>
          </w:p>
        </w:tc>
      </w:tr>
      <w:tr w:rsidR="00C9033D" w14:paraId="11EB654F" w14:textId="77777777" w:rsidTr="003C50F0">
        <w:tc>
          <w:tcPr>
            <w:tcW w:w="2694" w:type="dxa"/>
            <w:tcBorders>
              <w:top w:val="nil"/>
              <w:left w:val="nil"/>
              <w:right w:val="nil"/>
            </w:tcBorders>
          </w:tcPr>
          <w:p w14:paraId="1EB66253" w14:textId="77777777" w:rsidR="00C9033D" w:rsidRPr="001E29C0" w:rsidRDefault="00C9033D" w:rsidP="003C50F0">
            <w:pPr>
              <w:ind w:firstLine="0"/>
              <w:rPr>
                <w:b/>
              </w:rPr>
            </w:pPr>
            <w:r w:rsidRPr="001E29C0">
              <w:rPr>
                <w:b/>
              </w:rPr>
              <w:t>Importancia</w:t>
            </w:r>
          </w:p>
        </w:tc>
        <w:tc>
          <w:tcPr>
            <w:tcW w:w="5800" w:type="dxa"/>
            <w:tcBorders>
              <w:top w:val="nil"/>
              <w:left w:val="nil"/>
              <w:right w:val="nil"/>
            </w:tcBorders>
          </w:tcPr>
          <w:p w14:paraId="55E6CA4A" w14:textId="77777777" w:rsidR="00C9033D" w:rsidRDefault="00C9033D" w:rsidP="008F5470">
            <w:pPr>
              <w:keepNext/>
              <w:ind w:firstLine="0"/>
            </w:pPr>
            <w:r>
              <w:t>Alta</w:t>
            </w:r>
          </w:p>
        </w:tc>
      </w:tr>
    </w:tbl>
    <w:p w14:paraId="6BD01CAD" w14:textId="0ECA36A0" w:rsidR="008F5470" w:rsidRDefault="008F5470" w:rsidP="008F5470">
      <w:pPr>
        <w:pStyle w:val="Descripcin"/>
        <w:jc w:val="center"/>
      </w:pPr>
      <w:bookmarkStart w:id="26" w:name="_Toc12895028"/>
      <w:r>
        <w:t xml:space="preserve">Tabla </w:t>
      </w:r>
      <w:r w:rsidR="00FC723F">
        <w:rPr>
          <w:noProof/>
        </w:rPr>
        <w:fldChar w:fldCharType="begin"/>
      </w:r>
      <w:r w:rsidR="00FC723F">
        <w:rPr>
          <w:noProof/>
        </w:rPr>
        <w:instrText xml:space="preserve"> SEQ Tabla \* ARABIC </w:instrText>
      </w:r>
      <w:r w:rsidR="00FC723F">
        <w:rPr>
          <w:noProof/>
        </w:rPr>
        <w:fldChar w:fldCharType="separate"/>
      </w:r>
      <w:r w:rsidR="001A7D64">
        <w:rPr>
          <w:noProof/>
        </w:rPr>
        <w:t>14</w:t>
      </w:r>
      <w:r w:rsidR="00FC723F">
        <w:rPr>
          <w:noProof/>
        </w:rPr>
        <w:fldChar w:fldCharType="end"/>
      </w:r>
      <w:r>
        <w:t xml:space="preserve"> - CU-04 Lectura de los ficheros HTML</w:t>
      </w:r>
      <w:bookmarkEnd w:id="26"/>
    </w:p>
    <w:p w14:paraId="70177593" w14:textId="77777777" w:rsidR="0034126E" w:rsidRDefault="0034126E">
      <w:pPr>
        <w:spacing w:before="0" w:after="160"/>
        <w:ind w:firstLine="0"/>
        <w:jc w:val="left"/>
      </w:pPr>
      <w:r>
        <w:br w:type="page"/>
      </w:r>
    </w:p>
    <w:tbl>
      <w:tblPr>
        <w:tblStyle w:val="Tablaconcuadrcula"/>
        <w:tblW w:w="0" w:type="auto"/>
        <w:tblLook w:val="04A0" w:firstRow="1" w:lastRow="0" w:firstColumn="1" w:lastColumn="0" w:noHBand="0" w:noVBand="1"/>
      </w:tblPr>
      <w:tblGrid>
        <w:gridCol w:w="2694"/>
        <w:gridCol w:w="5800"/>
      </w:tblGrid>
      <w:tr w:rsidR="0034126E" w:rsidRPr="001E29C0" w14:paraId="4076B6F9" w14:textId="77777777" w:rsidTr="00247703">
        <w:tc>
          <w:tcPr>
            <w:tcW w:w="2694" w:type="dxa"/>
            <w:tcBorders>
              <w:left w:val="nil"/>
              <w:bottom w:val="single" w:sz="4" w:space="0" w:color="auto"/>
              <w:right w:val="nil"/>
            </w:tcBorders>
          </w:tcPr>
          <w:p w14:paraId="32B8147B" w14:textId="2AD53017" w:rsidR="0034126E" w:rsidRPr="001E29C0" w:rsidRDefault="0034126E" w:rsidP="00247703">
            <w:pPr>
              <w:ind w:firstLine="0"/>
              <w:rPr>
                <w:b/>
              </w:rPr>
            </w:pPr>
            <w:r w:rsidRPr="001E29C0">
              <w:rPr>
                <w:b/>
              </w:rPr>
              <w:lastRenderedPageBreak/>
              <w:t>CU-0</w:t>
            </w:r>
            <w:r>
              <w:rPr>
                <w:b/>
              </w:rPr>
              <w:t>5</w:t>
            </w:r>
          </w:p>
        </w:tc>
        <w:tc>
          <w:tcPr>
            <w:tcW w:w="5800" w:type="dxa"/>
            <w:tcBorders>
              <w:left w:val="nil"/>
              <w:bottom w:val="single" w:sz="4" w:space="0" w:color="auto"/>
              <w:right w:val="nil"/>
            </w:tcBorders>
          </w:tcPr>
          <w:p w14:paraId="5AF6931D" w14:textId="66FE5868" w:rsidR="0034126E" w:rsidRPr="001E29C0" w:rsidRDefault="0034126E" w:rsidP="00247703">
            <w:pPr>
              <w:ind w:firstLine="0"/>
              <w:rPr>
                <w:b/>
              </w:rPr>
            </w:pPr>
            <w:r>
              <w:rPr>
                <w:b/>
              </w:rPr>
              <w:t>Extracción de los id</w:t>
            </w:r>
          </w:p>
        </w:tc>
      </w:tr>
      <w:tr w:rsidR="0034126E" w14:paraId="4130FA91" w14:textId="77777777" w:rsidTr="00247703">
        <w:tc>
          <w:tcPr>
            <w:tcW w:w="2694" w:type="dxa"/>
            <w:tcBorders>
              <w:left w:val="nil"/>
              <w:bottom w:val="nil"/>
              <w:right w:val="nil"/>
            </w:tcBorders>
          </w:tcPr>
          <w:p w14:paraId="25563677" w14:textId="77777777" w:rsidR="0034126E" w:rsidRPr="001E29C0" w:rsidRDefault="0034126E" w:rsidP="00247703">
            <w:pPr>
              <w:ind w:firstLine="0"/>
              <w:rPr>
                <w:b/>
              </w:rPr>
            </w:pPr>
            <w:r w:rsidRPr="001E29C0">
              <w:rPr>
                <w:b/>
              </w:rPr>
              <w:t>Versión</w:t>
            </w:r>
          </w:p>
        </w:tc>
        <w:tc>
          <w:tcPr>
            <w:tcW w:w="5800" w:type="dxa"/>
            <w:tcBorders>
              <w:left w:val="nil"/>
              <w:bottom w:val="nil"/>
              <w:right w:val="nil"/>
            </w:tcBorders>
          </w:tcPr>
          <w:p w14:paraId="77743C0F" w14:textId="77777777" w:rsidR="0034126E" w:rsidRDefault="0034126E" w:rsidP="00247703">
            <w:pPr>
              <w:ind w:firstLine="0"/>
            </w:pPr>
            <w:r>
              <w:t>1.0</w:t>
            </w:r>
          </w:p>
        </w:tc>
      </w:tr>
      <w:tr w:rsidR="0034126E" w14:paraId="5A30E985" w14:textId="77777777" w:rsidTr="00247703">
        <w:tc>
          <w:tcPr>
            <w:tcW w:w="2694" w:type="dxa"/>
            <w:tcBorders>
              <w:top w:val="nil"/>
              <w:left w:val="nil"/>
              <w:bottom w:val="nil"/>
              <w:right w:val="nil"/>
            </w:tcBorders>
          </w:tcPr>
          <w:p w14:paraId="0F0974E8" w14:textId="77777777" w:rsidR="0034126E" w:rsidRPr="001E29C0" w:rsidRDefault="0034126E" w:rsidP="00247703">
            <w:pPr>
              <w:ind w:firstLine="0"/>
              <w:rPr>
                <w:b/>
              </w:rPr>
            </w:pPr>
            <w:r w:rsidRPr="001E29C0">
              <w:rPr>
                <w:b/>
              </w:rPr>
              <w:t>Autor</w:t>
            </w:r>
          </w:p>
        </w:tc>
        <w:tc>
          <w:tcPr>
            <w:tcW w:w="5800" w:type="dxa"/>
            <w:tcBorders>
              <w:top w:val="nil"/>
              <w:left w:val="nil"/>
              <w:bottom w:val="nil"/>
              <w:right w:val="nil"/>
            </w:tcBorders>
          </w:tcPr>
          <w:p w14:paraId="78D68ECB" w14:textId="77777777" w:rsidR="0034126E" w:rsidRDefault="0034126E" w:rsidP="00247703">
            <w:pPr>
              <w:ind w:firstLine="0"/>
            </w:pPr>
            <w:r>
              <w:t>Mario Ubierna San Mamés</w:t>
            </w:r>
          </w:p>
        </w:tc>
      </w:tr>
      <w:tr w:rsidR="0034126E" w14:paraId="1D096523" w14:textId="77777777" w:rsidTr="00247703">
        <w:tc>
          <w:tcPr>
            <w:tcW w:w="2694" w:type="dxa"/>
            <w:tcBorders>
              <w:top w:val="nil"/>
              <w:left w:val="nil"/>
              <w:bottom w:val="nil"/>
              <w:right w:val="nil"/>
            </w:tcBorders>
          </w:tcPr>
          <w:p w14:paraId="217B8330" w14:textId="77777777" w:rsidR="0034126E" w:rsidRPr="001E29C0" w:rsidRDefault="0034126E" w:rsidP="00247703">
            <w:pPr>
              <w:ind w:firstLine="0"/>
              <w:rPr>
                <w:b/>
              </w:rPr>
            </w:pPr>
            <w:r w:rsidRPr="001E29C0">
              <w:rPr>
                <w:b/>
              </w:rPr>
              <w:t>Requisitos asociados</w:t>
            </w:r>
          </w:p>
        </w:tc>
        <w:tc>
          <w:tcPr>
            <w:tcW w:w="5800" w:type="dxa"/>
            <w:tcBorders>
              <w:top w:val="nil"/>
              <w:left w:val="nil"/>
              <w:bottom w:val="nil"/>
              <w:right w:val="nil"/>
            </w:tcBorders>
          </w:tcPr>
          <w:p w14:paraId="1A64832F" w14:textId="46928584" w:rsidR="0034126E" w:rsidRDefault="0034126E" w:rsidP="00247703">
            <w:pPr>
              <w:ind w:firstLine="0"/>
            </w:pPr>
            <w:r>
              <w:t>RF-3.1</w:t>
            </w:r>
          </w:p>
        </w:tc>
      </w:tr>
      <w:tr w:rsidR="0034126E" w14:paraId="7F6A3987" w14:textId="77777777" w:rsidTr="00247703">
        <w:tc>
          <w:tcPr>
            <w:tcW w:w="2694" w:type="dxa"/>
            <w:tcBorders>
              <w:top w:val="nil"/>
              <w:left w:val="nil"/>
              <w:bottom w:val="nil"/>
              <w:right w:val="nil"/>
            </w:tcBorders>
          </w:tcPr>
          <w:p w14:paraId="0C79B900" w14:textId="77777777" w:rsidR="0034126E" w:rsidRPr="001E29C0" w:rsidRDefault="0034126E" w:rsidP="00247703">
            <w:pPr>
              <w:ind w:firstLine="0"/>
              <w:rPr>
                <w:b/>
              </w:rPr>
            </w:pPr>
            <w:r w:rsidRPr="001E29C0">
              <w:rPr>
                <w:b/>
              </w:rPr>
              <w:t>Descripción</w:t>
            </w:r>
          </w:p>
        </w:tc>
        <w:tc>
          <w:tcPr>
            <w:tcW w:w="5800" w:type="dxa"/>
            <w:tcBorders>
              <w:top w:val="nil"/>
              <w:left w:val="nil"/>
              <w:bottom w:val="nil"/>
              <w:right w:val="nil"/>
            </w:tcBorders>
          </w:tcPr>
          <w:p w14:paraId="34BADAD7" w14:textId="0CA81CF4" w:rsidR="0034126E" w:rsidRDefault="00313D49" w:rsidP="00247703">
            <w:pPr>
              <w:ind w:firstLine="0"/>
            </w:pPr>
            <w:r>
              <w:t>La aplicación tiene que ser capaz de determinar si un elemento HTML es estático o dinámico.</w:t>
            </w:r>
          </w:p>
        </w:tc>
      </w:tr>
      <w:tr w:rsidR="0034126E" w:rsidRPr="00AA6642" w14:paraId="665EF303" w14:textId="77777777" w:rsidTr="00247703">
        <w:tc>
          <w:tcPr>
            <w:tcW w:w="2694" w:type="dxa"/>
            <w:tcBorders>
              <w:top w:val="nil"/>
              <w:left w:val="nil"/>
              <w:bottom w:val="nil"/>
              <w:right w:val="nil"/>
            </w:tcBorders>
          </w:tcPr>
          <w:p w14:paraId="292DDE90" w14:textId="77777777" w:rsidR="0034126E" w:rsidRPr="001E29C0" w:rsidRDefault="0034126E" w:rsidP="00247703">
            <w:pPr>
              <w:ind w:firstLine="0"/>
              <w:rPr>
                <w:b/>
              </w:rPr>
            </w:pPr>
            <w:r w:rsidRPr="001E29C0">
              <w:rPr>
                <w:b/>
              </w:rPr>
              <w:t>Precondición</w:t>
            </w:r>
          </w:p>
        </w:tc>
        <w:tc>
          <w:tcPr>
            <w:tcW w:w="5800" w:type="dxa"/>
            <w:tcBorders>
              <w:top w:val="nil"/>
              <w:left w:val="nil"/>
              <w:bottom w:val="nil"/>
              <w:right w:val="nil"/>
            </w:tcBorders>
          </w:tcPr>
          <w:p w14:paraId="5FC01127" w14:textId="77777777" w:rsidR="0034126E" w:rsidRPr="00AA6642" w:rsidRDefault="0034126E" w:rsidP="00247703">
            <w:pPr>
              <w:ind w:firstLine="0"/>
            </w:pPr>
            <w:r>
              <w:t xml:space="preserve">La </w:t>
            </w:r>
            <w:r>
              <w:rPr>
                <w:i/>
              </w:rPr>
              <w:t xml:space="preserve">toolkit </w:t>
            </w:r>
            <w:r>
              <w:t>se encuentra disponible.</w:t>
            </w:r>
          </w:p>
        </w:tc>
      </w:tr>
      <w:tr w:rsidR="0034126E" w14:paraId="66F9A9E0" w14:textId="77777777" w:rsidTr="00247703">
        <w:tc>
          <w:tcPr>
            <w:tcW w:w="2694" w:type="dxa"/>
            <w:tcBorders>
              <w:top w:val="nil"/>
              <w:left w:val="nil"/>
              <w:bottom w:val="nil"/>
              <w:right w:val="nil"/>
            </w:tcBorders>
          </w:tcPr>
          <w:p w14:paraId="639D9EDE" w14:textId="77777777" w:rsidR="0034126E" w:rsidRPr="001E29C0" w:rsidRDefault="0034126E" w:rsidP="00247703">
            <w:pPr>
              <w:ind w:firstLine="0"/>
              <w:rPr>
                <w:b/>
              </w:rPr>
            </w:pPr>
            <w:r w:rsidRPr="001E29C0">
              <w:rPr>
                <w:b/>
              </w:rPr>
              <w:t>Acciones</w:t>
            </w:r>
          </w:p>
        </w:tc>
        <w:tc>
          <w:tcPr>
            <w:tcW w:w="5800" w:type="dxa"/>
            <w:tcBorders>
              <w:top w:val="nil"/>
              <w:left w:val="nil"/>
              <w:bottom w:val="nil"/>
              <w:right w:val="nil"/>
            </w:tcBorders>
          </w:tcPr>
          <w:p w14:paraId="30E49041" w14:textId="77777777" w:rsidR="0034126E" w:rsidRDefault="0034126E" w:rsidP="00247703">
            <w:pPr>
              <w:ind w:firstLine="0"/>
            </w:pPr>
            <w:r>
              <w:t>1º El usuario ejecuta el comando para la generación de los ficheros.</w:t>
            </w:r>
          </w:p>
          <w:p w14:paraId="4B7ECCC7" w14:textId="4F55DDAC" w:rsidR="0034126E" w:rsidRDefault="0034126E" w:rsidP="00247703">
            <w:pPr>
              <w:ind w:firstLine="0"/>
            </w:pPr>
            <w:r>
              <w:t>2º Por cada fichero HTML que se encuentra en el proyecto Angular/Electron, se lee</w:t>
            </w:r>
            <w:r w:rsidR="00131BA8">
              <w:t xml:space="preserve"> y a la </w:t>
            </w:r>
            <w:r w:rsidR="008F07C6">
              <w:t>vez que</w:t>
            </w:r>
            <w:r w:rsidR="00131BA8">
              <w:t xml:space="preserve"> se está leyendo se </w:t>
            </w:r>
            <w:r w:rsidR="008F07C6">
              <w:t>de</w:t>
            </w:r>
            <w:r w:rsidR="00131BA8">
              <w:t>termina si el elemento HTML es estático o dinámico</w:t>
            </w:r>
            <w:r>
              <w:t>.</w:t>
            </w:r>
          </w:p>
          <w:p w14:paraId="5A82CCDA" w14:textId="77777777" w:rsidR="0034126E" w:rsidRDefault="0034126E" w:rsidP="00247703">
            <w:pPr>
              <w:ind w:firstLine="0"/>
            </w:pPr>
            <w:r>
              <w:t>3º Si no hay ningún error, el proceso se habrá realizado de forma correcta.</w:t>
            </w:r>
          </w:p>
        </w:tc>
      </w:tr>
      <w:tr w:rsidR="0034126E" w14:paraId="0A7460B5" w14:textId="77777777" w:rsidTr="00247703">
        <w:tc>
          <w:tcPr>
            <w:tcW w:w="2694" w:type="dxa"/>
            <w:tcBorders>
              <w:top w:val="nil"/>
              <w:left w:val="nil"/>
              <w:bottom w:val="nil"/>
              <w:right w:val="nil"/>
            </w:tcBorders>
          </w:tcPr>
          <w:p w14:paraId="12F6D8AF" w14:textId="77777777" w:rsidR="0034126E" w:rsidRPr="001E29C0" w:rsidRDefault="0034126E" w:rsidP="00247703">
            <w:pPr>
              <w:ind w:firstLine="0"/>
              <w:rPr>
                <w:b/>
              </w:rPr>
            </w:pPr>
            <w:r w:rsidRPr="001E29C0">
              <w:rPr>
                <w:b/>
              </w:rPr>
              <w:t>Postcondición</w:t>
            </w:r>
          </w:p>
        </w:tc>
        <w:tc>
          <w:tcPr>
            <w:tcW w:w="5800" w:type="dxa"/>
            <w:tcBorders>
              <w:top w:val="nil"/>
              <w:left w:val="nil"/>
              <w:bottom w:val="nil"/>
              <w:right w:val="nil"/>
            </w:tcBorders>
          </w:tcPr>
          <w:p w14:paraId="22E3710A" w14:textId="1A00B4EC" w:rsidR="0034126E" w:rsidRDefault="000C32EE" w:rsidP="00247703">
            <w:pPr>
              <w:ind w:firstLine="0"/>
            </w:pPr>
            <w:r>
              <w:t>En la estructura de datos correspondiente, quedan almacenados cada uno de los elementos HTML junto con su id, independientemente de si su id es estático o dinámico. Además, si un elemento HTML no tiene id o ese id es incorrecto no quedará almacenado.</w:t>
            </w:r>
          </w:p>
        </w:tc>
      </w:tr>
      <w:tr w:rsidR="0034126E" w14:paraId="1E48A45A" w14:textId="77777777" w:rsidTr="00247703">
        <w:tc>
          <w:tcPr>
            <w:tcW w:w="2694" w:type="dxa"/>
            <w:tcBorders>
              <w:top w:val="nil"/>
              <w:left w:val="nil"/>
              <w:bottom w:val="nil"/>
              <w:right w:val="nil"/>
            </w:tcBorders>
          </w:tcPr>
          <w:p w14:paraId="2DAEAB97" w14:textId="77777777" w:rsidR="0034126E" w:rsidRPr="001E29C0" w:rsidRDefault="0034126E" w:rsidP="00247703">
            <w:pPr>
              <w:ind w:firstLine="0"/>
              <w:rPr>
                <w:b/>
              </w:rPr>
            </w:pPr>
            <w:r w:rsidRPr="001E29C0">
              <w:rPr>
                <w:b/>
              </w:rPr>
              <w:t>Excepciones</w:t>
            </w:r>
          </w:p>
        </w:tc>
        <w:tc>
          <w:tcPr>
            <w:tcW w:w="5800" w:type="dxa"/>
            <w:tcBorders>
              <w:top w:val="nil"/>
              <w:left w:val="nil"/>
              <w:bottom w:val="nil"/>
              <w:right w:val="nil"/>
            </w:tcBorders>
          </w:tcPr>
          <w:p w14:paraId="20F97D4D" w14:textId="77777777" w:rsidR="0034126E" w:rsidRDefault="0034126E" w:rsidP="00247703">
            <w:pPr>
              <w:ind w:firstLine="0"/>
            </w:pPr>
            <w:r>
              <w:t>Errores lanzados por los módulos FS.</w:t>
            </w:r>
          </w:p>
        </w:tc>
      </w:tr>
      <w:tr w:rsidR="0034126E" w14:paraId="68128E2B" w14:textId="77777777" w:rsidTr="00247703">
        <w:tc>
          <w:tcPr>
            <w:tcW w:w="2694" w:type="dxa"/>
            <w:tcBorders>
              <w:top w:val="nil"/>
              <w:left w:val="nil"/>
              <w:right w:val="nil"/>
            </w:tcBorders>
          </w:tcPr>
          <w:p w14:paraId="63D5DF12" w14:textId="77777777" w:rsidR="0034126E" w:rsidRPr="001E29C0" w:rsidRDefault="0034126E" w:rsidP="00247703">
            <w:pPr>
              <w:ind w:firstLine="0"/>
              <w:rPr>
                <w:b/>
              </w:rPr>
            </w:pPr>
            <w:r w:rsidRPr="001E29C0">
              <w:rPr>
                <w:b/>
              </w:rPr>
              <w:t>Importancia</w:t>
            </w:r>
          </w:p>
        </w:tc>
        <w:tc>
          <w:tcPr>
            <w:tcW w:w="5800" w:type="dxa"/>
            <w:tcBorders>
              <w:top w:val="nil"/>
              <w:left w:val="nil"/>
              <w:right w:val="nil"/>
            </w:tcBorders>
          </w:tcPr>
          <w:p w14:paraId="1EDB8F3B" w14:textId="77777777" w:rsidR="0034126E" w:rsidRDefault="0034126E" w:rsidP="00DF18C7">
            <w:pPr>
              <w:keepNext/>
              <w:ind w:firstLine="0"/>
            </w:pPr>
            <w:r>
              <w:t>Alta</w:t>
            </w:r>
          </w:p>
        </w:tc>
      </w:tr>
    </w:tbl>
    <w:p w14:paraId="0D2C019C" w14:textId="0A89F949" w:rsidR="00DF18C7" w:rsidRDefault="00DF18C7" w:rsidP="00DF18C7">
      <w:pPr>
        <w:pStyle w:val="Descripcin"/>
        <w:jc w:val="center"/>
      </w:pPr>
      <w:bookmarkStart w:id="27" w:name="_Toc12895029"/>
      <w:r>
        <w:t xml:space="preserve">Tabla </w:t>
      </w:r>
      <w:r w:rsidR="00FC723F">
        <w:rPr>
          <w:noProof/>
        </w:rPr>
        <w:fldChar w:fldCharType="begin"/>
      </w:r>
      <w:r w:rsidR="00FC723F">
        <w:rPr>
          <w:noProof/>
        </w:rPr>
        <w:instrText xml:space="preserve"> SEQ Tabla \* ARABIC </w:instrText>
      </w:r>
      <w:r w:rsidR="00FC723F">
        <w:rPr>
          <w:noProof/>
        </w:rPr>
        <w:fldChar w:fldCharType="separate"/>
      </w:r>
      <w:r w:rsidR="001A7D64">
        <w:rPr>
          <w:noProof/>
        </w:rPr>
        <w:t>15</w:t>
      </w:r>
      <w:r w:rsidR="00FC723F">
        <w:rPr>
          <w:noProof/>
        </w:rPr>
        <w:fldChar w:fldCharType="end"/>
      </w:r>
      <w:r>
        <w:t xml:space="preserve"> - CU-05 Extracción de los id</w:t>
      </w:r>
      <w:bookmarkEnd w:id="27"/>
    </w:p>
    <w:p w14:paraId="0360EB46" w14:textId="77777777" w:rsidR="00495D30" w:rsidRDefault="00495D30">
      <w:pPr>
        <w:spacing w:before="0" w:after="160"/>
        <w:ind w:firstLine="0"/>
        <w:jc w:val="left"/>
      </w:pPr>
      <w:r>
        <w:br w:type="page"/>
      </w:r>
    </w:p>
    <w:tbl>
      <w:tblPr>
        <w:tblStyle w:val="Tablaconcuadrcula"/>
        <w:tblW w:w="0" w:type="auto"/>
        <w:tblLook w:val="04A0" w:firstRow="1" w:lastRow="0" w:firstColumn="1" w:lastColumn="0" w:noHBand="0" w:noVBand="1"/>
      </w:tblPr>
      <w:tblGrid>
        <w:gridCol w:w="2694"/>
        <w:gridCol w:w="5800"/>
      </w:tblGrid>
      <w:tr w:rsidR="00495D30" w:rsidRPr="001E29C0" w14:paraId="1C90C82D" w14:textId="77777777" w:rsidTr="00247703">
        <w:tc>
          <w:tcPr>
            <w:tcW w:w="2694" w:type="dxa"/>
            <w:tcBorders>
              <w:left w:val="nil"/>
              <w:bottom w:val="single" w:sz="4" w:space="0" w:color="auto"/>
              <w:right w:val="nil"/>
            </w:tcBorders>
          </w:tcPr>
          <w:p w14:paraId="65763E2E" w14:textId="1E4D1DE0" w:rsidR="00495D30" w:rsidRPr="001E29C0" w:rsidRDefault="00495D30" w:rsidP="00247703">
            <w:pPr>
              <w:ind w:firstLine="0"/>
              <w:rPr>
                <w:b/>
              </w:rPr>
            </w:pPr>
            <w:r w:rsidRPr="001E29C0">
              <w:rPr>
                <w:b/>
              </w:rPr>
              <w:lastRenderedPageBreak/>
              <w:t>CU-0</w:t>
            </w:r>
            <w:r>
              <w:rPr>
                <w:b/>
              </w:rPr>
              <w:t>6</w:t>
            </w:r>
          </w:p>
        </w:tc>
        <w:tc>
          <w:tcPr>
            <w:tcW w:w="5800" w:type="dxa"/>
            <w:tcBorders>
              <w:left w:val="nil"/>
              <w:bottom w:val="single" w:sz="4" w:space="0" w:color="auto"/>
              <w:right w:val="nil"/>
            </w:tcBorders>
          </w:tcPr>
          <w:p w14:paraId="043C68E5" w14:textId="400D0E5D" w:rsidR="00495D30" w:rsidRPr="001E29C0" w:rsidRDefault="008803E9" w:rsidP="00247703">
            <w:pPr>
              <w:ind w:firstLine="0"/>
              <w:rPr>
                <w:b/>
              </w:rPr>
            </w:pPr>
            <w:r>
              <w:rPr>
                <w:b/>
              </w:rPr>
              <w:t>Configuración de la aplicación</w:t>
            </w:r>
          </w:p>
        </w:tc>
      </w:tr>
      <w:tr w:rsidR="00495D30" w14:paraId="73F506D9" w14:textId="77777777" w:rsidTr="00247703">
        <w:tc>
          <w:tcPr>
            <w:tcW w:w="2694" w:type="dxa"/>
            <w:tcBorders>
              <w:left w:val="nil"/>
              <w:bottom w:val="nil"/>
              <w:right w:val="nil"/>
            </w:tcBorders>
          </w:tcPr>
          <w:p w14:paraId="795C158D" w14:textId="77777777" w:rsidR="00495D30" w:rsidRPr="001E29C0" w:rsidRDefault="00495D30" w:rsidP="00247703">
            <w:pPr>
              <w:ind w:firstLine="0"/>
              <w:rPr>
                <w:b/>
              </w:rPr>
            </w:pPr>
            <w:r w:rsidRPr="001E29C0">
              <w:rPr>
                <w:b/>
              </w:rPr>
              <w:t>Versión</w:t>
            </w:r>
          </w:p>
        </w:tc>
        <w:tc>
          <w:tcPr>
            <w:tcW w:w="5800" w:type="dxa"/>
            <w:tcBorders>
              <w:left w:val="nil"/>
              <w:bottom w:val="nil"/>
              <w:right w:val="nil"/>
            </w:tcBorders>
          </w:tcPr>
          <w:p w14:paraId="5CB3ACB2" w14:textId="77777777" w:rsidR="00495D30" w:rsidRDefault="00495D30" w:rsidP="00247703">
            <w:pPr>
              <w:ind w:firstLine="0"/>
            </w:pPr>
            <w:r>
              <w:t>1.0</w:t>
            </w:r>
          </w:p>
        </w:tc>
      </w:tr>
      <w:tr w:rsidR="00495D30" w14:paraId="5F883BE1" w14:textId="77777777" w:rsidTr="00247703">
        <w:tc>
          <w:tcPr>
            <w:tcW w:w="2694" w:type="dxa"/>
            <w:tcBorders>
              <w:top w:val="nil"/>
              <w:left w:val="nil"/>
              <w:bottom w:val="nil"/>
              <w:right w:val="nil"/>
            </w:tcBorders>
          </w:tcPr>
          <w:p w14:paraId="1A149909" w14:textId="77777777" w:rsidR="00495D30" w:rsidRPr="001E29C0" w:rsidRDefault="00495D30" w:rsidP="00247703">
            <w:pPr>
              <w:ind w:firstLine="0"/>
              <w:rPr>
                <w:b/>
              </w:rPr>
            </w:pPr>
            <w:r w:rsidRPr="001E29C0">
              <w:rPr>
                <w:b/>
              </w:rPr>
              <w:t>Autor</w:t>
            </w:r>
          </w:p>
        </w:tc>
        <w:tc>
          <w:tcPr>
            <w:tcW w:w="5800" w:type="dxa"/>
            <w:tcBorders>
              <w:top w:val="nil"/>
              <w:left w:val="nil"/>
              <w:bottom w:val="nil"/>
              <w:right w:val="nil"/>
            </w:tcBorders>
          </w:tcPr>
          <w:p w14:paraId="233FBED2" w14:textId="77777777" w:rsidR="00495D30" w:rsidRDefault="00495D30" w:rsidP="00247703">
            <w:pPr>
              <w:ind w:firstLine="0"/>
            </w:pPr>
            <w:r>
              <w:t>Mario Ubierna San Mamés</w:t>
            </w:r>
          </w:p>
        </w:tc>
      </w:tr>
      <w:tr w:rsidR="00495D30" w14:paraId="0C819FCE" w14:textId="77777777" w:rsidTr="00247703">
        <w:tc>
          <w:tcPr>
            <w:tcW w:w="2694" w:type="dxa"/>
            <w:tcBorders>
              <w:top w:val="nil"/>
              <w:left w:val="nil"/>
              <w:bottom w:val="nil"/>
              <w:right w:val="nil"/>
            </w:tcBorders>
          </w:tcPr>
          <w:p w14:paraId="086E0C6B" w14:textId="77777777" w:rsidR="00495D30" w:rsidRPr="001E29C0" w:rsidRDefault="00495D30" w:rsidP="00247703">
            <w:pPr>
              <w:ind w:firstLine="0"/>
              <w:rPr>
                <w:b/>
              </w:rPr>
            </w:pPr>
            <w:r w:rsidRPr="001E29C0">
              <w:rPr>
                <w:b/>
              </w:rPr>
              <w:t>Requisitos asociados</w:t>
            </w:r>
          </w:p>
        </w:tc>
        <w:tc>
          <w:tcPr>
            <w:tcW w:w="5800" w:type="dxa"/>
            <w:tcBorders>
              <w:top w:val="nil"/>
              <w:left w:val="nil"/>
              <w:bottom w:val="nil"/>
              <w:right w:val="nil"/>
            </w:tcBorders>
          </w:tcPr>
          <w:p w14:paraId="00DF2B02" w14:textId="6229E35B" w:rsidR="00495D30" w:rsidRDefault="00495D30" w:rsidP="00247703">
            <w:pPr>
              <w:ind w:firstLine="0"/>
            </w:pPr>
            <w:r>
              <w:t>RF-</w:t>
            </w:r>
            <w:r w:rsidR="00ED7270">
              <w:t>4</w:t>
            </w:r>
          </w:p>
        </w:tc>
      </w:tr>
      <w:tr w:rsidR="00495D30" w14:paraId="1D0DB56D" w14:textId="77777777" w:rsidTr="00247703">
        <w:tc>
          <w:tcPr>
            <w:tcW w:w="2694" w:type="dxa"/>
            <w:tcBorders>
              <w:top w:val="nil"/>
              <w:left w:val="nil"/>
              <w:bottom w:val="nil"/>
              <w:right w:val="nil"/>
            </w:tcBorders>
          </w:tcPr>
          <w:p w14:paraId="63DC5E87" w14:textId="77777777" w:rsidR="00495D30" w:rsidRPr="001E29C0" w:rsidRDefault="00495D30" w:rsidP="00247703">
            <w:pPr>
              <w:ind w:firstLine="0"/>
              <w:rPr>
                <w:b/>
              </w:rPr>
            </w:pPr>
            <w:r w:rsidRPr="001E29C0">
              <w:rPr>
                <w:b/>
              </w:rPr>
              <w:t>Descripción</w:t>
            </w:r>
          </w:p>
        </w:tc>
        <w:tc>
          <w:tcPr>
            <w:tcW w:w="5800" w:type="dxa"/>
            <w:tcBorders>
              <w:top w:val="nil"/>
              <w:left w:val="nil"/>
              <w:bottom w:val="nil"/>
              <w:right w:val="nil"/>
            </w:tcBorders>
          </w:tcPr>
          <w:p w14:paraId="18234B55" w14:textId="162516C4" w:rsidR="00495D30" w:rsidRDefault="007D5F2D" w:rsidP="00247703">
            <w:pPr>
              <w:ind w:firstLine="0"/>
            </w:pPr>
            <w:r>
              <w:t>E</w:t>
            </w:r>
            <w:r w:rsidR="001D0270">
              <w:t>l usuario debe poder configurar todos los parámetros que están disponibles en el fichero de configuración.</w:t>
            </w:r>
          </w:p>
        </w:tc>
      </w:tr>
      <w:tr w:rsidR="00495D30" w:rsidRPr="00AA6642" w14:paraId="6F9720CD" w14:textId="77777777" w:rsidTr="00247703">
        <w:tc>
          <w:tcPr>
            <w:tcW w:w="2694" w:type="dxa"/>
            <w:tcBorders>
              <w:top w:val="nil"/>
              <w:left w:val="nil"/>
              <w:bottom w:val="nil"/>
              <w:right w:val="nil"/>
            </w:tcBorders>
          </w:tcPr>
          <w:p w14:paraId="31F5DD42" w14:textId="77777777" w:rsidR="00495D30" w:rsidRPr="001E29C0" w:rsidRDefault="00495D30" w:rsidP="00247703">
            <w:pPr>
              <w:ind w:firstLine="0"/>
              <w:rPr>
                <w:b/>
              </w:rPr>
            </w:pPr>
            <w:r w:rsidRPr="001E29C0">
              <w:rPr>
                <w:b/>
              </w:rPr>
              <w:t>Precondición</w:t>
            </w:r>
          </w:p>
        </w:tc>
        <w:tc>
          <w:tcPr>
            <w:tcW w:w="5800" w:type="dxa"/>
            <w:tcBorders>
              <w:top w:val="nil"/>
              <w:left w:val="nil"/>
              <w:bottom w:val="nil"/>
              <w:right w:val="nil"/>
            </w:tcBorders>
          </w:tcPr>
          <w:p w14:paraId="4035EB78" w14:textId="77777777" w:rsidR="00495D30" w:rsidRPr="00AA6642" w:rsidRDefault="00495D30" w:rsidP="00247703">
            <w:pPr>
              <w:ind w:firstLine="0"/>
            </w:pPr>
            <w:r>
              <w:t xml:space="preserve">La </w:t>
            </w:r>
            <w:r>
              <w:rPr>
                <w:i/>
              </w:rPr>
              <w:t xml:space="preserve">toolkit </w:t>
            </w:r>
            <w:r>
              <w:t>se encuentra disponible.</w:t>
            </w:r>
          </w:p>
        </w:tc>
      </w:tr>
      <w:tr w:rsidR="00495D30" w14:paraId="70A2A147" w14:textId="77777777" w:rsidTr="00247703">
        <w:tc>
          <w:tcPr>
            <w:tcW w:w="2694" w:type="dxa"/>
            <w:tcBorders>
              <w:top w:val="nil"/>
              <w:left w:val="nil"/>
              <w:bottom w:val="nil"/>
              <w:right w:val="nil"/>
            </w:tcBorders>
          </w:tcPr>
          <w:p w14:paraId="13D239E2" w14:textId="77777777" w:rsidR="00495D30" w:rsidRPr="001E29C0" w:rsidRDefault="00495D30" w:rsidP="00247703">
            <w:pPr>
              <w:ind w:firstLine="0"/>
              <w:rPr>
                <w:b/>
              </w:rPr>
            </w:pPr>
            <w:r w:rsidRPr="001E29C0">
              <w:rPr>
                <w:b/>
              </w:rPr>
              <w:t>Acciones</w:t>
            </w:r>
          </w:p>
        </w:tc>
        <w:tc>
          <w:tcPr>
            <w:tcW w:w="5800" w:type="dxa"/>
            <w:tcBorders>
              <w:top w:val="nil"/>
              <w:left w:val="nil"/>
              <w:bottom w:val="nil"/>
              <w:right w:val="nil"/>
            </w:tcBorders>
          </w:tcPr>
          <w:p w14:paraId="03034BAD" w14:textId="17F9FBE1" w:rsidR="00495D30" w:rsidRDefault="00495D30" w:rsidP="00247703">
            <w:pPr>
              <w:ind w:firstLine="0"/>
            </w:pPr>
            <w:r>
              <w:t xml:space="preserve">1º </w:t>
            </w:r>
            <w:r w:rsidR="00B57673">
              <w:t>De forma opcional e</w:t>
            </w:r>
            <w:r>
              <w:t>l usuario ejecuta el comando para la generación de los ficheros</w:t>
            </w:r>
            <w:r w:rsidR="00B57673">
              <w:t xml:space="preserve"> si no ha creado el fichero de configuración “aweconfig.json”</w:t>
            </w:r>
            <w:r w:rsidR="00130093">
              <w:t>,</w:t>
            </w:r>
            <w:r w:rsidR="00B57673">
              <w:t xml:space="preserve"> ya que de lo contrario no hace falta</w:t>
            </w:r>
            <w:r>
              <w:t>.</w:t>
            </w:r>
          </w:p>
          <w:p w14:paraId="307AE4A5" w14:textId="588A53A7" w:rsidR="00495D30" w:rsidRDefault="00495D30" w:rsidP="00247703">
            <w:pPr>
              <w:ind w:firstLine="0"/>
            </w:pPr>
            <w:r>
              <w:t xml:space="preserve">2º </w:t>
            </w:r>
            <w:r w:rsidR="006D3728">
              <w:t>Si el fichero de configuración “aweconfig.json” no está creado entonces lo genera, de lo contrario comienza con la automatización.</w:t>
            </w:r>
          </w:p>
          <w:p w14:paraId="4DB8221B" w14:textId="4A2B3E06" w:rsidR="006D3728" w:rsidRDefault="006D3728" w:rsidP="00247703">
            <w:pPr>
              <w:ind w:firstLine="0"/>
            </w:pPr>
            <w:r>
              <w:t>3º El usuario tiene que cambiar los parámetros de configuración respecto a las rutas del proyecto Angular/Electron y del proyecto Spectron.</w:t>
            </w:r>
          </w:p>
          <w:p w14:paraId="77F74D5C" w14:textId="427F0D33" w:rsidR="00870DCB" w:rsidRDefault="00870DCB" w:rsidP="00247703">
            <w:pPr>
              <w:ind w:firstLine="0"/>
            </w:pPr>
            <w:r>
              <w:t>5º De forma opcional podrá cambiar el parámetro “ignore”</w:t>
            </w:r>
            <w:r w:rsidR="00B3283F">
              <w:t>.</w:t>
            </w:r>
          </w:p>
          <w:p w14:paraId="75A25BA4" w14:textId="5D609E30" w:rsidR="00495D30" w:rsidRDefault="004F7B90" w:rsidP="00247703">
            <w:pPr>
              <w:ind w:firstLine="0"/>
            </w:pPr>
            <w:r>
              <w:t>4</w:t>
            </w:r>
            <w:r w:rsidR="00495D30">
              <w:t>º Si no hay ningún error, el proceso se habrá realizado de forma correcta.</w:t>
            </w:r>
          </w:p>
        </w:tc>
      </w:tr>
      <w:tr w:rsidR="00495D30" w14:paraId="4FB1AF36" w14:textId="77777777" w:rsidTr="00247703">
        <w:tc>
          <w:tcPr>
            <w:tcW w:w="2694" w:type="dxa"/>
            <w:tcBorders>
              <w:top w:val="nil"/>
              <w:left w:val="nil"/>
              <w:bottom w:val="nil"/>
              <w:right w:val="nil"/>
            </w:tcBorders>
          </w:tcPr>
          <w:p w14:paraId="2A1226FE" w14:textId="77777777" w:rsidR="00495D30" w:rsidRPr="001E29C0" w:rsidRDefault="00495D30" w:rsidP="00247703">
            <w:pPr>
              <w:ind w:firstLine="0"/>
              <w:rPr>
                <w:b/>
              </w:rPr>
            </w:pPr>
            <w:r w:rsidRPr="001E29C0">
              <w:rPr>
                <w:b/>
              </w:rPr>
              <w:t>Postcondición</w:t>
            </w:r>
          </w:p>
        </w:tc>
        <w:tc>
          <w:tcPr>
            <w:tcW w:w="5800" w:type="dxa"/>
            <w:tcBorders>
              <w:top w:val="nil"/>
              <w:left w:val="nil"/>
              <w:bottom w:val="nil"/>
              <w:right w:val="nil"/>
            </w:tcBorders>
          </w:tcPr>
          <w:p w14:paraId="156E9E0A" w14:textId="471CF2E9" w:rsidR="00495D30" w:rsidRDefault="000C23F4" w:rsidP="00247703">
            <w:pPr>
              <w:ind w:firstLine="0"/>
            </w:pPr>
            <w:r>
              <w:t>-</w:t>
            </w:r>
          </w:p>
        </w:tc>
      </w:tr>
      <w:tr w:rsidR="00495D30" w14:paraId="734784F6" w14:textId="77777777" w:rsidTr="00247703">
        <w:tc>
          <w:tcPr>
            <w:tcW w:w="2694" w:type="dxa"/>
            <w:tcBorders>
              <w:top w:val="nil"/>
              <w:left w:val="nil"/>
              <w:bottom w:val="nil"/>
              <w:right w:val="nil"/>
            </w:tcBorders>
          </w:tcPr>
          <w:p w14:paraId="6E9B92B1" w14:textId="77777777" w:rsidR="00495D30" w:rsidRPr="001E29C0" w:rsidRDefault="00495D30" w:rsidP="00247703">
            <w:pPr>
              <w:ind w:firstLine="0"/>
              <w:rPr>
                <w:b/>
              </w:rPr>
            </w:pPr>
            <w:r w:rsidRPr="001E29C0">
              <w:rPr>
                <w:b/>
              </w:rPr>
              <w:t>Excepciones</w:t>
            </w:r>
          </w:p>
        </w:tc>
        <w:tc>
          <w:tcPr>
            <w:tcW w:w="5800" w:type="dxa"/>
            <w:tcBorders>
              <w:top w:val="nil"/>
              <w:left w:val="nil"/>
              <w:bottom w:val="nil"/>
              <w:right w:val="nil"/>
            </w:tcBorders>
          </w:tcPr>
          <w:p w14:paraId="37686B37" w14:textId="5E15B67D" w:rsidR="00495D30" w:rsidRDefault="00495D30" w:rsidP="00D61119">
            <w:pPr>
              <w:pStyle w:val="Prrafodelista"/>
              <w:numPr>
                <w:ilvl w:val="0"/>
                <w:numId w:val="22"/>
              </w:numPr>
            </w:pPr>
            <w:r>
              <w:t>Errores lanzados por los módulos FS</w:t>
            </w:r>
            <w:r w:rsidR="00585D65">
              <w:t xml:space="preserve"> y FS-EXTRA</w:t>
            </w:r>
            <w:r>
              <w:t>.</w:t>
            </w:r>
          </w:p>
          <w:p w14:paraId="0206CC21" w14:textId="3AAD2B51" w:rsidR="00D61119" w:rsidRDefault="00361475" w:rsidP="00D61119">
            <w:pPr>
              <w:pStyle w:val="Prrafodelista"/>
              <w:numPr>
                <w:ilvl w:val="0"/>
                <w:numId w:val="22"/>
              </w:numPr>
            </w:pPr>
            <w:r w:rsidRPr="00361475">
              <w:t>ERROR: no está definida la propiedad electronProject</w:t>
            </w:r>
            <w:r>
              <w:t>.</w:t>
            </w:r>
          </w:p>
          <w:p w14:paraId="6157759A" w14:textId="4942ACA1" w:rsidR="00F40FA3" w:rsidRDefault="00361475" w:rsidP="00361475">
            <w:pPr>
              <w:pStyle w:val="Prrafodelista"/>
              <w:numPr>
                <w:ilvl w:val="0"/>
                <w:numId w:val="22"/>
              </w:numPr>
            </w:pPr>
            <w:r w:rsidRPr="00361475">
              <w:lastRenderedPageBreak/>
              <w:t>ERROR: no está definida la propiedad spectronProject</w:t>
            </w:r>
            <w:r>
              <w:t>.</w:t>
            </w:r>
          </w:p>
        </w:tc>
      </w:tr>
      <w:tr w:rsidR="00495D30" w14:paraId="710CE949" w14:textId="77777777" w:rsidTr="00247703">
        <w:tc>
          <w:tcPr>
            <w:tcW w:w="2694" w:type="dxa"/>
            <w:tcBorders>
              <w:top w:val="nil"/>
              <w:left w:val="nil"/>
              <w:right w:val="nil"/>
            </w:tcBorders>
          </w:tcPr>
          <w:p w14:paraId="19C4C06A" w14:textId="77777777" w:rsidR="00495D30" w:rsidRPr="001E29C0" w:rsidRDefault="00495D30" w:rsidP="00247703">
            <w:pPr>
              <w:ind w:firstLine="0"/>
              <w:rPr>
                <w:b/>
              </w:rPr>
            </w:pPr>
            <w:r w:rsidRPr="001E29C0">
              <w:rPr>
                <w:b/>
              </w:rPr>
              <w:lastRenderedPageBreak/>
              <w:t>Importancia</w:t>
            </w:r>
          </w:p>
        </w:tc>
        <w:tc>
          <w:tcPr>
            <w:tcW w:w="5800" w:type="dxa"/>
            <w:tcBorders>
              <w:top w:val="nil"/>
              <w:left w:val="nil"/>
              <w:right w:val="nil"/>
            </w:tcBorders>
          </w:tcPr>
          <w:p w14:paraId="2C165D7A" w14:textId="77777777" w:rsidR="00495D30" w:rsidRDefault="00495D30" w:rsidP="00D97A88">
            <w:pPr>
              <w:keepNext/>
              <w:ind w:firstLine="0"/>
            </w:pPr>
            <w:r>
              <w:t>Alta</w:t>
            </w:r>
          </w:p>
        </w:tc>
      </w:tr>
    </w:tbl>
    <w:p w14:paraId="2C991FF6" w14:textId="436B8316" w:rsidR="00D97A88" w:rsidRDefault="00D97A88" w:rsidP="00D97A88">
      <w:pPr>
        <w:pStyle w:val="Descripcin"/>
        <w:jc w:val="center"/>
      </w:pPr>
      <w:bookmarkStart w:id="28" w:name="_Toc12895030"/>
      <w:r>
        <w:t xml:space="preserve">Tabla </w:t>
      </w:r>
      <w:r w:rsidR="00FC723F">
        <w:rPr>
          <w:noProof/>
        </w:rPr>
        <w:fldChar w:fldCharType="begin"/>
      </w:r>
      <w:r w:rsidR="00FC723F">
        <w:rPr>
          <w:noProof/>
        </w:rPr>
        <w:instrText xml:space="preserve"> SEQ Tabla \* ARABIC </w:instrText>
      </w:r>
      <w:r w:rsidR="00FC723F">
        <w:rPr>
          <w:noProof/>
        </w:rPr>
        <w:fldChar w:fldCharType="separate"/>
      </w:r>
      <w:r w:rsidR="001A7D64">
        <w:rPr>
          <w:noProof/>
        </w:rPr>
        <w:t>16</w:t>
      </w:r>
      <w:r w:rsidR="00FC723F">
        <w:rPr>
          <w:noProof/>
        </w:rPr>
        <w:fldChar w:fldCharType="end"/>
      </w:r>
      <w:r>
        <w:t xml:space="preserve"> - CU-06 Configuración de la aplicación</w:t>
      </w:r>
      <w:bookmarkEnd w:id="28"/>
    </w:p>
    <w:p w14:paraId="79FB7153" w14:textId="77777777" w:rsidR="001543EB" w:rsidRPr="001543EB" w:rsidRDefault="001543EB" w:rsidP="001543EB"/>
    <w:tbl>
      <w:tblPr>
        <w:tblStyle w:val="Tablaconcuadrcula"/>
        <w:tblW w:w="0" w:type="auto"/>
        <w:tblLook w:val="04A0" w:firstRow="1" w:lastRow="0" w:firstColumn="1" w:lastColumn="0" w:noHBand="0" w:noVBand="1"/>
      </w:tblPr>
      <w:tblGrid>
        <w:gridCol w:w="2694"/>
        <w:gridCol w:w="5800"/>
      </w:tblGrid>
      <w:tr w:rsidR="001543EB" w:rsidRPr="001E29C0" w14:paraId="508B9386" w14:textId="77777777" w:rsidTr="00247703">
        <w:tc>
          <w:tcPr>
            <w:tcW w:w="2694" w:type="dxa"/>
            <w:tcBorders>
              <w:left w:val="nil"/>
              <w:bottom w:val="single" w:sz="4" w:space="0" w:color="auto"/>
              <w:right w:val="nil"/>
            </w:tcBorders>
          </w:tcPr>
          <w:p w14:paraId="74D5C313" w14:textId="64C5A59D" w:rsidR="001543EB" w:rsidRPr="001E29C0" w:rsidRDefault="001543EB" w:rsidP="00247703">
            <w:pPr>
              <w:ind w:firstLine="0"/>
              <w:rPr>
                <w:b/>
              </w:rPr>
            </w:pPr>
            <w:r w:rsidRPr="001E29C0">
              <w:rPr>
                <w:b/>
              </w:rPr>
              <w:t>CU-0</w:t>
            </w:r>
            <w:r w:rsidR="004843F3">
              <w:rPr>
                <w:b/>
              </w:rPr>
              <w:t>7</w:t>
            </w:r>
          </w:p>
        </w:tc>
        <w:tc>
          <w:tcPr>
            <w:tcW w:w="5800" w:type="dxa"/>
            <w:tcBorders>
              <w:left w:val="nil"/>
              <w:bottom w:val="single" w:sz="4" w:space="0" w:color="auto"/>
              <w:right w:val="nil"/>
            </w:tcBorders>
          </w:tcPr>
          <w:p w14:paraId="47A99A27" w14:textId="115174E1" w:rsidR="001543EB" w:rsidRPr="001E29C0" w:rsidRDefault="00F5203F" w:rsidP="00247703">
            <w:pPr>
              <w:ind w:firstLine="0"/>
              <w:rPr>
                <w:b/>
              </w:rPr>
            </w:pPr>
            <w:r>
              <w:rPr>
                <w:b/>
              </w:rPr>
              <w:t>Ayuda de la aplicación</w:t>
            </w:r>
          </w:p>
        </w:tc>
      </w:tr>
      <w:tr w:rsidR="001543EB" w14:paraId="711A1307" w14:textId="77777777" w:rsidTr="00247703">
        <w:tc>
          <w:tcPr>
            <w:tcW w:w="2694" w:type="dxa"/>
            <w:tcBorders>
              <w:left w:val="nil"/>
              <w:bottom w:val="nil"/>
              <w:right w:val="nil"/>
            </w:tcBorders>
          </w:tcPr>
          <w:p w14:paraId="15A74EDA" w14:textId="77777777" w:rsidR="001543EB" w:rsidRPr="001E29C0" w:rsidRDefault="001543EB" w:rsidP="00247703">
            <w:pPr>
              <w:ind w:firstLine="0"/>
              <w:rPr>
                <w:b/>
              </w:rPr>
            </w:pPr>
            <w:r w:rsidRPr="001E29C0">
              <w:rPr>
                <w:b/>
              </w:rPr>
              <w:t>Versión</w:t>
            </w:r>
          </w:p>
        </w:tc>
        <w:tc>
          <w:tcPr>
            <w:tcW w:w="5800" w:type="dxa"/>
            <w:tcBorders>
              <w:left w:val="nil"/>
              <w:bottom w:val="nil"/>
              <w:right w:val="nil"/>
            </w:tcBorders>
          </w:tcPr>
          <w:p w14:paraId="4E88CC7F" w14:textId="77777777" w:rsidR="001543EB" w:rsidRDefault="001543EB" w:rsidP="00247703">
            <w:pPr>
              <w:ind w:firstLine="0"/>
            </w:pPr>
            <w:r>
              <w:t>1.0</w:t>
            </w:r>
          </w:p>
        </w:tc>
      </w:tr>
      <w:tr w:rsidR="001543EB" w14:paraId="05EF6A56" w14:textId="77777777" w:rsidTr="00247703">
        <w:tc>
          <w:tcPr>
            <w:tcW w:w="2694" w:type="dxa"/>
            <w:tcBorders>
              <w:top w:val="nil"/>
              <w:left w:val="nil"/>
              <w:bottom w:val="nil"/>
              <w:right w:val="nil"/>
            </w:tcBorders>
          </w:tcPr>
          <w:p w14:paraId="1058ED28" w14:textId="77777777" w:rsidR="001543EB" w:rsidRPr="001E29C0" w:rsidRDefault="001543EB" w:rsidP="00247703">
            <w:pPr>
              <w:ind w:firstLine="0"/>
              <w:rPr>
                <w:b/>
              </w:rPr>
            </w:pPr>
            <w:r w:rsidRPr="001E29C0">
              <w:rPr>
                <w:b/>
              </w:rPr>
              <w:t>Autor</w:t>
            </w:r>
          </w:p>
        </w:tc>
        <w:tc>
          <w:tcPr>
            <w:tcW w:w="5800" w:type="dxa"/>
            <w:tcBorders>
              <w:top w:val="nil"/>
              <w:left w:val="nil"/>
              <w:bottom w:val="nil"/>
              <w:right w:val="nil"/>
            </w:tcBorders>
          </w:tcPr>
          <w:p w14:paraId="3E8EC384" w14:textId="77777777" w:rsidR="001543EB" w:rsidRDefault="001543EB" w:rsidP="00247703">
            <w:pPr>
              <w:ind w:firstLine="0"/>
            </w:pPr>
            <w:r>
              <w:t>Mario Ubierna San Mamés</w:t>
            </w:r>
          </w:p>
        </w:tc>
      </w:tr>
      <w:tr w:rsidR="001543EB" w14:paraId="2101B86F" w14:textId="77777777" w:rsidTr="00247703">
        <w:tc>
          <w:tcPr>
            <w:tcW w:w="2694" w:type="dxa"/>
            <w:tcBorders>
              <w:top w:val="nil"/>
              <w:left w:val="nil"/>
              <w:bottom w:val="nil"/>
              <w:right w:val="nil"/>
            </w:tcBorders>
          </w:tcPr>
          <w:p w14:paraId="4CCF0E61" w14:textId="77777777" w:rsidR="001543EB" w:rsidRPr="001E29C0" w:rsidRDefault="001543EB" w:rsidP="00247703">
            <w:pPr>
              <w:ind w:firstLine="0"/>
              <w:rPr>
                <w:b/>
              </w:rPr>
            </w:pPr>
            <w:r w:rsidRPr="001E29C0">
              <w:rPr>
                <w:b/>
              </w:rPr>
              <w:t>Requisitos asociados</w:t>
            </w:r>
          </w:p>
        </w:tc>
        <w:tc>
          <w:tcPr>
            <w:tcW w:w="5800" w:type="dxa"/>
            <w:tcBorders>
              <w:top w:val="nil"/>
              <w:left w:val="nil"/>
              <w:bottom w:val="nil"/>
              <w:right w:val="nil"/>
            </w:tcBorders>
          </w:tcPr>
          <w:p w14:paraId="3E676E5D" w14:textId="38B6A353" w:rsidR="001543EB" w:rsidRDefault="001543EB" w:rsidP="00247703">
            <w:pPr>
              <w:ind w:firstLine="0"/>
            </w:pPr>
            <w:r>
              <w:t>RF-</w:t>
            </w:r>
            <w:r w:rsidR="00F5203F">
              <w:t>5</w:t>
            </w:r>
          </w:p>
        </w:tc>
      </w:tr>
      <w:tr w:rsidR="001543EB" w14:paraId="0D2CE643" w14:textId="77777777" w:rsidTr="00247703">
        <w:tc>
          <w:tcPr>
            <w:tcW w:w="2694" w:type="dxa"/>
            <w:tcBorders>
              <w:top w:val="nil"/>
              <w:left w:val="nil"/>
              <w:bottom w:val="nil"/>
              <w:right w:val="nil"/>
            </w:tcBorders>
          </w:tcPr>
          <w:p w14:paraId="5A0D3B36" w14:textId="77777777" w:rsidR="001543EB" w:rsidRPr="001E29C0" w:rsidRDefault="001543EB" w:rsidP="00247703">
            <w:pPr>
              <w:ind w:firstLine="0"/>
              <w:rPr>
                <w:b/>
              </w:rPr>
            </w:pPr>
            <w:r w:rsidRPr="001E29C0">
              <w:rPr>
                <w:b/>
              </w:rPr>
              <w:t>Descripción</w:t>
            </w:r>
          </w:p>
        </w:tc>
        <w:tc>
          <w:tcPr>
            <w:tcW w:w="5800" w:type="dxa"/>
            <w:tcBorders>
              <w:top w:val="nil"/>
              <w:left w:val="nil"/>
              <w:bottom w:val="nil"/>
              <w:right w:val="nil"/>
            </w:tcBorders>
          </w:tcPr>
          <w:p w14:paraId="48A56BFF" w14:textId="06B4EE6B" w:rsidR="001543EB" w:rsidRDefault="00E6659B" w:rsidP="00247703">
            <w:pPr>
              <w:ind w:firstLine="0"/>
            </w:pPr>
            <w:r>
              <w:t>El usuario tiene que poder obtener ayuda (información) sobre el mal funcionamiento de la aplicación.</w:t>
            </w:r>
          </w:p>
        </w:tc>
      </w:tr>
      <w:tr w:rsidR="001543EB" w:rsidRPr="00AA6642" w14:paraId="3708B00B" w14:textId="77777777" w:rsidTr="00247703">
        <w:tc>
          <w:tcPr>
            <w:tcW w:w="2694" w:type="dxa"/>
            <w:tcBorders>
              <w:top w:val="nil"/>
              <w:left w:val="nil"/>
              <w:bottom w:val="nil"/>
              <w:right w:val="nil"/>
            </w:tcBorders>
          </w:tcPr>
          <w:p w14:paraId="0E8A5CE7" w14:textId="77777777" w:rsidR="001543EB" w:rsidRPr="001E29C0" w:rsidRDefault="001543EB" w:rsidP="00247703">
            <w:pPr>
              <w:ind w:firstLine="0"/>
              <w:rPr>
                <w:b/>
              </w:rPr>
            </w:pPr>
            <w:r w:rsidRPr="001E29C0">
              <w:rPr>
                <w:b/>
              </w:rPr>
              <w:t>Precondición</w:t>
            </w:r>
          </w:p>
        </w:tc>
        <w:tc>
          <w:tcPr>
            <w:tcW w:w="5800" w:type="dxa"/>
            <w:tcBorders>
              <w:top w:val="nil"/>
              <w:left w:val="nil"/>
              <w:bottom w:val="nil"/>
              <w:right w:val="nil"/>
            </w:tcBorders>
          </w:tcPr>
          <w:p w14:paraId="6D1AC51C" w14:textId="77777777" w:rsidR="001543EB" w:rsidRPr="00AA6642" w:rsidRDefault="001543EB" w:rsidP="00247703">
            <w:pPr>
              <w:ind w:firstLine="0"/>
            </w:pPr>
            <w:r>
              <w:t xml:space="preserve">La </w:t>
            </w:r>
            <w:r>
              <w:rPr>
                <w:i/>
              </w:rPr>
              <w:t xml:space="preserve">toolkit </w:t>
            </w:r>
            <w:r>
              <w:t>se encuentra disponible.</w:t>
            </w:r>
          </w:p>
        </w:tc>
      </w:tr>
      <w:tr w:rsidR="001543EB" w14:paraId="7AC4BE62" w14:textId="77777777" w:rsidTr="00247703">
        <w:tc>
          <w:tcPr>
            <w:tcW w:w="2694" w:type="dxa"/>
            <w:tcBorders>
              <w:top w:val="nil"/>
              <w:left w:val="nil"/>
              <w:bottom w:val="nil"/>
              <w:right w:val="nil"/>
            </w:tcBorders>
          </w:tcPr>
          <w:p w14:paraId="63566CFC" w14:textId="77777777" w:rsidR="001543EB" w:rsidRPr="001E29C0" w:rsidRDefault="001543EB" w:rsidP="00247703">
            <w:pPr>
              <w:ind w:firstLine="0"/>
              <w:rPr>
                <w:b/>
              </w:rPr>
            </w:pPr>
            <w:r w:rsidRPr="001E29C0">
              <w:rPr>
                <w:b/>
              </w:rPr>
              <w:t>Acciones</w:t>
            </w:r>
          </w:p>
        </w:tc>
        <w:tc>
          <w:tcPr>
            <w:tcW w:w="5800" w:type="dxa"/>
            <w:tcBorders>
              <w:top w:val="nil"/>
              <w:left w:val="nil"/>
              <w:bottom w:val="nil"/>
              <w:right w:val="nil"/>
            </w:tcBorders>
          </w:tcPr>
          <w:p w14:paraId="059FFB55" w14:textId="77777777" w:rsidR="001543EB" w:rsidRDefault="001543EB" w:rsidP="00247703">
            <w:pPr>
              <w:ind w:firstLine="0"/>
            </w:pPr>
            <w:r>
              <w:t>1º El usuario ejecuta el comando para la generación de los ficheros.</w:t>
            </w:r>
          </w:p>
          <w:p w14:paraId="7C1EB80E" w14:textId="77777777" w:rsidR="001543EB" w:rsidRDefault="00732C0C" w:rsidP="00247703">
            <w:pPr>
              <w:ind w:firstLine="0"/>
            </w:pPr>
            <w:r>
              <w:t>2</w:t>
            </w:r>
            <w:r w:rsidR="001543EB">
              <w:t>º Si no hay ningún error, el proceso se habrá realizado de forma correcta</w:t>
            </w:r>
            <w:r>
              <w:t>, de lo contrario se mostrará información al usuario sobre el error</w:t>
            </w:r>
            <w:r w:rsidR="001543EB">
              <w:t>.</w:t>
            </w:r>
          </w:p>
          <w:p w14:paraId="064AB314" w14:textId="505A059B" w:rsidR="001E77CE" w:rsidRPr="001E77CE" w:rsidRDefault="001E77CE" w:rsidP="00247703">
            <w:pPr>
              <w:ind w:firstLine="0"/>
            </w:pPr>
            <w:r>
              <w:t xml:space="preserve">3º De forma opcional, podrá leer el README.md para obtener más información sobre la instalación y funcionamiento de la </w:t>
            </w:r>
            <w:r>
              <w:rPr>
                <w:i/>
              </w:rPr>
              <w:t>toolkit</w:t>
            </w:r>
            <w:r>
              <w:t>.</w:t>
            </w:r>
          </w:p>
        </w:tc>
      </w:tr>
      <w:tr w:rsidR="001543EB" w14:paraId="3936B8E2" w14:textId="77777777" w:rsidTr="00247703">
        <w:tc>
          <w:tcPr>
            <w:tcW w:w="2694" w:type="dxa"/>
            <w:tcBorders>
              <w:top w:val="nil"/>
              <w:left w:val="nil"/>
              <w:bottom w:val="nil"/>
              <w:right w:val="nil"/>
            </w:tcBorders>
          </w:tcPr>
          <w:p w14:paraId="68C8B7AD" w14:textId="77777777" w:rsidR="001543EB" w:rsidRPr="001E29C0" w:rsidRDefault="001543EB" w:rsidP="00247703">
            <w:pPr>
              <w:ind w:firstLine="0"/>
              <w:rPr>
                <w:b/>
              </w:rPr>
            </w:pPr>
            <w:r w:rsidRPr="001E29C0">
              <w:rPr>
                <w:b/>
              </w:rPr>
              <w:t>Postcondición</w:t>
            </w:r>
          </w:p>
        </w:tc>
        <w:tc>
          <w:tcPr>
            <w:tcW w:w="5800" w:type="dxa"/>
            <w:tcBorders>
              <w:top w:val="nil"/>
              <w:left w:val="nil"/>
              <w:bottom w:val="nil"/>
              <w:right w:val="nil"/>
            </w:tcBorders>
          </w:tcPr>
          <w:p w14:paraId="773B4E46" w14:textId="4159CE83" w:rsidR="001543EB" w:rsidRDefault="0000349A" w:rsidP="00247703">
            <w:pPr>
              <w:ind w:firstLine="0"/>
            </w:pPr>
            <w:r>
              <w:t>-</w:t>
            </w:r>
          </w:p>
        </w:tc>
      </w:tr>
      <w:tr w:rsidR="001543EB" w14:paraId="133CE929" w14:textId="77777777" w:rsidTr="00247703">
        <w:tc>
          <w:tcPr>
            <w:tcW w:w="2694" w:type="dxa"/>
            <w:tcBorders>
              <w:top w:val="nil"/>
              <w:left w:val="nil"/>
              <w:bottom w:val="nil"/>
              <w:right w:val="nil"/>
            </w:tcBorders>
          </w:tcPr>
          <w:p w14:paraId="035F8DD9" w14:textId="77777777" w:rsidR="001543EB" w:rsidRPr="001E29C0" w:rsidRDefault="001543EB" w:rsidP="00247703">
            <w:pPr>
              <w:ind w:firstLine="0"/>
              <w:rPr>
                <w:b/>
              </w:rPr>
            </w:pPr>
            <w:r w:rsidRPr="001E29C0">
              <w:rPr>
                <w:b/>
              </w:rPr>
              <w:t>Excepciones</w:t>
            </w:r>
          </w:p>
        </w:tc>
        <w:tc>
          <w:tcPr>
            <w:tcW w:w="5800" w:type="dxa"/>
            <w:tcBorders>
              <w:top w:val="nil"/>
              <w:left w:val="nil"/>
              <w:bottom w:val="nil"/>
              <w:right w:val="nil"/>
            </w:tcBorders>
          </w:tcPr>
          <w:p w14:paraId="3B79F4A7" w14:textId="77777777" w:rsidR="0000349A" w:rsidRDefault="0000349A" w:rsidP="0000349A">
            <w:pPr>
              <w:pStyle w:val="Prrafodelista"/>
              <w:numPr>
                <w:ilvl w:val="0"/>
                <w:numId w:val="22"/>
              </w:numPr>
            </w:pPr>
            <w:r>
              <w:t>Errores lanzados por los módulos FS y FS-EXTRA.</w:t>
            </w:r>
          </w:p>
          <w:p w14:paraId="50AB81E2" w14:textId="77777777" w:rsidR="0000349A" w:rsidRDefault="0000349A" w:rsidP="0000349A">
            <w:pPr>
              <w:pStyle w:val="Prrafodelista"/>
              <w:numPr>
                <w:ilvl w:val="0"/>
                <w:numId w:val="22"/>
              </w:numPr>
            </w:pPr>
            <w:r w:rsidRPr="00361475">
              <w:lastRenderedPageBreak/>
              <w:t>ERROR: no está definida la propiedad electronProject</w:t>
            </w:r>
            <w:r>
              <w:t>.</w:t>
            </w:r>
          </w:p>
          <w:p w14:paraId="348C7B7D" w14:textId="77777777" w:rsidR="001543EB" w:rsidRDefault="0000349A" w:rsidP="0000349A">
            <w:pPr>
              <w:pStyle w:val="Prrafodelista"/>
              <w:numPr>
                <w:ilvl w:val="0"/>
                <w:numId w:val="22"/>
              </w:numPr>
            </w:pPr>
            <w:r w:rsidRPr="00361475">
              <w:t>ERROR: no está definida la propiedad spectronProject</w:t>
            </w:r>
            <w:r>
              <w:t>.</w:t>
            </w:r>
          </w:p>
          <w:p w14:paraId="0C6A3DCF" w14:textId="77777777" w:rsidR="0000349A" w:rsidRDefault="0000349A" w:rsidP="0000349A">
            <w:pPr>
              <w:pStyle w:val="Prrafodelista"/>
              <w:numPr>
                <w:ilvl w:val="0"/>
                <w:numId w:val="22"/>
              </w:numPr>
            </w:pPr>
            <w:r w:rsidRPr="000A43E9">
              <w:t>ERROR: compruebe que es un proyecto Electron válido</w:t>
            </w:r>
            <w:r>
              <w:t>.</w:t>
            </w:r>
          </w:p>
          <w:p w14:paraId="62D1E80B" w14:textId="77777777" w:rsidR="0000349A" w:rsidRDefault="0000349A" w:rsidP="0000349A">
            <w:pPr>
              <w:pStyle w:val="Prrafodelista"/>
              <w:numPr>
                <w:ilvl w:val="0"/>
                <w:numId w:val="22"/>
              </w:numPr>
            </w:pPr>
            <w:r w:rsidRPr="000A43E9">
              <w:t>ERROR: compruebe que es un proyecto Spectron válido</w:t>
            </w:r>
            <w:r>
              <w:t>.</w:t>
            </w:r>
          </w:p>
          <w:p w14:paraId="29BFD087" w14:textId="77777777" w:rsidR="0000349A" w:rsidRDefault="0000349A" w:rsidP="0000349A">
            <w:pPr>
              <w:pStyle w:val="Prrafodelista"/>
              <w:numPr>
                <w:ilvl w:val="0"/>
                <w:numId w:val="22"/>
              </w:numPr>
            </w:pPr>
            <w:r w:rsidRPr="00173164">
              <w:t>ERROR: compruebe que ambos proyectos están en el mismo directorio</w:t>
            </w:r>
            <w:r>
              <w:t>.</w:t>
            </w:r>
          </w:p>
          <w:p w14:paraId="03D165D9" w14:textId="304EB1C9" w:rsidR="0000349A" w:rsidRDefault="0000349A" w:rsidP="0000349A">
            <w:pPr>
              <w:pStyle w:val="Prrafodelista"/>
              <w:numPr>
                <w:ilvl w:val="0"/>
                <w:numId w:val="22"/>
              </w:numPr>
            </w:pPr>
            <w:r w:rsidRPr="00BD5367">
              <w:t>ERROR: el directorio no existe</w:t>
            </w:r>
            <w:r>
              <w:t>.</w:t>
            </w:r>
          </w:p>
        </w:tc>
      </w:tr>
      <w:tr w:rsidR="001543EB" w14:paraId="4627E1BD" w14:textId="77777777" w:rsidTr="00247703">
        <w:tc>
          <w:tcPr>
            <w:tcW w:w="2694" w:type="dxa"/>
            <w:tcBorders>
              <w:top w:val="nil"/>
              <w:left w:val="nil"/>
              <w:right w:val="nil"/>
            </w:tcBorders>
          </w:tcPr>
          <w:p w14:paraId="22C98DA2" w14:textId="77777777" w:rsidR="001543EB" w:rsidRPr="001E29C0" w:rsidRDefault="001543EB" w:rsidP="00247703">
            <w:pPr>
              <w:ind w:firstLine="0"/>
              <w:rPr>
                <w:b/>
              </w:rPr>
            </w:pPr>
            <w:r w:rsidRPr="001E29C0">
              <w:rPr>
                <w:b/>
              </w:rPr>
              <w:lastRenderedPageBreak/>
              <w:t>Importancia</w:t>
            </w:r>
          </w:p>
        </w:tc>
        <w:tc>
          <w:tcPr>
            <w:tcW w:w="5800" w:type="dxa"/>
            <w:tcBorders>
              <w:top w:val="nil"/>
              <w:left w:val="nil"/>
              <w:right w:val="nil"/>
            </w:tcBorders>
          </w:tcPr>
          <w:p w14:paraId="294B3B1F" w14:textId="77777777" w:rsidR="001543EB" w:rsidRDefault="001543EB" w:rsidP="00994A58">
            <w:pPr>
              <w:keepNext/>
              <w:ind w:firstLine="0"/>
            </w:pPr>
            <w:r>
              <w:t>Alta</w:t>
            </w:r>
          </w:p>
        </w:tc>
      </w:tr>
    </w:tbl>
    <w:p w14:paraId="06585D2E" w14:textId="28FD0D9D" w:rsidR="00D97A88" w:rsidRDefault="00994A58" w:rsidP="00994A58">
      <w:pPr>
        <w:pStyle w:val="Descripcin"/>
        <w:jc w:val="center"/>
      </w:pPr>
      <w:bookmarkStart w:id="29" w:name="_Toc12895031"/>
      <w:r>
        <w:t xml:space="preserve">Tabla </w:t>
      </w:r>
      <w:r w:rsidR="00FC723F">
        <w:rPr>
          <w:noProof/>
        </w:rPr>
        <w:fldChar w:fldCharType="begin"/>
      </w:r>
      <w:r w:rsidR="00FC723F">
        <w:rPr>
          <w:noProof/>
        </w:rPr>
        <w:instrText xml:space="preserve"> SEQ Tabla \* ARABIC </w:instrText>
      </w:r>
      <w:r w:rsidR="00FC723F">
        <w:rPr>
          <w:noProof/>
        </w:rPr>
        <w:fldChar w:fldCharType="separate"/>
      </w:r>
      <w:r w:rsidR="001A7D64">
        <w:rPr>
          <w:noProof/>
        </w:rPr>
        <w:t>17</w:t>
      </w:r>
      <w:r w:rsidR="00FC723F">
        <w:rPr>
          <w:noProof/>
        </w:rPr>
        <w:fldChar w:fldCharType="end"/>
      </w:r>
      <w:r>
        <w:t xml:space="preserve"> - CU-07 Ayuda de la aplicación</w:t>
      </w:r>
      <w:bookmarkEnd w:id="29"/>
    </w:p>
    <w:p w14:paraId="75DA73F3" w14:textId="77777777" w:rsidR="00D97A88" w:rsidRPr="00D97A88" w:rsidRDefault="00D97A88" w:rsidP="00D97A88"/>
    <w:p w14:paraId="74B7C04F" w14:textId="77777777" w:rsidR="00247703" w:rsidRDefault="00247703">
      <w:pPr>
        <w:spacing w:before="0" w:after="160"/>
        <w:ind w:firstLine="0"/>
        <w:jc w:val="left"/>
        <w:sectPr w:rsidR="00247703" w:rsidSect="00F83239">
          <w:headerReference w:type="default" r:id="rId14"/>
          <w:pgSz w:w="11906" w:h="16838"/>
          <w:pgMar w:top="1417" w:right="1701" w:bottom="1417" w:left="1701" w:header="708" w:footer="708" w:gutter="0"/>
          <w:cols w:space="708"/>
          <w:titlePg/>
          <w:docGrid w:linePitch="360"/>
        </w:sectPr>
      </w:pPr>
    </w:p>
    <w:p w14:paraId="51E7F866" w14:textId="7A71CA38" w:rsidR="001A6C3D" w:rsidRDefault="001A6C3D">
      <w:pPr>
        <w:spacing w:before="0" w:after="160"/>
        <w:ind w:firstLine="0"/>
        <w:jc w:val="left"/>
      </w:pPr>
    </w:p>
    <w:p w14:paraId="7A67B90E" w14:textId="77777777" w:rsidR="001A6C3D" w:rsidRDefault="001A6C3D">
      <w:pPr>
        <w:spacing w:before="0" w:after="160"/>
        <w:ind w:firstLine="0"/>
        <w:jc w:val="left"/>
      </w:pPr>
    </w:p>
    <w:tbl>
      <w:tblPr>
        <w:tblStyle w:val="Tablaconcuadrcula"/>
        <w:tblW w:w="0" w:type="auto"/>
        <w:tblLook w:val="04A0" w:firstRow="1" w:lastRow="0" w:firstColumn="1" w:lastColumn="0" w:noHBand="0" w:noVBand="1"/>
      </w:tblPr>
      <w:tblGrid>
        <w:gridCol w:w="8494"/>
      </w:tblGrid>
      <w:tr w:rsidR="001A6C3D" w14:paraId="3A9ED583" w14:textId="77777777" w:rsidTr="00E57678">
        <w:tc>
          <w:tcPr>
            <w:tcW w:w="8494" w:type="dxa"/>
            <w:tcBorders>
              <w:left w:val="nil"/>
              <w:right w:val="nil"/>
            </w:tcBorders>
          </w:tcPr>
          <w:p w14:paraId="4B313A85" w14:textId="7A1B2805" w:rsidR="001A6C3D" w:rsidRPr="00114B07" w:rsidRDefault="001A6C3D" w:rsidP="00E57678">
            <w:pPr>
              <w:pStyle w:val="Ttulo1"/>
              <w:numPr>
                <w:ilvl w:val="0"/>
                <w:numId w:val="4"/>
              </w:numPr>
              <w:jc w:val="center"/>
              <w:outlineLvl w:val="0"/>
            </w:pPr>
            <w:bookmarkStart w:id="30" w:name="_Toc12894999"/>
            <w:r>
              <w:t>Especificación de Diseño</w:t>
            </w:r>
            <w:bookmarkEnd w:id="30"/>
          </w:p>
        </w:tc>
      </w:tr>
    </w:tbl>
    <w:p w14:paraId="5734A716" w14:textId="77777777" w:rsidR="00267BF4" w:rsidRDefault="00267BF4">
      <w:pPr>
        <w:spacing w:before="0" w:after="160"/>
        <w:ind w:firstLine="0"/>
        <w:jc w:val="left"/>
      </w:pPr>
    </w:p>
    <w:p w14:paraId="2F786F0A" w14:textId="77777777" w:rsidR="000A3AF1" w:rsidRDefault="00267BF4" w:rsidP="00267BF4">
      <w:pPr>
        <w:pStyle w:val="Ttulo2"/>
      </w:pPr>
      <w:r>
        <w:t xml:space="preserve"> </w:t>
      </w:r>
      <w:bookmarkStart w:id="31" w:name="_Toc12895000"/>
      <w:r>
        <w:t>Introducción</w:t>
      </w:r>
      <w:bookmarkEnd w:id="31"/>
    </w:p>
    <w:p w14:paraId="56FB0E69" w14:textId="48ED36CE" w:rsidR="000A3AF1" w:rsidRDefault="000A3AF1" w:rsidP="000A3AF1">
      <w:r>
        <w:t xml:space="preserve">En este apéndice se va a estudiar y analizar los distintos diseños de la </w:t>
      </w:r>
      <w:r>
        <w:rPr>
          <w:i/>
        </w:rPr>
        <w:t>toolkit</w:t>
      </w:r>
      <w:r>
        <w:t>, es decir, el diseño de datos, el procedimental y el diseño arquitectónico.</w:t>
      </w:r>
    </w:p>
    <w:p w14:paraId="325690FD" w14:textId="77777777" w:rsidR="000A20DF" w:rsidRDefault="000A20DF" w:rsidP="000A20DF">
      <w:pPr>
        <w:pStyle w:val="Ttulo2"/>
      </w:pPr>
      <w:r>
        <w:t xml:space="preserve"> </w:t>
      </w:r>
      <w:bookmarkStart w:id="32" w:name="_Toc12895001"/>
      <w:r>
        <w:t>Diseño de datos</w:t>
      </w:r>
      <w:bookmarkEnd w:id="32"/>
    </w:p>
    <w:p w14:paraId="1CDCDCBD" w14:textId="64B3BF0E" w:rsidR="00A3201B" w:rsidRDefault="000A20DF" w:rsidP="00A3201B">
      <w:r>
        <w:t>Aunque en TestingAWE sí que realizamos un diseño de datos “interno”, es decir,</w:t>
      </w:r>
      <w:r w:rsidR="00A3201B">
        <w:t xml:space="preserve"> la información que se proporciona a la </w:t>
      </w:r>
      <w:r w:rsidR="00A3201B">
        <w:rPr>
          <w:i/>
        </w:rPr>
        <w:t>toolkit</w:t>
      </w:r>
      <w:r w:rsidR="00A3201B">
        <w:t xml:space="preserve"> ha de tener una determina estructura, por ejemplo, la obtención de los elementos HTML que se encuentra</w:t>
      </w:r>
      <w:r w:rsidR="00A50B73">
        <w:t>n</w:t>
      </w:r>
      <w:r w:rsidR="00A3201B">
        <w:t xml:space="preserve"> en una determina página se realiza a través de un array</w:t>
      </w:r>
      <w:r w:rsidR="00895FA8">
        <w:t xml:space="preserve"> de arrays</w:t>
      </w:r>
      <w:r w:rsidR="00A3201B">
        <w:t>, en el cual guardamos el tag del elemento junto con su id</w:t>
      </w:r>
      <w:r w:rsidR="00C73A5A">
        <w:t>, tal y como podemos ver en la siguiente ilustración</w:t>
      </w:r>
      <w:r w:rsidR="00A3201B">
        <w:t>.</w:t>
      </w:r>
    </w:p>
    <w:p w14:paraId="4BA9F092" w14:textId="77777777" w:rsidR="0035109C" w:rsidRDefault="00405D3A" w:rsidP="0035109C">
      <w:pPr>
        <w:keepNext/>
        <w:jc w:val="center"/>
      </w:pPr>
      <w:r>
        <w:rPr>
          <w:noProof/>
        </w:rPr>
        <w:drawing>
          <wp:inline distT="0" distB="0" distL="0" distR="0" wp14:anchorId="6DF0EDBF" wp14:editId="26B1EEF4">
            <wp:extent cx="4257675" cy="3171884"/>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55042" cy="3244420"/>
                    </a:xfrm>
                    <a:prstGeom prst="rect">
                      <a:avLst/>
                    </a:prstGeom>
                  </pic:spPr>
                </pic:pic>
              </a:graphicData>
            </a:graphic>
          </wp:inline>
        </w:drawing>
      </w:r>
    </w:p>
    <w:p w14:paraId="26284A8D" w14:textId="0642700D" w:rsidR="00405D3A" w:rsidRPr="00A3201B" w:rsidRDefault="0035109C" w:rsidP="0035109C">
      <w:pPr>
        <w:pStyle w:val="Descripcin"/>
        <w:jc w:val="center"/>
      </w:pPr>
      <w:bookmarkStart w:id="33" w:name="_Toc12895032"/>
      <w:r>
        <w:t xml:space="preserve">Ilustración </w:t>
      </w:r>
      <w:r w:rsidR="00C807A3">
        <w:rPr>
          <w:noProof/>
        </w:rPr>
        <w:fldChar w:fldCharType="begin"/>
      </w:r>
      <w:r w:rsidR="00C807A3">
        <w:rPr>
          <w:noProof/>
        </w:rPr>
        <w:instrText xml:space="preserve"> SEQ Ilustración \* ARABIC </w:instrText>
      </w:r>
      <w:r w:rsidR="00C807A3">
        <w:rPr>
          <w:noProof/>
        </w:rPr>
        <w:fldChar w:fldCharType="separate"/>
      </w:r>
      <w:r w:rsidR="001A7D64">
        <w:rPr>
          <w:noProof/>
        </w:rPr>
        <w:t>1</w:t>
      </w:r>
      <w:r w:rsidR="00C807A3">
        <w:rPr>
          <w:noProof/>
        </w:rPr>
        <w:fldChar w:fldCharType="end"/>
      </w:r>
      <w:r>
        <w:t xml:space="preserve"> - Estructura interna para la obtención de los elementos HTML</w:t>
      </w:r>
      <w:bookmarkEnd w:id="33"/>
    </w:p>
    <w:p w14:paraId="36FE9452" w14:textId="21A5E8F7" w:rsidR="003C544E" w:rsidRDefault="00A3201B" w:rsidP="000A20DF">
      <w:r>
        <w:lastRenderedPageBreak/>
        <w:t>Sin embargo, e</w:t>
      </w:r>
      <w:r w:rsidR="000A20DF">
        <w:t xml:space="preserve">ste trabajo de fin de grado presenta la característica que no posee un diseño de </w:t>
      </w:r>
      <w:r>
        <w:t xml:space="preserve">base </w:t>
      </w:r>
      <w:r w:rsidR="000A20DF">
        <w:t>datos, es decir, no es necesario el almacenamiento de información para el funcionamiento de la</w:t>
      </w:r>
      <w:r w:rsidR="00895FA8">
        <w:t xml:space="preserve"> </w:t>
      </w:r>
      <w:r w:rsidR="00895FA8">
        <w:rPr>
          <w:i/>
        </w:rPr>
        <w:t>toolkit</w:t>
      </w:r>
      <w:r w:rsidR="00B258BC">
        <w:t xml:space="preserve">, ya que todo lo </w:t>
      </w:r>
      <w:r w:rsidR="00567C6C">
        <w:t>que necesitamos</w:t>
      </w:r>
      <w:r w:rsidR="00B258BC">
        <w:t xml:space="preserve"> es el fichero de configuración inicial “aweconfig.json” y la aplicación Angular/Electron (dando por supuesto que ya está instalado el módulo TestingAWE en nuestro proyecto)</w:t>
      </w:r>
      <w:r w:rsidR="000A20DF">
        <w:t>.</w:t>
      </w:r>
      <w:r w:rsidR="000A3AF1">
        <w:t xml:space="preserve"> </w:t>
      </w:r>
    </w:p>
    <w:p w14:paraId="1EAC8E4A" w14:textId="77777777" w:rsidR="003C544E" w:rsidRDefault="003C544E" w:rsidP="003C544E">
      <w:pPr>
        <w:pStyle w:val="Ttulo2"/>
      </w:pPr>
      <w:r>
        <w:t xml:space="preserve"> </w:t>
      </w:r>
      <w:bookmarkStart w:id="34" w:name="_Toc12895002"/>
      <w:r>
        <w:t>Diseño procedimental</w:t>
      </w:r>
      <w:bookmarkEnd w:id="34"/>
    </w:p>
    <w:p w14:paraId="572A35EE" w14:textId="570DF639" w:rsidR="00E21673" w:rsidRDefault="003C544E" w:rsidP="003C544E">
      <w:r>
        <w:t xml:space="preserve">En este apartado vamos a realizar el estudio sobre el funcionamiento de nuestra aplicación </w:t>
      </w:r>
      <w:r w:rsidR="00E21673">
        <w:t>a través de un diagrama de secuencia.</w:t>
      </w:r>
    </w:p>
    <w:p w14:paraId="725D251D" w14:textId="77777777" w:rsidR="0016407C" w:rsidRDefault="00E21673" w:rsidP="003C544E">
      <w:r>
        <w:t xml:space="preserve">En este diagrama se ha representado el cómo se comunican las partes que componen la </w:t>
      </w:r>
      <w:r w:rsidRPr="000A2416">
        <w:rPr>
          <w:i/>
        </w:rPr>
        <w:t>toolkit</w:t>
      </w:r>
      <w:r>
        <w:t xml:space="preserve"> para la generación de los ficheros.</w:t>
      </w:r>
      <w:r w:rsidR="00947CCE">
        <w:t xml:space="preserve"> Para que este diagrama tenga sentido se da por supuesto que el proyecto en el que está instalado el módulo TestingAWE está configurado correctamente, y además poseemos una aplicación Angular/Electron sobre la que ejecutar nuestra </w:t>
      </w:r>
      <w:r w:rsidR="00947CCE">
        <w:rPr>
          <w:i/>
        </w:rPr>
        <w:t>toolkit</w:t>
      </w:r>
      <w:r w:rsidR="00947CCE">
        <w:t>.</w:t>
      </w:r>
    </w:p>
    <w:p w14:paraId="4C2C7AB4" w14:textId="77777777" w:rsidR="007E5A92" w:rsidRDefault="0016407C" w:rsidP="007E5A92">
      <w:pPr>
        <w:keepNext/>
        <w:spacing w:before="0" w:after="160"/>
        <w:ind w:firstLine="0"/>
        <w:jc w:val="left"/>
      </w:pPr>
      <w:r>
        <w:br w:type="page"/>
      </w:r>
      <w:r w:rsidR="007E5A92">
        <w:rPr>
          <w:noProof/>
        </w:rPr>
        <w:lastRenderedPageBreak/>
        <w:drawing>
          <wp:inline distT="0" distB="0" distL="0" distR="0" wp14:anchorId="1CB168F6" wp14:editId="4DC8BD78">
            <wp:extent cx="8026113" cy="4899288"/>
            <wp:effectExtent l="127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aSecuenciaAutomatizacion.png"/>
                    <pic:cNvPicPr/>
                  </pic:nvPicPr>
                  <pic:blipFill>
                    <a:blip r:embed="rId16">
                      <a:extLst>
                        <a:ext uri="{28A0092B-C50C-407E-A947-70E740481C1C}">
                          <a14:useLocalDpi xmlns:a14="http://schemas.microsoft.com/office/drawing/2010/main" val="0"/>
                        </a:ext>
                      </a:extLst>
                    </a:blip>
                    <a:stretch>
                      <a:fillRect/>
                    </a:stretch>
                  </pic:blipFill>
                  <pic:spPr>
                    <a:xfrm rot="16200000">
                      <a:off x="0" y="0"/>
                      <a:ext cx="8069898" cy="4926015"/>
                    </a:xfrm>
                    <a:prstGeom prst="rect">
                      <a:avLst/>
                    </a:prstGeom>
                  </pic:spPr>
                </pic:pic>
              </a:graphicData>
            </a:graphic>
          </wp:inline>
        </w:drawing>
      </w:r>
    </w:p>
    <w:p w14:paraId="616C2B86" w14:textId="1FB4A3DD" w:rsidR="007E5A92" w:rsidRDefault="007E5A92" w:rsidP="007E5A92">
      <w:pPr>
        <w:pStyle w:val="Descripcin"/>
        <w:jc w:val="center"/>
      </w:pPr>
      <w:bookmarkStart w:id="35" w:name="_Toc12895033"/>
      <w:r>
        <w:t xml:space="preserve">Ilustración </w:t>
      </w:r>
      <w:r w:rsidR="00FC723F">
        <w:rPr>
          <w:noProof/>
        </w:rPr>
        <w:fldChar w:fldCharType="begin"/>
      </w:r>
      <w:r w:rsidR="00FC723F">
        <w:rPr>
          <w:noProof/>
        </w:rPr>
        <w:instrText xml:space="preserve"> SEQ Ilustración \* ARABIC </w:instrText>
      </w:r>
      <w:r w:rsidR="00FC723F">
        <w:rPr>
          <w:noProof/>
        </w:rPr>
        <w:fldChar w:fldCharType="separate"/>
      </w:r>
      <w:r w:rsidR="001A7D64">
        <w:rPr>
          <w:noProof/>
        </w:rPr>
        <w:t>2</w:t>
      </w:r>
      <w:r w:rsidR="00FC723F">
        <w:rPr>
          <w:noProof/>
        </w:rPr>
        <w:fldChar w:fldCharType="end"/>
      </w:r>
      <w:r>
        <w:t xml:space="preserve"> - Diagrama de Secuencia Automatización</w:t>
      </w:r>
      <w:bookmarkEnd w:id="35"/>
    </w:p>
    <w:p w14:paraId="443F0063" w14:textId="77777777" w:rsidR="008D1DA9" w:rsidRDefault="008D1DA9" w:rsidP="008D1DA9">
      <w:pPr>
        <w:pStyle w:val="Ttulo2"/>
      </w:pPr>
      <w:r>
        <w:lastRenderedPageBreak/>
        <w:t xml:space="preserve"> </w:t>
      </w:r>
      <w:bookmarkStart w:id="36" w:name="_Toc12895003"/>
      <w:r>
        <w:t>Diseño arquitectónico</w:t>
      </w:r>
      <w:bookmarkEnd w:id="36"/>
    </w:p>
    <w:p w14:paraId="03B88D03" w14:textId="77777777" w:rsidR="00FB3558" w:rsidRDefault="00FB3558" w:rsidP="000D62FD">
      <w:r>
        <w:t>Para realizar el desarrollo software de esta aplicación hemos tenido que seguir tres patrones de diseño:</w:t>
      </w:r>
    </w:p>
    <w:p w14:paraId="24705ECD" w14:textId="77777777" w:rsidR="0017011B" w:rsidRDefault="0017011B" w:rsidP="0017011B">
      <w:pPr>
        <w:pStyle w:val="Prrafodelista"/>
        <w:numPr>
          <w:ilvl w:val="0"/>
          <w:numId w:val="24"/>
        </w:numPr>
      </w:pPr>
      <w:r>
        <w:t>Patrones arquitectónicos: Modelo-Vista-Controlador (MVC) y el patrón Singleton.</w:t>
      </w:r>
    </w:p>
    <w:p w14:paraId="4FC4D870" w14:textId="77777777" w:rsidR="0017011B" w:rsidRDefault="0017011B" w:rsidP="0017011B">
      <w:pPr>
        <w:pStyle w:val="Prrafodelista"/>
        <w:numPr>
          <w:ilvl w:val="0"/>
          <w:numId w:val="24"/>
        </w:numPr>
      </w:pPr>
      <w:r>
        <w:t>Patrón de automatización: Page-Object-Model (POM)</w:t>
      </w:r>
    </w:p>
    <w:p w14:paraId="72963198" w14:textId="77777777" w:rsidR="0017011B" w:rsidRDefault="0017011B" w:rsidP="0017011B">
      <w:pPr>
        <w:ind w:firstLine="0"/>
        <w:rPr>
          <w:b/>
        </w:rPr>
      </w:pPr>
      <w:r>
        <w:rPr>
          <w:b/>
        </w:rPr>
        <w:t>Modelo-Vista-Controlador (MVC)</w:t>
      </w:r>
    </w:p>
    <w:p w14:paraId="2667E4D9" w14:textId="7641482E" w:rsidR="0017011B" w:rsidRDefault="0017011B" w:rsidP="0017011B">
      <w:r>
        <w:t>El Modelo-Vista-Controlador es un patrón de diseño software, el cual nos permite separar los datos y la lógica de la aplicación de la lógica de la vista</w:t>
      </w:r>
      <w:r w:rsidR="000A21A1">
        <w:t xml:space="preserve"> </w:t>
      </w:r>
      <w:r w:rsidR="000A21A1">
        <w:fldChar w:fldCharType="begin"/>
      </w:r>
      <w:r w:rsidR="002A32F2">
        <w:instrText xml:space="preserve"> ADDIN ZOTERO_ITEM CSL_CITATION {"citationID":"Jn4zydPK","properties":{"formattedCitation":"[14]","plainCitation":"[14]","noteIndex":0},"citationItems":[{"id":33,"uris":["http://zotero.org/users/local/0nWuOkQL/items/QRRXZQA7"],"uri":["http://zotero.org/users/local/0nWuOkQL/items/QRRXZQA7"],"itemData":{"id":33,"type":"entry-encyclopedia","title":"Modelo–vista–controlador","container-title":"Wikipedia, la enciclopedia libre","source":"Wikipedia","abstract":"Modelo-vista-controlador (MVC) es un patrón de arquitectura de software, que separa los datos y la lógica de negocio de una aplicación de su representación y el módulo encargado de gestionar los eventos y las comunicaciones. Para ello MVC propone la construcción de tres componentes distintos que son el modelo, la vista y el controlador, es decir, por un lado define componentes para la representación de la información, y por otro lado para la interacción del usuario.[1]</w:instrText>
      </w:r>
      <w:r w:rsidR="002A32F2">
        <w:rPr>
          <w:rFonts w:ascii="Cambria Math" w:hAnsi="Cambria Math" w:cs="Cambria Math"/>
        </w:rPr>
        <w:instrText>​</w:instrText>
      </w:r>
      <w:r w:rsidR="002A32F2">
        <w:instrText>[2]</w:instrText>
      </w:r>
      <w:r w:rsidR="002A32F2">
        <w:rPr>
          <w:rFonts w:ascii="Cambria Math" w:hAnsi="Cambria Math" w:cs="Cambria Math"/>
        </w:rPr>
        <w:instrText>​</w:instrText>
      </w:r>
      <w:r w:rsidR="002A32F2">
        <w:instrText xml:space="preserve"> Este patr</w:instrText>
      </w:r>
      <w:r w:rsidR="002A32F2">
        <w:rPr>
          <w:rFonts w:cs="LM Roman 12"/>
        </w:rPr>
        <w:instrText>ó</w:instrText>
      </w:r>
      <w:r w:rsidR="002A32F2">
        <w:instrText>n de arquitectura de software se basa en las ideas de reutilizaci</w:instrText>
      </w:r>
      <w:r w:rsidR="002A32F2">
        <w:rPr>
          <w:rFonts w:cs="LM Roman 12"/>
        </w:rPr>
        <w:instrText>ó</w:instrText>
      </w:r>
      <w:r w:rsidR="002A32F2">
        <w:instrText>n de c</w:instrText>
      </w:r>
      <w:r w:rsidR="002A32F2">
        <w:rPr>
          <w:rFonts w:cs="LM Roman 12"/>
        </w:rPr>
        <w:instrText>ó</w:instrText>
      </w:r>
      <w:r w:rsidR="002A32F2">
        <w:instrText>digo y la separaci</w:instrText>
      </w:r>
      <w:r w:rsidR="002A32F2">
        <w:rPr>
          <w:rFonts w:cs="LM Roman 12"/>
        </w:rPr>
        <w:instrText>ó</w:instrText>
      </w:r>
      <w:r w:rsidR="002A32F2">
        <w:instrText>n de conceptos, caracter</w:instrText>
      </w:r>
      <w:r w:rsidR="002A32F2">
        <w:rPr>
          <w:rFonts w:cs="LM Roman 12"/>
        </w:rPr>
        <w:instrText>í</w:instrText>
      </w:r>
      <w:r w:rsidR="002A32F2">
        <w:instrText>sticas que buscan facilitar la tarea de desarrollo de aplicaciones y su posterior mantenimiento.[3]</w:instrText>
      </w:r>
      <w:r w:rsidR="002A32F2">
        <w:rPr>
          <w:rFonts w:ascii="Cambria Math" w:hAnsi="Cambria Math" w:cs="Cambria Math"/>
        </w:rPr>
        <w:instrText>​</w:instrText>
      </w:r>
      <w:r w:rsidR="002A32F2">
        <w:instrText>[4]</w:instrText>
      </w:r>
      <w:r w:rsidR="002A32F2">
        <w:rPr>
          <w:rFonts w:ascii="Cambria Math" w:hAnsi="Cambria Math" w:cs="Cambria Math"/>
        </w:rPr>
        <w:instrText>​</w:instrText>
      </w:r>
      <w:r w:rsidR="002A32F2">
        <w:instrText xml:space="preserve">","URL":"https://es.wikipedia.org/w/index.php?title=Modelo%E2%80%93vista%E2%80%93controlador&amp;oldid=115244051","note":"Page Version ID: 115244051","language":"es","issued":{"date-parts":[["2019",4,13]]},"accessed":{"date-parts":[["2019",4,27]]}}}],"schema":"https://github.com/citation-style-language/schema/raw/master/csl-citation.json"} </w:instrText>
      </w:r>
      <w:r w:rsidR="000A21A1">
        <w:fldChar w:fldCharType="separate"/>
      </w:r>
      <w:r w:rsidR="002A32F2" w:rsidRPr="002A32F2">
        <w:t>[14]</w:t>
      </w:r>
      <w:r w:rsidR="000A21A1">
        <w:fldChar w:fldCharType="end"/>
      </w:r>
      <w:r w:rsidR="000A21A1">
        <w:t xml:space="preserve"> </w:t>
      </w:r>
      <w:r w:rsidR="000A21A1">
        <w:fldChar w:fldCharType="begin"/>
      </w:r>
      <w:r w:rsidR="002A32F2">
        <w:instrText xml:space="preserve"> ADDIN ZOTERO_ITEM CSL_CITATION {"citationID":"HiANX1Vh","properties":{"formattedCitation":"[15]","plainCitation":"[15]","noteIndex":0},"citationItems":[{"id":35,"uris":["http://zotero.org/users/local/0nWuOkQL/items/8UUJ9FHB"],"uri":["http://zotero.org/users/local/0nWuOkQL/items/8UUJ9FHB"],"itemData":{"id":35,"type":"webpage","title":"MVC (Model, View, Controller) explicado.","container-title":"CódigoFacilito","abstract":"El MVC o Modelo-Vista-Controlador es un patrón de arquitectura de software que, utilizando 3 componen...","URL":"https://codigofacilito.com/articulos/mvc-model-view-controller-explicado","language":"es","accessed":{"date-parts":[["2019",4,27]]}}}],"schema":"https://github.com/citation-style-language/schema/raw/master/csl-citation.json"} </w:instrText>
      </w:r>
      <w:r w:rsidR="000A21A1">
        <w:fldChar w:fldCharType="separate"/>
      </w:r>
      <w:r w:rsidR="002A32F2" w:rsidRPr="002A32F2">
        <w:t>[15]</w:t>
      </w:r>
      <w:r w:rsidR="000A21A1">
        <w:fldChar w:fldCharType="end"/>
      </w:r>
      <w:r>
        <w:t>. Este patrón tiene tres conceptos:</w:t>
      </w:r>
    </w:p>
    <w:p w14:paraId="7AC31C30" w14:textId="5840FFC2" w:rsidR="0017011B" w:rsidRDefault="0017011B" w:rsidP="0017011B">
      <w:pPr>
        <w:pStyle w:val="Prrafodelista"/>
        <w:numPr>
          <w:ilvl w:val="0"/>
          <w:numId w:val="25"/>
        </w:numPr>
      </w:pPr>
      <w:r>
        <w:t>Modelo: se encarga del manejo de los datos, aunque su principal uso suele se acceder a la base de datos, no tiene por qué</w:t>
      </w:r>
      <w:r w:rsidR="00A50B73">
        <w:t>,</w:t>
      </w:r>
      <w:r w:rsidR="006F60EC">
        <w:t xml:space="preserve"> como es en nuestro caso</w:t>
      </w:r>
      <w:r>
        <w:t>.</w:t>
      </w:r>
    </w:p>
    <w:p w14:paraId="2A1D68F5" w14:textId="77777777" w:rsidR="0017011B" w:rsidRDefault="0017011B" w:rsidP="0017011B">
      <w:pPr>
        <w:pStyle w:val="Prrafodelista"/>
        <w:numPr>
          <w:ilvl w:val="0"/>
          <w:numId w:val="25"/>
        </w:numPr>
      </w:pPr>
      <w:r>
        <w:t>Controlador: es el intermediario, ya que se encarga de pedir los datos al modelo y de dárselos a la vista.</w:t>
      </w:r>
    </w:p>
    <w:p w14:paraId="45503ADF" w14:textId="77777777" w:rsidR="0017011B" w:rsidRDefault="0017011B" w:rsidP="0017011B">
      <w:pPr>
        <w:pStyle w:val="Prrafodelista"/>
        <w:numPr>
          <w:ilvl w:val="0"/>
          <w:numId w:val="25"/>
        </w:numPr>
      </w:pPr>
      <w:r>
        <w:t>Vista: no es más que la representación de los datos, es decir, la parte gráfica.</w:t>
      </w:r>
    </w:p>
    <w:p w14:paraId="66DF5CB9" w14:textId="77777777" w:rsidR="0017011B" w:rsidRDefault="0017011B" w:rsidP="0017011B">
      <w:pPr>
        <w:keepNext/>
        <w:jc w:val="center"/>
      </w:pPr>
      <w:r>
        <w:rPr>
          <w:noProof/>
        </w:rPr>
        <w:drawing>
          <wp:inline distT="0" distB="0" distL="0" distR="0" wp14:anchorId="30A6F7B5" wp14:editId="1079ADA1">
            <wp:extent cx="3317359" cy="139210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17">
                      <a:extLst>
                        <a:ext uri="{28A0092B-C50C-407E-A947-70E740481C1C}">
                          <a14:useLocalDpi xmlns:a14="http://schemas.microsoft.com/office/drawing/2010/main" val="0"/>
                        </a:ext>
                      </a:extLst>
                    </a:blip>
                    <a:stretch>
                      <a:fillRect/>
                    </a:stretch>
                  </pic:blipFill>
                  <pic:spPr>
                    <a:xfrm>
                      <a:off x="0" y="0"/>
                      <a:ext cx="3341309" cy="1402156"/>
                    </a:xfrm>
                    <a:prstGeom prst="rect">
                      <a:avLst/>
                    </a:prstGeom>
                  </pic:spPr>
                </pic:pic>
              </a:graphicData>
            </a:graphic>
          </wp:inline>
        </w:drawing>
      </w:r>
    </w:p>
    <w:p w14:paraId="21F51407" w14:textId="79F30B1C" w:rsidR="0017011B" w:rsidRDefault="0017011B" w:rsidP="0017011B">
      <w:pPr>
        <w:pStyle w:val="Descripcin"/>
        <w:jc w:val="center"/>
      </w:pPr>
      <w:bookmarkStart w:id="37" w:name="_Toc12895034"/>
      <w:r>
        <w:t xml:space="preserve">Ilustración </w:t>
      </w:r>
      <w:r w:rsidR="00FC723F">
        <w:rPr>
          <w:noProof/>
        </w:rPr>
        <w:fldChar w:fldCharType="begin"/>
      </w:r>
      <w:r w:rsidR="00FC723F">
        <w:rPr>
          <w:noProof/>
        </w:rPr>
        <w:instrText xml:space="preserve"> SEQ Ilustración \* ARABIC </w:instrText>
      </w:r>
      <w:r w:rsidR="00FC723F">
        <w:rPr>
          <w:noProof/>
        </w:rPr>
        <w:fldChar w:fldCharType="separate"/>
      </w:r>
      <w:r w:rsidR="001A7D64">
        <w:rPr>
          <w:noProof/>
        </w:rPr>
        <w:t>3</w:t>
      </w:r>
      <w:r w:rsidR="00FC723F">
        <w:rPr>
          <w:noProof/>
        </w:rPr>
        <w:fldChar w:fldCharType="end"/>
      </w:r>
      <w:r>
        <w:t xml:space="preserve"> - Patrón MVC</w:t>
      </w:r>
      <w:bookmarkEnd w:id="37"/>
    </w:p>
    <w:p w14:paraId="5776E357" w14:textId="77777777" w:rsidR="00965510" w:rsidRDefault="00965510" w:rsidP="00965510">
      <w:pPr>
        <w:ind w:firstLine="0"/>
        <w:rPr>
          <w:b/>
        </w:rPr>
      </w:pPr>
      <w:r>
        <w:rPr>
          <w:b/>
        </w:rPr>
        <w:t>Patrón Singleton</w:t>
      </w:r>
    </w:p>
    <w:p w14:paraId="61F59C46" w14:textId="3A67AAF2" w:rsidR="00965510" w:rsidRDefault="00965510" w:rsidP="00965510">
      <w:r>
        <w:t>El patrón de diseño Singleton es uno de los patrones más sencillos y usados del desarrollo software, tiene como objetivo garantizar que s</w:t>
      </w:r>
      <w:r w:rsidR="00A50B73">
        <w:t>o</w:t>
      </w:r>
      <w:r>
        <w:t>lo hay una única instancia</w:t>
      </w:r>
      <w:r w:rsidR="00542E41">
        <w:t xml:space="preserve"> </w:t>
      </w:r>
      <w:r w:rsidR="00542E41">
        <w:fldChar w:fldCharType="begin"/>
      </w:r>
      <w:r w:rsidR="002A32F2">
        <w:instrText xml:space="preserve"> ADDIN ZOTERO_ITEM CSL_CITATION {"citationID":"nUDN7pp1","properties":{"formattedCitation":"[16]","plainCitation":"[16]","noteIndex":0},"citationItems":[{"id":37,"uris":["http://zotero.org/users/local/0nWuOkQL/items/X8BEBHNC"],"uri":["http://zotero.org/users/local/0nWuOkQL/items/X8BEBHNC"],"itemData":{"id":37,"type":"entry-encyclopedia","title":"Singleton","container-title":"Wikipedia, la enciclopedia libre","source":"Wikipedia","abstract":"En ingeniería de software, singleton o instancia única es un patrón de diseño que permite restringir la creación de objetos pertenecientes a una clase o el valor de un tipo a un único objeto.\nSu intención consiste en garantizar que una clase solo tenga una instancia y proporcionar un punto de acceso global a ella.\nEl patrón singleton se implementa creando en nuestra clase un método que crea una instancia del objeto solo si todavía no existe alguna. Para asegurar que la clase no puede ser instanciada nuevamente se regula el alcance del constructor (con modificadores de acceso como protegido o privado).\nLa instrumentación del patrón puede ser delicada en programas con múltiples hilos de ejecución. Si dos hilos de ejecución intentan crear la instancia al mismo tiempo y esta no existe todavía, solo uno de ellos debe lograr crear el objeto. La solución clásica para este problema es utilizar exclusión mutua en el método de creación de la clase que implementa el patrón.\nLas situaciones más habituales de aplicación de este patrón son aquellas en las que dicha clase controla el acceso a un recurso físico único (como puede ser el ratón o un archivo abierto en modo exclusivo) o cuando cierto tipo de datos debe estar disponible para todos los demás objetos de la aplicación.\nEl patrón singleton provee una única instancia global gracias a que:\n\nLa propia clase es responsable de crear la única instancia.\nPermite el acceso global a dicha instancia mediante un método de clase.\nDeclara el constructor de clase como privado para que no sea instanciable directamente.\nAl estar internamente autoreferenciada, en lenguajes como Java, el recolector de basura no actúa.","URL":"https://es.wikipedia.org/w/index.php?title=Singleton&amp;oldid=111190596","note":"Page Version ID: 111190596","language":"es","issued":{"date-parts":[["2018",10,10]]},"accessed":{"date-parts":[["2019",4,27]]}}}],"schema":"https://github.com/citation-style-language/schema/raw/master/csl-citation.json"} </w:instrText>
      </w:r>
      <w:r w:rsidR="00542E41">
        <w:fldChar w:fldCharType="separate"/>
      </w:r>
      <w:r w:rsidR="002A32F2" w:rsidRPr="002A32F2">
        <w:t>[16]</w:t>
      </w:r>
      <w:r w:rsidR="00542E41">
        <w:fldChar w:fldCharType="end"/>
      </w:r>
      <w:r>
        <w:t>. Para poder aplicar dicho patrón debemos realizar los siguientes puntos:</w:t>
      </w:r>
    </w:p>
    <w:p w14:paraId="26792224" w14:textId="7C7B6BB8" w:rsidR="00965510" w:rsidRDefault="00965510" w:rsidP="00965510">
      <w:pPr>
        <w:pStyle w:val="Prrafodelista"/>
        <w:numPr>
          <w:ilvl w:val="0"/>
          <w:numId w:val="26"/>
        </w:numPr>
      </w:pPr>
      <w:r>
        <w:lastRenderedPageBreak/>
        <w:t>El constructor de la clase tiene que ser privado, para asegurarnos que s</w:t>
      </w:r>
      <w:r w:rsidR="00A50B73">
        <w:t>o</w:t>
      </w:r>
      <w:r>
        <w:t>lo puede haber una instancia de la aplicación.</w:t>
      </w:r>
    </w:p>
    <w:p w14:paraId="101F8A76" w14:textId="28D332D8" w:rsidR="00965510" w:rsidRDefault="00965510" w:rsidP="00965510">
      <w:pPr>
        <w:pStyle w:val="Prrafodelista"/>
        <w:numPr>
          <w:ilvl w:val="0"/>
          <w:numId w:val="26"/>
        </w:numPr>
      </w:pPr>
      <w:r>
        <w:t>Tiene que tener un atributo privado y estático, ya que éste va a ser el que vamos a utilizar para tener una única instancia.</w:t>
      </w:r>
    </w:p>
    <w:p w14:paraId="250F7A01" w14:textId="048AA9A0" w:rsidR="00965510" w:rsidRDefault="00965510" w:rsidP="00965510">
      <w:pPr>
        <w:pStyle w:val="Prrafodelista"/>
        <w:numPr>
          <w:ilvl w:val="0"/>
          <w:numId w:val="26"/>
        </w:numPr>
      </w:pPr>
      <w:r>
        <w:t>La clase debe tener un método público y estático, en el cual vamos a generar una instancia o a devolver la instancia que ya hay.</w:t>
      </w:r>
    </w:p>
    <w:p w14:paraId="77572370" w14:textId="77777777" w:rsidR="00965510" w:rsidRDefault="00965510" w:rsidP="00965510">
      <w:pPr>
        <w:keepNext/>
        <w:jc w:val="center"/>
      </w:pPr>
      <w:r>
        <w:rPr>
          <w:noProof/>
        </w:rPr>
        <w:drawing>
          <wp:inline distT="0" distB="0" distL="0" distR="0" wp14:anchorId="7B99F93C" wp14:editId="5CFB5FD1">
            <wp:extent cx="2870790" cy="1722339"/>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NGLET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4839" cy="1766765"/>
                    </a:xfrm>
                    <a:prstGeom prst="rect">
                      <a:avLst/>
                    </a:prstGeom>
                  </pic:spPr>
                </pic:pic>
              </a:graphicData>
            </a:graphic>
          </wp:inline>
        </w:drawing>
      </w:r>
    </w:p>
    <w:p w14:paraId="569A0962" w14:textId="09ABE125" w:rsidR="00965510" w:rsidRDefault="00965510" w:rsidP="00965510">
      <w:pPr>
        <w:pStyle w:val="Descripcin"/>
        <w:jc w:val="center"/>
      </w:pPr>
      <w:bookmarkStart w:id="38" w:name="_Toc12895035"/>
      <w:r>
        <w:t xml:space="preserve">Ilustración </w:t>
      </w:r>
      <w:r w:rsidR="00FC723F">
        <w:rPr>
          <w:noProof/>
        </w:rPr>
        <w:fldChar w:fldCharType="begin"/>
      </w:r>
      <w:r w:rsidR="00FC723F">
        <w:rPr>
          <w:noProof/>
        </w:rPr>
        <w:instrText xml:space="preserve"> SEQ Ilustración \* ARABIC </w:instrText>
      </w:r>
      <w:r w:rsidR="00FC723F">
        <w:rPr>
          <w:noProof/>
        </w:rPr>
        <w:fldChar w:fldCharType="separate"/>
      </w:r>
      <w:r w:rsidR="001A7D64">
        <w:rPr>
          <w:noProof/>
        </w:rPr>
        <w:t>4</w:t>
      </w:r>
      <w:r w:rsidR="00FC723F">
        <w:rPr>
          <w:noProof/>
        </w:rPr>
        <w:fldChar w:fldCharType="end"/>
      </w:r>
      <w:r>
        <w:t xml:space="preserve"> - Patrón Singleton</w:t>
      </w:r>
      <w:bookmarkEnd w:id="38"/>
    </w:p>
    <w:p w14:paraId="4AD51F99" w14:textId="77777777" w:rsidR="0011377C" w:rsidRDefault="009B619B" w:rsidP="009B619B">
      <w:r>
        <w:t xml:space="preserve">Dicho patrón ha sido utilizado para garantizarnos que solo se creaba una única instancia de Spectron cuando se </w:t>
      </w:r>
      <w:r w:rsidR="00127888">
        <w:t>iban</w:t>
      </w:r>
      <w:r>
        <w:t xml:space="preserve"> a ejecutar los test</w:t>
      </w:r>
      <w:r w:rsidR="00127888">
        <w:t>, es decir, una vez que han sido generados los ficheros que contienen los elementos HTML, hemos tenido que crear una única instancia de Spectron para poder realizar pruebas sobre esos elementos HTML</w:t>
      </w:r>
      <w:r>
        <w:t>.</w:t>
      </w:r>
    </w:p>
    <w:p w14:paraId="4D9F4DE6" w14:textId="77777777" w:rsidR="00AC6360" w:rsidRDefault="0011377C" w:rsidP="0011377C">
      <w:pPr>
        <w:ind w:firstLine="0"/>
        <w:rPr>
          <w:b/>
        </w:rPr>
      </w:pPr>
      <w:r w:rsidRPr="0011377C">
        <w:rPr>
          <w:b/>
        </w:rPr>
        <w:t>Page-Object-Model (POM)</w:t>
      </w:r>
    </w:p>
    <w:p w14:paraId="2D49F1FE" w14:textId="2A9043F4" w:rsidR="00AC6360" w:rsidRDefault="00AC6360" w:rsidP="00AC6360">
      <w:r>
        <w:t>Aunque este patrón no es arquitectónico</w:t>
      </w:r>
      <w:r w:rsidR="00614003">
        <w:t xml:space="preserve"> en cuanto al desarrollo de la aplicación</w:t>
      </w:r>
      <w:r>
        <w:t>, sí que ha sido utilizado para la automatización</w:t>
      </w:r>
      <w:r w:rsidR="0031233E">
        <w:t>, es decir, para la generación de los ficheros</w:t>
      </w:r>
      <w:r>
        <w:t>.</w:t>
      </w:r>
    </w:p>
    <w:p w14:paraId="2C8F6BF4" w14:textId="20ACB134" w:rsidR="0004787C" w:rsidRDefault="00AC6360" w:rsidP="00AC6360">
      <w:r>
        <w:t>El patrón POM nos permite representar cada una de las pantallas que componen el sitio web o la aplicación que nos interesa probar, como un conjunto de objetos que encapsulan las características y funcionalidad</w:t>
      </w:r>
      <w:r w:rsidR="005B61AC">
        <w:t>es</w:t>
      </w:r>
      <w:r>
        <w:t xml:space="preserve"> representadas en la página</w:t>
      </w:r>
      <w:r w:rsidR="0004787C">
        <w:t xml:space="preserve"> </w:t>
      </w:r>
      <w:r w:rsidR="0004787C">
        <w:fldChar w:fldCharType="begin"/>
      </w:r>
      <w:r w:rsidR="002A32F2">
        <w:instrText xml:space="preserve"> ADDIN ZOTERO_ITEM CSL_CITATION {"citationID":"2iEoXyXn","properties":{"formattedCitation":"[17]","plainCitation":"[17]","noteIndex":0},"citationItems":[{"id":87,"uris":["http://zotero.org/users/local/0nWuOkQL/items/SQB75CGK"],"uri":["http://zotero.org/users/local/0nWuOkQL/items/SQB75CGK"],"itemData":{"id":87,"type":"post-weblog","title":"Patrones de diseño en automatización: PageObjects","container-title":"QA:news","abstract":"¿Si durante nuestros proyectos de automatización de pruebas nos encontramos muchas veces con los mismos problemas… por qué no aplicamos un patrón de diseño? ¿Por qué si en desarrollo de software lo…","URL":"https://qanewsblog.com/2014/08/07/patrones-de-diseno-en-automatizacion-page-objects/","title-short":"Patrones de diseño en automatización","language":"es-ES","issued":{"date-parts":[["2014",8,7]]},"accessed":{"date-parts":[["2019",6,20]]}}}],"schema":"https://github.com/citation-style-language/schema/raw/master/csl-citation.json"} </w:instrText>
      </w:r>
      <w:r w:rsidR="0004787C">
        <w:fldChar w:fldCharType="separate"/>
      </w:r>
      <w:r w:rsidR="002A32F2" w:rsidRPr="002A32F2">
        <w:t>[17]</w:t>
      </w:r>
      <w:r w:rsidR="0004787C">
        <w:fldChar w:fldCharType="end"/>
      </w:r>
      <w:r w:rsidR="00150EB7">
        <w:t xml:space="preserve"> </w:t>
      </w:r>
      <w:r w:rsidR="00150EB7">
        <w:fldChar w:fldCharType="begin"/>
      </w:r>
      <w:r w:rsidR="002A32F2">
        <w:instrText xml:space="preserve"> ADDIN ZOTERO_ITEM CSL_CITATION {"citationID":"clhs7gsJ","properties":{"formattedCitation":"[18]","plainCitation":"[18]","noteIndex":0},"citationItems":[{"id":89,"uris":["http://zotero.org/users/local/0nWuOkQL/items/LCZB4N6J"],"uri":["http://zotero.org/users/local/0nWuOkQL/items/LCZB4N6J"],"itemData":{"id":89,"type":"post-weblog","title":"Page Object Model (POM) | Design Pattern","container-title":"tajawal","abstract":"What is POM?","URL":"https://medium.com/tech-tajawal/page-object-model-pom-design-pattern-f9588630800b","author":[{"family":"Mohsin","given":""}],"issued":{"date-parts":[["2018",5,24]]},"accessed":{"date-parts":[["2019",6,20]]}}}],"schema":"https://github.com/citation-style-language/schema/raw/master/csl-citation.json"} </w:instrText>
      </w:r>
      <w:r w:rsidR="00150EB7">
        <w:fldChar w:fldCharType="separate"/>
      </w:r>
      <w:r w:rsidR="002A32F2" w:rsidRPr="002A32F2">
        <w:t>[18]</w:t>
      </w:r>
      <w:r w:rsidR="00150EB7">
        <w:fldChar w:fldCharType="end"/>
      </w:r>
      <w:r>
        <w:t>.</w:t>
      </w:r>
    </w:p>
    <w:p w14:paraId="26A1A4B5" w14:textId="77777777" w:rsidR="0004787C" w:rsidRDefault="0004787C" w:rsidP="0004787C">
      <w:pPr>
        <w:keepNext/>
        <w:jc w:val="center"/>
      </w:pPr>
      <w:r>
        <w:rPr>
          <w:noProof/>
        </w:rPr>
        <w:lastRenderedPageBreak/>
        <w:drawing>
          <wp:inline distT="0" distB="0" distL="0" distR="0" wp14:anchorId="7DFAE266" wp14:editId="0C290014">
            <wp:extent cx="3386355" cy="1123950"/>
            <wp:effectExtent l="0" t="0" r="508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OM.PNG"/>
                    <pic:cNvPicPr/>
                  </pic:nvPicPr>
                  <pic:blipFill>
                    <a:blip r:embed="rId19">
                      <a:extLst>
                        <a:ext uri="{28A0092B-C50C-407E-A947-70E740481C1C}">
                          <a14:useLocalDpi xmlns:a14="http://schemas.microsoft.com/office/drawing/2010/main" val="0"/>
                        </a:ext>
                      </a:extLst>
                    </a:blip>
                    <a:stretch>
                      <a:fillRect/>
                    </a:stretch>
                  </pic:blipFill>
                  <pic:spPr>
                    <a:xfrm>
                      <a:off x="0" y="0"/>
                      <a:ext cx="3413030" cy="1132804"/>
                    </a:xfrm>
                    <a:prstGeom prst="rect">
                      <a:avLst/>
                    </a:prstGeom>
                  </pic:spPr>
                </pic:pic>
              </a:graphicData>
            </a:graphic>
          </wp:inline>
        </w:drawing>
      </w:r>
    </w:p>
    <w:p w14:paraId="223870E6" w14:textId="632B59F0" w:rsidR="0004787C" w:rsidRDefault="0004787C" w:rsidP="0004787C">
      <w:pPr>
        <w:pStyle w:val="Descripcin"/>
        <w:jc w:val="center"/>
      </w:pPr>
      <w:bookmarkStart w:id="39" w:name="_Toc12895036"/>
      <w:r>
        <w:t xml:space="preserve">Ilustración </w:t>
      </w:r>
      <w:r w:rsidR="00FC723F">
        <w:rPr>
          <w:noProof/>
        </w:rPr>
        <w:fldChar w:fldCharType="begin"/>
      </w:r>
      <w:r w:rsidR="00FC723F">
        <w:rPr>
          <w:noProof/>
        </w:rPr>
        <w:instrText xml:space="preserve"> SEQ Ilustración \* ARABIC </w:instrText>
      </w:r>
      <w:r w:rsidR="00FC723F">
        <w:rPr>
          <w:noProof/>
        </w:rPr>
        <w:fldChar w:fldCharType="separate"/>
      </w:r>
      <w:r w:rsidR="001A7D64">
        <w:rPr>
          <w:noProof/>
        </w:rPr>
        <w:t>5</w:t>
      </w:r>
      <w:r w:rsidR="00FC723F">
        <w:rPr>
          <w:noProof/>
        </w:rPr>
        <w:fldChar w:fldCharType="end"/>
      </w:r>
      <w:r>
        <w:t xml:space="preserve"> - Patrón POM</w:t>
      </w:r>
      <w:bookmarkEnd w:id="39"/>
    </w:p>
    <w:p w14:paraId="7AF76959" w14:textId="77777777" w:rsidR="00472E10" w:rsidRDefault="00046B04" w:rsidP="00046B04">
      <w:r>
        <w:tab/>
        <w:t>Este patrón lo que nos permite definir es la arquitectura de los ficheros que genera TestingAWE, ya que ésta genera un fichero por cada HTML que encuentra y dicho fichero contiene todos los elementos que hay dentro d</w:t>
      </w:r>
      <w:r w:rsidR="00B4753E">
        <w:t>el mismo</w:t>
      </w:r>
      <w:r>
        <w:t>.</w:t>
      </w:r>
    </w:p>
    <w:p w14:paraId="47C8A815" w14:textId="77777777" w:rsidR="001677E4" w:rsidRDefault="00472E10" w:rsidP="001677E4">
      <w:pPr>
        <w:ind w:firstLine="0"/>
        <w:rPr>
          <w:b/>
        </w:rPr>
      </w:pPr>
      <w:r>
        <w:rPr>
          <w:b/>
        </w:rPr>
        <w:t>Diseño de estructura</w:t>
      </w:r>
    </w:p>
    <w:p w14:paraId="4BF7B70C" w14:textId="77777777" w:rsidR="00294DDF" w:rsidRDefault="001677E4" w:rsidP="001677E4">
      <w:r>
        <w:t>Aunque en este proyecto no existen paquetes como tal, es verdad que sí que hay una lógica estructural dentro de TestingAWE</w:t>
      </w:r>
      <w:r w:rsidR="00294DDF">
        <w:t>.</w:t>
      </w:r>
    </w:p>
    <w:p w14:paraId="1B61A946" w14:textId="77777777" w:rsidR="00294DDF" w:rsidRDefault="00294DDF" w:rsidP="001677E4">
      <w:r>
        <w:t>Podemos dividir la lógica en cuatro componentes:</w:t>
      </w:r>
    </w:p>
    <w:p w14:paraId="7C7C1CBB" w14:textId="20AE1908" w:rsidR="00294DDF" w:rsidRDefault="00294DDF" w:rsidP="00294DDF">
      <w:pPr>
        <w:pStyle w:val="Prrafodelista"/>
        <w:numPr>
          <w:ilvl w:val="0"/>
          <w:numId w:val="29"/>
        </w:numPr>
      </w:pPr>
      <w:r w:rsidRPr="004F1EFF">
        <w:rPr>
          <w:i/>
        </w:rPr>
        <w:t>Componente aut</w:t>
      </w:r>
      <w:r>
        <w:t>: agrupa toda la lógica respecto a la automatización del proyecto.</w:t>
      </w:r>
    </w:p>
    <w:p w14:paraId="591C8700" w14:textId="35675430" w:rsidR="00294DDF" w:rsidRDefault="00294DDF" w:rsidP="00294DDF">
      <w:pPr>
        <w:pStyle w:val="Prrafodelista"/>
        <w:numPr>
          <w:ilvl w:val="0"/>
          <w:numId w:val="29"/>
        </w:numPr>
      </w:pPr>
      <w:r w:rsidRPr="004F1EFF">
        <w:rPr>
          <w:i/>
        </w:rPr>
        <w:t>Componente config</w:t>
      </w:r>
      <w:r>
        <w:t xml:space="preserve">: agrupa toda la lógica respecto a la configuración del proyecto, es decir, todo lo relacionado con el fichero de configuración </w:t>
      </w:r>
      <w:r w:rsidR="000A6889">
        <w:t>“</w:t>
      </w:r>
      <w:r>
        <w:t>aweconfig.json</w:t>
      </w:r>
      <w:r w:rsidR="000A6889">
        <w:t>”</w:t>
      </w:r>
      <w:r>
        <w:t>.</w:t>
      </w:r>
    </w:p>
    <w:p w14:paraId="7A9F4B30" w14:textId="2E3DAA4A" w:rsidR="00294DDF" w:rsidRDefault="00294DDF" w:rsidP="00294DDF">
      <w:pPr>
        <w:pStyle w:val="Prrafodelista"/>
        <w:numPr>
          <w:ilvl w:val="0"/>
          <w:numId w:val="29"/>
        </w:numPr>
      </w:pPr>
      <w:r w:rsidRPr="004F1EFF">
        <w:rPr>
          <w:i/>
        </w:rPr>
        <w:t>Componente libraryWIO</w:t>
      </w:r>
      <w:r>
        <w:t xml:space="preserve">: agrupa la lógica respecto a la librería de WebdriverIO, este componente se puede dividir a su vez en tres grupos. </w:t>
      </w:r>
    </w:p>
    <w:p w14:paraId="766CF617" w14:textId="77777777" w:rsidR="00A26655" w:rsidRDefault="00A26655" w:rsidP="00A26655">
      <w:pPr>
        <w:pStyle w:val="Prrafodelista"/>
        <w:numPr>
          <w:ilvl w:val="1"/>
          <w:numId w:val="29"/>
        </w:numPr>
      </w:pPr>
      <w:r w:rsidRPr="009F7EB1">
        <w:rPr>
          <w:i/>
        </w:rPr>
        <w:t>abstractClass</w:t>
      </w:r>
      <w:r>
        <w:t>: en ella se encuentran las clases abstractas de la librería.</w:t>
      </w:r>
    </w:p>
    <w:p w14:paraId="510247AC" w14:textId="794F1111" w:rsidR="00A26655" w:rsidRDefault="00A26655" w:rsidP="00A26655">
      <w:pPr>
        <w:pStyle w:val="Prrafodelista"/>
        <w:numPr>
          <w:ilvl w:val="1"/>
          <w:numId w:val="29"/>
        </w:numPr>
      </w:pPr>
      <w:r w:rsidRPr="009F7EB1">
        <w:rPr>
          <w:i/>
        </w:rPr>
        <w:t>class</w:t>
      </w:r>
      <w:r>
        <w:t>: en ella se encuentran todos los elementos HTML que da soporte la aplicación.</w:t>
      </w:r>
    </w:p>
    <w:p w14:paraId="694EC2F7" w14:textId="681927F8" w:rsidR="00A26655" w:rsidRDefault="00A26655" w:rsidP="00A26655">
      <w:pPr>
        <w:pStyle w:val="Prrafodelista"/>
        <w:numPr>
          <w:ilvl w:val="1"/>
          <w:numId w:val="29"/>
        </w:numPr>
      </w:pPr>
      <w:r w:rsidRPr="009F7EB1">
        <w:rPr>
          <w:i/>
        </w:rPr>
        <w:t>interfaces</w:t>
      </w:r>
      <w:r>
        <w:t>: dentro se encuentran las interfaces de la librería.</w:t>
      </w:r>
    </w:p>
    <w:p w14:paraId="281F5466" w14:textId="4ED3C1AE" w:rsidR="008D60FF" w:rsidRDefault="008D60FF" w:rsidP="008D60FF">
      <w:pPr>
        <w:pStyle w:val="Prrafodelista"/>
        <w:numPr>
          <w:ilvl w:val="0"/>
          <w:numId w:val="29"/>
        </w:numPr>
      </w:pPr>
      <w:r w:rsidRPr="004F1EFF">
        <w:rPr>
          <w:i/>
        </w:rPr>
        <w:t>Componente parser</w:t>
      </w:r>
      <w:r>
        <w:t>: agrupa toda la lógica respecto a la lectura de los ficheros HTML.</w:t>
      </w:r>
    </w:p>
    <w:p w14:paraId="2CBA0C11" w14:textId="090D1B30" w:rsidR="00CC47C1" w:rsidRDefault="009E40D2" w:rsidP="007F134D">
      <w:r>
        <w:t>Los componentes</w:t>
      </w:r>
      <w:r w:rsidR="007F134D">
        <w:t xml:space="preserve"> aut, config y parser son los que permiten la automatización, es decir, la generación de los ficheros. Sin embargo, el componente libraryWIO es independiente del resto de componentes.</w:t>
      </w:r>
    </w:p>
    <w:p w14:paraId="0B661CD5" w14:textId="77777777" w:rsidR="00CC47C1" w:rsidRDefault="00CC47C1">
      <w:pPr>
        <w:spacing w:before="0" w:after="160"/>
        <w:ind w:firstLine="0"/>
        <w:jc w:val="left"/>
      </w:pPr>
      <w:r>
        <w:br w:type="page"/>
      </w:r>
    </w:p>
    <w:p w14:paraId="55ACACCE" w14:textId="260C60A7" w:rsidR="00560B4A" w:rsidRDefault="00CC47C1" w:rsidP="007F134D">
      <w:r>
        <w:lastRenderedPageBreak/>
        <w:t>El siguiente diagrama de componentes muestra la</w:t>
      </w:r>
      <w:r w:rsidR="00D47563">
        <w:t>s dependencias</w:t>
      </w:r>
      <w:r>
        <w:t xml:space="preserve"> entre aut, config y parser.</w:t>
      </w:r>
    </w:p>
    <w:p w14:paraId="1AEDD2A7" w14:textId="77777777" w:rsidR="00D47563" w:rsidRDefault="00D47563" w:rsidP="00D47563">
      <w:pPr>
        <w:keepNext/>
        <w:jc w:val="center"/>
      </w:pPr>
      <w:r>
        <w:rPr>
          <w:noProof/>
        </w:rPr>
        <w:drawing>
          <wp:inline distT="0" distB="0" distL="0" distR="0" wp14:anchorId="6154E7E8" wp14:editId="30BC417F">
            <wp:extent cx="4632262" cy="57467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48161" cy="576647"/>
                    </a:xfrm>
                    <a:prstGeom prst="rect">
                      <a:avLst/>
                    </a:prstGeom>
                  </pic:spPr>
                </pic:pic>
              </a:graphicData>
            </a:graphic>
          </wp:inline>
        </w:drawing>
      </w:r>
    </w:p>
    <w:p w14:paraId="3C4247E3" w14:textId="6F07F76E" w:rsidR="004A3066" w:rsidRDefault="00D47563" w:rsidP="00D47563">
      <w:pPr>
        <w:pStyle w:val="Descripcin"/>
        <w:jc w:val="center"/>
      </w:pPr>
      <w:bookmarkStart w:id="40" w:name="_Toc12895037"/>
      <w:r>
        <w:t xml:space="preserve">Ilustración </w:t>
      </w:r>
      <w:r w:rsidR="00FC723F">
        <w:rPr>
          <w:noProof/>
        </w:rPr>
        <w:fldChar w:fldCharType="begin"/>
      </w:r>
      <w:r w:rsidR="00FC723F">
        <w:rPr>
          <w:noProof/>
        </w:rPr>
        <w:instrText xml:space="preserve"> SEQ Ilustración \* ARABIC </w:instrText>
      </w:r>
      <w:r w:rsidR="00FC723F">
        <w:rPr>
          <w:noProof/>
        </w:rPr>
        <w:fldChar w:fldCharType="separate"/>
      </w:r>
      <w:r w:rsidR="001A7D64">
        <w:rPr>
          <w:noProof/>
        </w:rPr>
        <w:t>6</w:t>
      </w:r>
      <w:r w:rsidR="00FC723F">
        <w:rPr>
          <w:noProof/>
        </w:rPr>
        <w:fldChar w:fldCharType="end"/>
      </w:r>
      <w:r>
        <w:t xml:space="preserve"> - Diagrama de Componentes</w:t>
      </w:r>
      <w:bookmarkEnd w:id="40"/>
    </w:p>
    <w:p w14:paraId="612D3372" w14:textId="270B1BFE" w:rsidR="00D47563" w:rsidRDefault="005D4DFA" w:rsidP="005D4DFA">
      <w:pPr>
        <w:ind w:firstLine="0"/>
        <w:rPr>
          <w:b/>
        </w:rPr>
      </w:pPr>
      <w:r>
        <w:rPr>
          <w:b/>
        </w:rPr>
        <w:t>Diagrama de clases</w:t>
      </w:r>
    </w:p>
    <w:p w14:paraId="703DB2BE" w14:textId="1298226E" w:rsidR="005D4DFA" w:rsidRDefault="005D4DFA" w:rsidP="005D4DFA">
      <w:pPr>
        <w:rPr>
          <w:u w:val="single"/>
        </w:rPr>
      </w:pPr>
      <w:r>
        <w:t>Respecto al componente libraryWIO como ya hemos mencionado antes, tenemos las siguientes interfaces</w:t>
      </w:r>
      <w:r w:rsidRPr="00F6268B">
        <w:t>:</w:t>
      </w:r>
    </w:p>
    <w:p w14:paraId="3248ED3B" w14:textId="77777777" w:rsidR="00A67D71" w:rsidRDefault="00A67D71" w:rsidP="00A67D71">
      <w:pPr>
        <w:keepNext/>
        <w:jc w:val="center"/>
      </w:pPr>
      <w:r>
        <w:rPr>
          <w:noProof/>
          <w:u w:val="single"/>
        </w:rPr>
        <w:drawing>
          <wp:inline distT="0" distB="0" distL="0" distR="0" wp14:anchorId="7F1A08FF" wp14:editId="383C7A84">
            <wp:extent cx="3389897" cy="2019300"/>
            <wp:effectExtent l="0" t="0" r="127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nterfaces.png"/>
                    <pic:cNvPicPr/>
                  </pic:nvPicPr>
                  <pic:blipFill rotWithShape="1">
                    <a:blip r:embed="rId21">
                      <a:extLst>
                        <a:ext uri="{28A0092B-C50C-407E-A947-70E740481C1C}">
                          <a14:useLocalDpi xmlns:a14="http://schemas.microsoft.com/office/drawing/2010/main" val="0"/>
                        </a:ext>
                      </a:extLst>
                    </a:blip>
                    <a:srcRect l="4615" t="14455" r="4100" b="4871"/>
                    <a:stretch/>
                  </pic:blipFill>
                  <pic:spPr bwMode="auto">
                    <a:xfrm>
                      <a:off x="0" y="0"/>
                      <a:ext cx="3424176" cy="2039719"/>
                    </a:xfrm>
                    <a:prstGeom prst="rect">
                      <a:avLst/>
                    </a:prstGeom>
                    <a:ln>
                      <a:noFill/>
                    </a:ln>
                    <a:extLst>
                      <a:ext uri="{53640926-AAD7-44D8-BBD7-CCE9431645EC}">
                        <a14:shadowObscured xmlns:a14="http://schemas.microsoft.com/office/drawing/2010/main"/>
                      </a:ext>
                    </a:extLst>
                  </pic:spPr>
                </pic:pic>
              </a:graphicData>
            </a:graphic>
          </wp:inline>
        </w:drawing>
      </w:r>
    </w:p>
    <w:p w14:paraId="716D8517" w14:textId="76F1BC9A" w:rsidR="005D4DFA" w:rsidRPr="005D4DFA" w:rsidRDefault="00A67D71" w:rsidP="00A67D71">
      <w:pPr>
        <w:pStyle w:val="Descripcin"/>
        <w:jc w:val="center"/>
        <w:rPr>
          <w:u w:val="single"/>
        </w:rPr>
      </w:pPr>
      <w:bookmarkStart w:id="41" w:name="_Toc12895038"/>
      <w:r>
        <w:t xml:space="preserve">Ilustración </w:t>
      </w:r>
      <w:r w:rsidR="00FC723F">
        <w:rPr>
          <w:noProof/>
        </w:rPr>
        <w:fldChar w:fldCharType="begin"/>
      </w:r>
      <w:r w:rsidR="00FC723F">
        <w:rPr>
          <w:noProof/>
        </w:rPr>
        <w:instrText xml:space="preserve"> SEQ Ilustración \* ARABIC </w:instrText>
      </w:r>
      <w:r w:rsidR="00FC723F">
        <w:rPr>
          <w:noProof/>
        </w:rPr>
        <w:fldChar w:fldCharType="separate"/>
      </w:r>
      <w:r w:rsidR="001A7D64">
        <w:rPr>
          <w:noProof/>
        </w:rPr>
        <w:t>7</w:t>
      </w:r>
      <w:r w:rsidR="00FC723F">
        <w:rPr>
          <w:noProof/>
        </w:rPr>
        <w:fldChar w:fldCharType="end"/>
      </w:r>
      <w:r>
        <w:t xml:space="preserve"> - Interfaces libraryWIO</w:t>
      </w:r>
      <w:bookmarkEnd w:id="41"/>
    </w:p>
    <w:p w14:paraId="1E928C89" w14:textId="5C2EBD28" w:rsidR="00CC47C1" w:rsidRDefault="00B52F8C" w:rsidP="00B52F8C">
      <w:r>
        <w:t xml:space="preserve">Como bien hemos indicado, aunque no es un paquete como tal, </w:t>
      </w:r>
      <w:r w:rsidR="00376743">
        <w:t>sí</w:t>
      </w:r>
      <w:r>
        <w:t xml:space="preserve"> que tiene una estructura </w:t>
      </w:r>
      <w:r w:rsidR="00A5643B">
        <w:t>equivalente</w:t>
      </w:r>
      <w:r w:rsidR="002F35E1">
        <w:t>.</w:t>
      </w:r>
      <w:r>
        <w:t xml:space="preserve"> </w:t>
      </w:r>
      <w:r w:rsidR="002F35E1">
        <w:t>E</w:t>
      </w:r>
      <w:r>
        <w:t xml:space="preserve">sto mismo sucede con el resto de </w:t>
      </w:r>
      <w:r w:rsidR="00765DD2">
        <w:t>los componentes</w:t>
      </w:r>
      <w:r>
        <w:t xml:space="preserve"> de libraryWIO.</w:t>
      </w:r>
    </w:p>
    <w:p w14:paraId="6735C541" w14:textId="0488E07A" w:rsidR="00765DD2" w:rsidRDefault="00CA7837" w:rsidP="00B52F8C">
      <w:r>
        <w:t>Los siguientes diagramas</w:t>
      </w:r>
      <w:r w:rsidR="000F728F">
        <w:t xml:space="preserve"> refleja</w:t>
      </w:r>
      <w:r>
        <w:t>n</w:t>
      </w:r>
      <w:r w:rsidR="000F728F">
        <w:t xml:space="preserve"> la estructura arquitectónica entre las interfaces y las clases abstractas:</w:t>
      </w:r>
    </w:p>
    <w:p w14:paraId="77CCC8AC" w14:textId="638A9BA1" w:rsidR="00862D2F" w:rsidRDefault="00B108A8" w:rsidP="00862D2F">
      <w:pPr>
        <w:keepNext/>
        <w:jc w:val="center"/>
      </w:pPr>
      <w:r>
        <w:rPr>
          <w:noProof/>
        </w:rPr>
        <w:lastRenderedPageBreak/>
        <w:drawing>
          <wp:inline distT="0" distB="0" distL="0" distR="0" wp14:anchorId="57816DE4" wp14:editId="3DAC0889">
            <wp:extent cx="3857171" cy="286702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89061" cy="2890729"/>
                    </a:xfrm>
                    <a:prstGeom prst="rect">
                      <a:avLst/>
                    </a:prstGeom>
                  </pic:spPr>
                </pic:pic>
              </a:graphicData>
            </a:graphic>
          </wp:inline>
        </w:drawing>
      </w:r>
    </w:p>
    <w:p w14:paraId="585A01DE" w14:textId="24E2A67F" w:rsidR="000F728F" w:rsidRDefault="00862D2F" w:rsidP="00862D2F">
      <w:pPr>
        <w:pStyle w:val="Descripcin"/>
        <w:jc w:val="center"/>
      </w:pPr>
      <w:bookmarkStart w:id="42" w:name="_Toc12895039"/>
      <w:r>
        <w:t xml:space="preserve">Ilustración </w:t>
      </w:r>
      <w:r w:rsidR="00FC723F">
        <w:rPr>
          <w:noProof/>
        </w:rPr>
        <w:fldChar w:fldCharType="begin"/>
      </w:r>
      <w:r w:rsidR="00FC723F">
        <w:rPr>
          <w:noProof/>
        </w:rPr>
        <w:instrText xml:space="preserve"> SEQ Ilustración \* ARABIC </w:instrText>
      </w:r>
      <w:r w:rsidR="00FC723F">
        <w:rPr>
          <w:noProof/>
        </w:rPr>
        <w:fldChar w:fldCharType="separate"/>
      </w:r>
      <w:r w:rsidR="001A7D64">
        <w:rPr>
          <w:noProof/>
        </w:rPr>
        <w:t>8</w:t>
      </w:r>
      <w:r w:rsidR="00FC723F">
        <w:rPr>
          <w:noProof/>
        </w:rPr>
        <w:fldChar w:fldCharType="end"/>
      </w:r>
      <w:r>
        <w:t xml:space="preserve"> - Diagrama de clases de ClickAbstract</w:t>
      </w:r>
      <w:bookmarkEnd w:id="42"/>
    </w:p>
    <w:p w14:paraId="47E59A53" w14:textId="056C7F16" w:rsidR="00912792" w:rsidRDefault="00E073EA" w:rsidP="00912792">
      <w:pPr>
        <w:keepNext/>
        <w:jc w:val="center"/>
      </w:pPr>
      <w:r>
        <w:rPr>
          <w:noProof/>
        </w:rPr>
        <w:drawing>
          <wp:inline distT="0" distB="0" distL="0" distR="0" wp14:anchorId="2E5434C0" wp14:editId="6B9B9316">
            <wp:extent cx="3848100" cy="286435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93909" cy="2898453"/>
                    </a:xfrm>
                    <a:prstGeom prst="rect">
                      <a:avLst/>
                    </a:prstGeom>
                  </pic:spPr>
                </pic:pic>
              </a:graphicData>
            </a:graphic>
          </wp:inline>
        </w:drawing>
      </w:r>
    </w:p>
    <w:p w14:paraId="5496EBEF" w14:textId="62188544" w:rsidR="00862D2F" w:rsidRPr="00862D2F" w:rsidRDefault="00912792" w:rsidP="00912792">
      <w:pPr>
        <w:pStyle w:val="Descripcin"/>
        <w:jc w:val="center"/>
      </w:pPr>
      <w:bookmarkStart w:id="43" w:name="_Toc12895040"/>
      <w:r>
        <w:t xml:space="preserve">Ilustración </w:t>
      </w:r>
      <w:r w:rsidR="00FC723F">
        <w:rPr>
          <w:noProof/>
        </w:rPr>
        <w:fldChar w:fldCharType="begin"/>
      </w:r>
      <w:r w:rsidR="00FC723F">
        <w:rPr>
          <w:noProof/>
        </w:rPr>
        <w:instrText xml:space="preserve"> SEQ Ilustración \* ARABIC </w:instrText>
      </w:r>
      <w:r w:rsidR="00FC723F">
        <w:rPr>
          <w:noProof/>
        </w:rPr>
        <w:fldChar w:fldCharType="separate"/>
      </w:r>
      <w:r w:rsidR="001A7D64">
        <w:rPr>
          <w:noProof/>
        </w:rPr>
        <w:t>9</w:t>
      </w:r>
      <w:r w:rsidR="00FC723F">
        <w:rPr>
          <w:noProof/>
        </w:rPr>
        <w:fldChar w:fldCharType="end"/>
      </w:r>
      <w:r>
        <w:t xml:space="preserve"> - Diagrama de clases de ValueAbstract</w:t>
      </w:r>
      <w:bookmarkEnd w:id="43"/>
    </w:p>
    <w:p w14:paraId="022D8200" w14:textId="77777777" w:rsidR="00912792" w:rsidRDefault="00912792" w:rsidP="00912792">
      <w:pPr>
        <w:keepNext/>
        <w:jc w:val="center"/>
      </w:pPr>
      <w:r>
        <w:rPr>
          <w:noProof/>
        </w:rPr>
        <w:lastRenderedPageBreak/>
        <w:drawing>
          <wp:inline distT="0" distB="0" distL="0" distR="0" wp14:anchorId="206E1CE0" wp14:editId="13C491B8">
            <wp:extent cx="3997164" cy="2952750"/>
            <wp:effectExtent l="0" t="0" r="381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49611" cy="2991493"/>
                    </a:xfrm>
                    <a:prstGeom prst="rect">
                      <a:avLst/>
                    </a:prstGeom>
                  </pic:spPr>
                </pic:pic>
              </a:graphicData>
            </a:graphic>
          </wp:inline>
        </w:drawing>
      </w:r>
    </w:p>
    <w:p w14:paraId="26E0FAF7" w14:textId="19A0BF1E" w:rsidR="00912792" w:rsidRDefault="00912792" w:rsidP="00912792">
      <w:pPr>
        <w:pStyle w:val="Descripcin"/>
        <w:jc w:val="center"/>
      </w:pPr>
      <w:bookmarkStart w:id="44" w:name="_Toc12895041"/>
      <w:r>
        <w:t xml:space="preserve">Ilustración </w:t>
      </w:r>
      <w:r w:rsidR="00FC723F">
        <w:rPr>
          <w:noProof/>
        </w:rPr>
        <w:fldChar w:fldCharType="begin"/>
      </w:r>
      <w:r w:rsidR="00FC723F">
        <w:rPr>
          <w:noProof/>
        </w:rPr>
        <w:instrText xml:space="preserve"> SEQ Ilustración \* ARABIC </w:instrText>
      </w:r>
      <w:r w:rsidR="00FC723F">
        <w:rPr>
          <w:noProof/>
        </w:rPr>
        <w:fldChar w:fldCharType="separate"/>
      </w:r>
      <w:r w:rsidR="001A7D64">
        <w:rPr>
          <w:noProof/>
        </w:rPr>
        <w:t>10</w:t>
      </w:r>
      <w:r w:rsidR="00FC723F">
        <w:rPr>
          <w:noProof/>
        </w:rPr>
        <w:fldChar w:fldCharType="end"/>
      </w:r>
      <w:r>
        <w:t xml:space="preserve"> - Diagrama de clases de ValueClickAbstract</w:t>
      </w:r>
      <w:bookmarkEnd w:id="44"/>
    </w:p>
    <w:p w14:paraId="082F050E" w14:textId="77777777" w:rsidR="00C24159" w:rsidRDefault="00C24159" w:rsidP="00C24159">
      <w:pPr>
        <w:keepNext/>
        <w:jc w:val="center"/>
      </w:pPr>
      <w:r>
        <w:rPr>
          <w:noProof/>
        </w:rPr>
        <w:drawing>
          <wp:inline distT="0" distB="0" distL="0" distR="0" wp14:anchorId="6CE3FBC6" wp14:editId="593E70A7">
            <wp:extent cx="4048732" cy="297180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91056" cy="3002866"/>
                    </a:xfrm>
                    <a:prstGeom prst="rect">
                      <a:avLst/>
                    </a:prstGeom>
                  </pic:spPr>
                </pic:pic>
              </a:graphicData>
            </a:graphic>
          </wp:inline>
        </w:drawing>
      </w:r>
    </w:p>
    <w:p w14:paraId="7B941719" w14:textId="4CA3B413" w:rsidR="00C24159" w:rsidRDefault="00C24159" w:rsidP="00C24159">
      <w:pPr>
        <w:pStyle w:val="Descripcin"/>
        <w:jc w:val="center"/>
      </w:pPr>
      <w:bookmarkStart w:id="45" w:name="_Toc12895042"/>
      <w:r>
        <w:t xml:space="preserve">Ilustración </w:t>
      </w:r>
      <w:r w:rsidR="00FC723F">
        <w:rPr>
          <w:noProof/>
        </w:rPr>
        <w:fldChar w:fldCharType="begin"/>
      </w:r>
      <w:r w:rsidR="00FC723F">
        <w:rPr>
          <w:noProof/>
        </w:rPr>
        <w:instrText xml:space="preserve"> SEQ Ilustración \* ARABIC </w:instrText>
      </w:r>
      <w:r w:rsidR="00FC723F">
        <w:rPr>
          <w:noProof/>
        </w:rPr>
        <w:fldChar w:fldCharType="separate"/>
      </w:r>
      <w:r w:rsidR="001A7D64">
        <w:rPr>
          <w:noProof/>
        </w:rPr>
        <w:t>11</w:t>
      </w:r>
      <w:r w:rsidR="00FC723F">
        <w:rPr>
          <w:noProof/>
        </w:rPr>
        <w:fldChar w:fldCharType="end"/>
      </w:r>
      <w:r>
        <w:t xml:space="preserve"> - Diagrama de clases de ValueSelectedClick</w:t>
      </w:r>
      <w:bookmarkEnd w:id="45"/>
    </w:p>
    <w:p w14:paraId="44457704" w14:textId="77777777" w:rsidR="00AD0497" w:rsidRDefault="007D7099" w:rsidP="007D7099">
      <w:r>
        <w:t>En las siguientes ilustraciones podemos observar el cómo</w:t>
      </w:r>
      <w:r w:rsidR="0073001B">
        <w:t xml:space="preserve"> se relacionan las clases abstractas, con las clases HTML que da soporte nuestra librería.</w:t>
      </w:r>
      <w:r w:rsidR="00251DC7">
        <w:t xml:space="preserve"> Cabe mencionar que</w:t>
      </w:r>
      <w:r w:rsidR="00547913">
        <w:t xml:space="preserve"> solo se muestran los diferentes tipos de relaciones, ya que el resto se pueden representar como alguna de éstas.</w:t>
      </w:r>
    </w:p>
    <w:p w14:paraId="2D94BEF5" w14:textId="3E6E8144" w:rsidR="00490342" w:rsidRDefault="00AD0497" w:rsidP="00490342">
      <w:r>
        <w:lastRenderedPageBreak/>
        <w:t xml:space="preserve">Por otro lado, vemos que todas las clases heredan de </w:t>
      </w:r>
      <w:r>
        <w:rPr>
          <w:i/>
        </w:rPr>
        <w:t>Root</w:t>
      </w:r>
      <w:r w:rsidR="001A1871">
        <w:t>, o bien directamente o a través de una clase abstracta.</w:t>
      </w:r>
      <w:r w:rsidR="000005A4">
        <w:t xml:space="preserve"> Esto se debe a que </w:t>
      </w:r>
      <w:r w:rsidR="000005A4">
        <w:rPr>
          <w:i/>
        </w:rPr>
        <w:t>Root</w:t>
      </w:r>
      <w:r w:rsidR="000005A4">
        <w:t xml:space="preserve"> posee todos los métodos genéricos de la librería</w:t>
      </w:r>
      <w:r w:rsidR="00490342">
        <w:t>.</w:t>
      </w:r>
    </w:p>
    <w:p w14:paraId="6D118F1D" w14:textId="77777777" w:rsidR="0041050D" w:rsidRDefault="0041050D" w:rsidP="0041050D">
      <w:pPr>
        <w:keepNext/>
        <w:jc w:val="center"/>
      </w:pPr>
      <w:r>
        <w:rPr>
          <w:noProof/>
        </w:rPr>
        <w:drawing>
          <wp:inline distT="0" distB="0" distL="0" distR="0" wp14:anchorId="7A040236" wp14:editId="67BFDFCE">
            <wp:extent cx="1789918" cy="3219450"/>
            <wp:effectExtent l="0" t="0" r="127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22387" cy="3277850"/>
                    </a:xfrm>
                    <a:prstGeom prst="rect">
                      <a:avLst/>
                    </a:prstGeom>
                  </pic:spPr>
                </pic:pic>
              </a:graphicData>
            </a:graphic>
          </wp:inline>
        </w:drawing>
      </w:r>
    </w:p>
    <w:p w14:paraId="3061D363" w14:textId="48AE9751" w:rsidR="00490342" w:rsidRDefault="0041050D" w:rsidP="0041050D">
      <w:pPr>
        <w:pStyle w:val="Descripcin"/>
        <w:jc w:val="center"/>
      </w:pPr>
      <w:bookmarkStart w:id="46" w:name="_Toc12895043"/>
      <w:r>
        <w:t xml:space="preserve">Ilustración </w:t>
      </w:r>
      <w:r w:rsidR="00C807A3">
        <w:rPr>
          <w:noProof/>
        </w:rPr>
        <w:fldChar w:fldCharType="begin"/>
      </w:r>
      <w:r w:rsidR="00C807A3">
        <w:rPr>
          <w:noProof/>
        </w:rPr>
        <w:instrText xml:space="preserve"> SEQ Ilustración \* ARABIC </w:instrText>
      </w:r>
      <w:r w:rsidR="00C807A3">
        <w:rPr>
          <w:noProof/>
        </w:rPr>
        <w:fldChar w:fldCharType="separate"/>
      </w:r>
      <w:r w:rsidR="001A7D64">
        <w:rPr>
          <w:noProof/>
        </w:rPr>
        <w:t>12</w:t>
      </w:r>
      <w:r w:rsidR="00C807A3">
        <w:rPr>
          <w:noProof/>
        </w:rPr>
        <w:fldChar w:fldCharType="end"/>
      </w:r>
      <w:r>
        <w:t xml:space="preserve"> - Relación ClickAbstract con elementos HTML</w:t>
      </w:r>
      <w:bookmarkEnd w:id="46"/>
    </w:p>
    <w:p w14:paraId="1EC288A5" w14:textId="77777777" w:rsidR="00DE06AB" w:rsidRDefault="00DE06AB" w:rsidP="00DE06AB">
      <w:pPr>
        <w:keepNext/>
        <w:jc w:val="center"/>
      </w:pPr>
      <w:r>
        <w:rPr>
          <w:noProof/>
        </w:rPr>
        <w:drawing>
          <wp:inline distT="0" distB="0" distL="0" distR="0" wp14:anchorId="39536BA4" wp14:editId="0C45ACA4">
            <wp:extent cx="1590675" cy="3230294"/>
            <wp:effectExtent l="0" t="0" r="0" b="825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21692" cy="3293282"/>
                    </a:xfrm>
                    <a:prstGeom prst="rect">
                      <a:avLst/>
                    </a:prstGeom>
                  </pic:spPr>
                </pic:pic>
              </a:graphicData>
            </a:graphic>
          </wp:inline>
        </w:drawing>
      </w:r>
    </w:p>
    <w:p w14:paraId="4B239021" w14:textId="543467C7" w:rsidR="00DE06AB" w:rsidRDefault="00DE06AB" w:rsidP="00DE06AB">
      <w:pPr>
        <w:pStyle w:val="Descripcin"/>
        <w:jc w:val="center"/>
      </w:pPr>
      <w:bookmarkStart w:id="47" w:name="_Toc12895044"/>
      <w:r>
        <w:t xml:space="preserve">Ilustración </w:t>
      </w:r>
      <w:r w:rsidR="00C807A3">
        <w:rPr>
          <w:noProof/>
        </w:rPr>
        <w:fldChar w:fldCharType="begin"/>
      </w:r>
      <w:r w:rsidR="00C807A3">
        <w:rPr>
          <w:noProof/>
        </w:rPr>
        <w:instrText xml:space="preserve"> SEQ Ilustración \* ARABIC </w:instrText>
      </w:r>
      <w:r w:rsidR="00C807A3">
        <w:rPr>
          <w:noProof/>
        </w:rPr>
        <w:fldChar w:fldCharType="separate"/>
      </w:r>
      <w:r w:rsidR="001A7D64">
        <w:rPr>
          <w:noProof/>
        </w:rPr>
        <w:t>13</w:t>
      </w:r>
      <w:r w:rsidR="00C807A3">
        <w:rPr>
          <w:noProof/>
        </w:rPr>
        <w:fldChar w:fldCharType="end"/>
      </w:r>
      <w:r>
        <w:t xml:space="preserve"> - Relación ValueAbstract con elementos HTML</w:t>
      </w:r>
      <w:bookmarkEnd w:id="47"/>
    </w:p>
    <w:p w14:paraId="4D8867A3" w14:textId="77777777" w:rsidR="004A7C58" w:rsidRDefault="004A7C58" w:rsidP="004A7C58">
      <w:pPr>
        <w:keepNext/>
        <w:jc w:val="center"/>
      </w:pPr>
      <w:r>
        <w:rPr>
          <w:noProof/>
        </w:rPr>
        <w:lastRenderedPageBreak/>
        <w:drawing>
          <wp:inline distT="0" distB="0" distL="0" distR="0" wp14:anchorId="1A31ECE2" wp14:editId="5B02D593">
            <wp:extent cx="1885950" cy="3223956"/>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917967" cy="3278688"/>
                    </a:xfrm>
                    <a:prstGeom prst="rect">
                      <a:avLst/>
                    </a:prstGeom>
                  </pic:spPr>
                </pic:pic>
              </a:graphicData>
            </a:graphic>
          </wp:inline>
        </w:drawing>
      </w:r>
    </w:p>
    <w:p w14:paraId="1C035DB7" w14:textId="1FE70F67" w:rsidR="00DE06AB" w:rsidRDefault="004A7C58" w:rsidP="004A7C58">
      <w:pPr>
        <w:pStyle w:val="Descripcin"/>
        <w:jc w:val="center"/>
      </w:pPr>
      <w:bookmarkStart w:id="48" w:name="_Toc12895045"/>
      <w:r>
        <w:t xml:space="preserve">Ilustración </w:t>
      </w:r>
      <w:r w:rsidR="00C807A3">
        <w:rPr>
          <w:noProof/>
        </w:rPr>
        <w:fldChar w:fldCharType="begin"/>
      </w:r>
      <w:r w:rsidR="00C807A3">
        <w:rPr>
          <w:noProof/>
        </w:rPr>
        <w:instrText xml:space="preserve"> SEQ Ilustración \* ARABIC </w:instrText>
      </w:r>
      <w:r w:rsidR="00C807A3">
        <w:rPr>
          <w:noProof/>
        </w:rPr>
        <w:fldChar w:fldCharType="separate"/>
      </w:r>
      <w:r w:rsidR="001A7D64">
        <w:rPr>
          <w:noProof/>
        </w:rPr>
        <w:t>14</w:t>
      </w:r>
      <w:r w:rsidR="00C807A3">
        <w:rPr>
          <w:noProof/>
        </w:rPr>
        <w:fldChar w:fldCharType="end"/>
      </w:r>
      <w:r>
        <w:t xml:space="preserve"> - Relación ValueClickAbstract con elementos HTML</w:t>
      </w:r>
      <w:bookmarkEnd w:id="48"/>
    </w:p>
    <w:p w14:paraId="4DCF61FE" w14:textId="77777777" w:rsidR="004E75B3" w:rsidRDefault="00DB40D1" w:rsidP="004E75B3">
      <w:pPr>
        <w:keepNext/>
        <w:jc w:val="center"/>
      </w:pPr>
      <w:r>
        <w:rPr>
          <w:noProof/>
        </w:rPr>
        <w:drawing>
          <wp:inline distT="0" distB="0" distL="0" distR="0" wp14:anchorId="4124BE27" wp14:editId="057B8989">
            <wp:extent cx="2409825" cy="3042106"/>
            <wp:effectExtent l="0" t="0" r="0" b="635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25553" cy="3061961"/>
                    </a:xfrm>
                    <a:prstGeom prst="rect">
                      <a:avLst/>
                    </a:prstGeom>
                  </pic:spPr>
                </pic:pic>
              </a:graphicData>
            </a:graphic>
          </wp:inline>
        </w:drawing>
      </w:r>
    </w:p>
    <w:p w14:paraId="591BB3D9" w14:textId="0842FCDF" w:rsidR="004A7C58" w:rsidRDefault="004E75B3" w:rsidP="004E75B3">
      <w:pPr>
        <w:pStyle w:val="Descripcin"/>
        <w:jc w:val="center"/>
      </w:pPr>
      <w:bookmarkStart w:id="49" w:name="_Toc12895046"/>
      <w:r>
        <w:t xml:space="preserve">Ilustración </w:t>
      </w:r>
      <w:r w:rsidR="00C807A3">
        <w:rPr>
          <w:noProof/>
        </w:rPr>
        <w:fldChar w:fldCharType="begin"/>
      </w:r>
      <w:r w:rsidR="00C807A3">
        <w:rPr>
          <w:noProof/>
        </w:rPr>
        <w:instrText xml:space="preserve"> SEQ Ilustración \* ARABIC </w:instrText>
      </w:r>
      <w:r w:rsidR="00C807A3">
        <w:rPr>
          <w:noProof/>
        </w:rPr>
        <w:fldChar w:fldCharType="separate"/>
      </w:r>
      <w:r w:rsidR="001A7D64">
        <w:rPr>
          <w:noProof/>
        </w:rPr>
        <w:t>15</w:t>
      </w:r>
      <w:r w:rsidR="00C807A3">
        <w:rPr>
          <w:noProof/>
        </w:rPr>
        <w:fldChar w:fldCharType="end"/>
      </w:r>
      <w:r>
        <w:t xml:space="preserve"> - Relación ValueSelectedClickAbstract con elementos HTML</w:t>
      </w:r>
      <w:bookmarkEnd w:id="49"/>
    </w:p>
    <w:p w14:paraId="3BD75C06" w14:textId="77777777" w:rsidR="00830262" w:rsidRDefault="00830262" w:rsidP="00830262">
      <w:pPr>
        <w:keepNext/>
        <w:jc w:val="center"/>
      </w:pPr>
      <w:r>
        <w:rPr>
          <w:noProof/>
        </w:rPr>
        <w:lastRenderedPageBreak/>
        <w:drawing>
          <wp:inline distT="0" distB="0" distL="0" distR="0" wp14:anchorId="7A7F9AA3" wp14:editId="6CB62A4E">
            <wp:extent cx="1571625" cy="2532063"/>
            <wp:effectExtent l="0" t="0" r="0" b="190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598466" cy="2575306"/>
                    </a:xfrm>
                    <a:prstGeom prst="rect">
                      <a:avLst/>
                    </a:prstGeom>
                  </pic:spPr>
                </pic:pic>
              </a:graphicData>
            </a:graphic>
          </wp:inline>
        </w:drawing>
      </w:r>
    </w:p>
    <w:p w14:paraId="52758EC5" w14:textId="2D31F1B6" w:rsidR="00830262" w:rsidRPr="00830262" w:rsidRDefault="00830262" w:rsidP="00830262">
      <w:pPr>
        <w:pStyle w:val="Descripcin"/>
        <w:jc w:val="center"/>
      </w:pPr>
      <w:bookmarkStart w:id="50" w:name="_Toc12895047"/>
      <w:r>
        <w:t xml:space="preserve">Ilustración </w:t>
      </w:r>
      <w:r w:rsidR="00C807A3">
        <w:rPr>
          <w:noProof/>
        </w:rPr>
        <w:fldChar w:fldCharType="begin"/>
      </w:r>
      <w:r w:rsidR="00C807A3">
        <w:rPr>
          <w:noProof/>
        </w:rPr>
        <w:instrText xml:space="preserve"> SEQ Ilustración \* ARABIC </w:instrText>
      </w:r>
      <w:r w:rsidR="00C807A3">
        <w:rPr>
          <w:noProof/>
        </w:rPr>
        <w:fldChar w:fldCharType="separate"/>
      </w:r>
      <w:r w:rsidR="001A7D64">
        <w:rPr>
          <w:noProof/>
        </w:rPr>
        <w:t>16</w:t>
      </w:r>
      <w:r w:rsidR="00C807A3">
        <w:rPr>
          <w:noProof/>
        </w:rPr>
        <w:fldChar w:fldCharType="end"/>
      </w:r>
      <w:r>
        <w:t xml:space="preserve"> - Relación directa </w:t>
      </w:r>
      <w:r w:rsidR="00CA69CB">
        <w:t>de</w:t>
      </w:r>
      <w:r>
        <w:t xml:space="preserve"> Root </w:t>
      </w:r>
      <w:r w:rsidR="0052077B">
        <w:t>con</w:t>
      </w:r>
      <w:r>
        <w:t xml:space="preserve"> elementos HTML</w:t>
      </w:r>
      <w:bookmarkEnd w:id="50"/>
    </w:p>
    <w:p w14:paraId="5AFDB0C8" w14:textId="0FE3B49E" w:rsidR="00F3191E" w:rsidRDefault="00052B90" w:rsidP="00490342">
      <w:r>
        <w:br w:type="page"/>
      </w:r>
    </w:p>
    <w:p w14:paraId="4687F1CC" w14:textId="750EFC9B" w:rsidR="00C15485" w:rsidRDefault="00C15485" w:rsidP="00052B90">
      <w:pPr>
        <w:rPr>
          <w:color w:val="FF0000"/>
        </w:rPr>
        <w:sectPr w:rsidR="00C15485" w:rsidSect="00F83239">
          <w:headerReference w:type="default" r:id="rId31"/>
          <w:pgSz w:w="11906" w:h="16838"/>
          <w:pgMar w:top="1417" w:right="1701" w:bottom="1417" w:left="1701" w:header="708" w:footer="708" w:gutter="0"/>
          <w:cols w:space="708"/>
          <w:titlePg/>
          <w:docGrid w:linePitch="360"/>
        </w:sectPr>
      </w:pPr>
    </w:p>
    <w:p w14:paraId="574EB992" w14:textId="6853F74C" w:rsidR="00052B90" w:rsidRDefault="00052B90" w:rsidP="00F3191E"/>
    <w:p w14:paraId="784316CB" w14:textId="40CE5113" w:rsidR="00F3191E" w:rsidRDefault="00F3191E" w:rsidP="00F3191E"/>
    <w:tbl>
      <w:tblPr>
        <w:tblStyle w:val="Tablaconcuadrcula"/>
        <w:tblW w:w="0" w:type="auto"/>
        <w:tblLook w:val="04A0" w:firstRow="1" w:lastRow="0" w:firstColumn="1" w:lastColumn="0" w:noHBand="0" w:noVBand="1"/>
      </w:tblPr>
      <w:tblGrid>
        <w:gridCol w:w="8494"/>
      </w:tblGrid>
      <w:tr w:rsidR="00F3191E" w14:paraId="3B928BEB" w14:textId="77777777" w:rsidTr="004539C1">
        <w:tc>
          <w:tcPr>
            <w:tcW w:w="8494" w:type="dxa"/>
            <w:tcBorders>
              <w:left w:val="nil"/>
              <w:right w:val="nil"/>
            </w:tcBorders>
          </w:tcPr>
          <w:p w14:paraId="641CAFD6" w14:textId="7A6519AD" w:rsidR="00F3191E" w:rsidRPr="00114B07" w:rsidRDefault="00F3191E" w:rsidP="00F3191E">
            <w:pPr>
              <w:pStyle w:val="Ttulo1"/>
              <w:jc w:val="center"/>
              <w:outlineLvl w:val="0"/>
            </w:pPr>
            <w:bookmarkStart w:id="51" w:name="_Toc12895004"/>
            <w:r>
              <w:t>Documentación técnica de programación</w:t>
            </w:r>
            <w:bookmarkEnd w:id="51"/>
          </w:p>
        </w:tc>
      </w:tr>
    </w:tbl>
    <w:p w14:paraId="46090BF6" w14:textId="13970C8B" w:rsidR="00F3191E" w:rsidRDefault="00F3191E" w:rsidP="00F3191E"/>
    <w:p w14:paraId="16B35146" w14:textId="2C72FB28" w:rsidR="005765E9" w:rsidRDefault="0007211D" w:rsidP="005765E9">
      <w:pPr>
        <w:pStyle w:val="Ttulo2"/>
      </w:pPr>
      <w:r>
        <w:t xml:space="preserve"> </w:t>
      </w:r>
      <w:bookmarkStart w:id="52" w:name="_Toc12895005"/>
      <w:r w:rsidR="00F3191E">
        <w:t>Introducc</w:t>
      </w:r>
      <w:r w:rsidR="005765E9">
        <w:t>ión</w:t>
      </w:r>
      <w:bookmarkEnd w:id="52"/>
    </w:p>
    <w:p w14:paraId="5219E67A" w14:textId="02787478" w:rsidR="005765E9" w:rsidRDefault="005765E9" w:rsidP="005765E9">
      <w:r>
        <w:t xml:space="preserve">En este apéndice vamos a explicar la documentación técnica de programación, es decir, la estructura de directorios del proyecto, la instalación del entorno de desarrollo y los </w:t>
      </w:r>
      <w:r w:rsidR="002E657D">
        <w:t>test</w:t>
      </w:r>
      <w:r>
        <w:t xml:space="preserve"> realizados.</w:t>
      </w:r>
    </w:p>
    <w:p w14:paraId="6218CC8D" w14:textId="38264CD3" w:rsidR="00BF2AB1" w:rsidRDefault="00BF2AB1" w:rsidP="00BF2AB1">
      <w:pPr>
        <w:pStyle w:val="Ttulo2"/>
      </w:pPr>
      <w:r>
        <w:t xml:space="preserve"> </w:t>
      </w:r>
      <w:bookmarkStart w:id="53" w:name="_Toc12895006"/>
      <w:r>
        <w:t>Estructura de directorios</w:t>
      </w:r>
      <w:bookmarkEnd w:id="53"/>
    </w:p>
    <w:p w14:paraId="056EC475" w14:textId="58E6D8EE" w:rsidR="00BF2AB1" w:rsidRDefault="00BF2AB1" w:rsidP="00BF2AB1">
      <w:r>
        <w:t xml:space="preserve">El repositorio del proyecto </w:t>
      </w:r>
      <w:r w:rsidR="00EF367E">
        <w:fldChar w:fldCharType="begin"/>
      </w:r>
      <w:r w:rsidR="00EF367E">
        <w:instrText xml:space="preserve"> ADDIN ZOTERO_ITEM CSL_CITATION {"citationID":"h6Ze7PsX","properties":{"formattedCitation":"[19]","plainCitation":"[19]","noteIndex":0},"citationItems":[{"id":110,"uris":["http://zotero.org/users/local/0nWuOkQL/items/AFFXK4BL"],"uri":["http://zotero.org/users/local/0nWuOkQL/items/AFFXK4BL"],"itemData":{"id":110,"type":"webpage","title":"Repositorio TestingAWE","container-title":"GitLab","abstract":"Módulo NPM","URL":"https://gitlab.com/mus0007/testing-awe","language":"en","accessed":{"date-parts":[["2019",6,25]]}}}],"schema":"https://github.com/citation-style-language/schema/raw/master/csl-citation.json"} </w:instrText>
      </w:r>
      <w:r w:rsidR="00EF367E">
        <w:fldChar w:fldCharType="separate"/>
      </w:r>
      <w:r w:rsidR="00EF367E" w:rsidRPr="00EF367E">
        <w:t>[19]</w:t>
      </w:r>
      <w:r w:rsidR="00EF367E">
        <w:fldChar w:fldCharType="end"/>
      </w:r>
      <w:r w:rsidR="00EF367E">
        <w:t xml:space="preserve"> </w:t>
      </w:r>
      <w:r>
        <w:t>presenta la siguiente estructura:</w:t>
      </w:r>
    </w:p>
    <w:p w14:paraId="3088648F" w14:textId="3C131BFD" w:rsidR="005765E9" w:rsidRDefault="00BF2AB1" w:rsidP="00592D2B">
      <w:pPr>
        <w:pStyle w:val="Prrafodelista"/>
        <w:numPr>
          <w:ilvl w:val="0"/>
          <w:numId w:val="30"/>
        </w:numPr>
      </w:pPr>
      <w:r w:rsidRPr="00BF2AB1">
        <w:rPr>
          <w:b/>
        </w:rPr>
        <w:t>/</w:t>
      </w:r>
      <w:r>
        <w:t xml:space="preserve">: contiene todos los ficheros de configuración, tanto para Git, como para NPM, o también para TypeScript. </w:t>
      </w:r>
      <w:r w:rsidR="00592D2B">
        <w:t>Además,</w:t>
      </w:r>
      <w:r>
        <w:t xml:space="preserve"> contiene el fichero de arranque de la </w:t>
      </w:r>
      <w:r>
        <w:rPr>
          <w:i/>
        </w:rPr>
        <w:t>toolkit</w:t>
      </w:r>
      <w:r>
        <w:t>,</w:t>
      </w:r>
      <w:r w:rsidR="00314CF9">
        <w:t xml:space="preserve"> el fichero README y la copia de la licencia.</w:t>
      </w:r>
    </w:p>
    <w:p w14:paraId="44257E5E" w14:textId="73359461" w:rsidR="00592D2B" w:rsidRDefault="00592D2B" w:rsidP="00592D2B">
      <w:pPr>
        <w:pStyle w:val="Prrafodelista"/>
        <w:numPr>
          <w:ilvl w:val="0"/>
          <w:numId w:val="30"/>
        </w:numPr>
      </w:pPr>
      <w:r w:rsidRPr="00592D2B">
        <w:rPr>
          <w:b/>
        </w:rPr>
        <w:t>/dist/</w:t>
      </w:r>
      <w:r>
        <w:t>: carpeta en la que se encuentran todos los ficheros JavaScript correspondientes a la carpeta lib.</w:t>
      </w:r>
    </w:p>
    <w:p w14:paraId="698A39A8" w14:textId="5BEF5CAD" w:rsidR="00592D2B" w:rsidRDefault="00592D2B" w:rsidP="00592D2B">
      <w:pPr>
        <w:pStyle w:val="Prrafodelista"/>
        <w:numPr>
          <w:ilvl w:val="0"/>
          <w:numId w:val="30"/>
        </w:numPr>
      </w:pPr>
      <w:r>
        <w:rPr>
          <w:b/>
        </w:rPr>
        <w:t>/lib/</w:t>
      </w:r>
      <w:r>
        <w:t xml:space="preserve">: carpeta en la que se encuentran todos los ficheros TypeScript correspondientes a la </w:t>
      </w:r>
      <w:r>
        <w:rPr>
          <w:i/>
        </w:rPr>
        <w:t>toolkit.</w:t>
      </w:r>
    </w:p>
    <w:p w14:paraId="08C347F8" w14:textId="76789272" w:rsidR="00592D2B" w:rsidRDefault="00592D2B" w:rsidP="00592D2B">
      <w:pPr>
        <w:pStyle w:val="Prrafodelista"/>
        <w:numPr>
          <w:ilvl w:val="0"/>
          <w:numId w:val="30"/>
        </w:numPr>
      </w:pPr>
      <w:r>
        <w:rPr>
          <w:b/>
        </w:rPr>
        <w:t>/lib/aut/</w:t>
      </w:r>
      <w:r>
        <w:t>: carpeta en la que se encuentra el fichero de automatización del proyecto.</w:t>
      </w:r>
    </w:p>
    <w:p w14:paraId="32266B72" w14:textId="77777777" w:rsidR="00592D2B" w:rsidRDefault="00592D2B" w:rsidP="00592D2B">
      <w:pPr>
        <w:pStyle w:val="Prrafodelista"/>
        <w:numPr>
          <w:ilvl w:val="0"/>
          <w:numId w:val="30"/>
        </w:numPr>
      </w:pPr>
      <w:r>
        <w:rPr>
          <w:b/>
        </w:rPr>
        <w:t>/lib/config/</w:t>
      </w:r>
      <w:r>
        <w:t xml:space="preserve">: carpeta en la que se encuentra el fichero de configuración, utilizado para el arranque de la </w:t>
      </w:r>
      <w:r>
        <w:rPr>
          <w:i/>
        </w:rPr>
        <w:t>toolkit</w:t>
      </w:r>
      <w:r>
        <w:t>.</w:t>
      </w:r>
    </w:p>
    <w:p w14:paraId="2D3B414C" w14:textId="77777777" w:rsidR="00352AC8" w:rsidRDefault="00592D2B" w:rsidP="00592D2B">
      <w:pPr>
        <w:pStyle w:val="Prrafodelista"/>
        <w:numPr>
          <w:ilvl w:val="0"/>
          <w:numId w:val="30"/>
        </w:numPr>
      </w:pPr>
      <w:r>
        <w:rPr>
          <w:b/>
        </w:rPr>
        <w:t>/lib/parser/</w:t>
      </w:r>
      <w:r>
        <w:t>: carpeta en la que se encuentra el fichero de parseo.</w:t>
      </w:r>
    </w:p>
    <w:p w14:paraId="347ADBB4" w14:textId="77777777" w:rsidR="006608C3" w:rsidRDefault="00352AC8" w:rsidP="00592D2B">
      <w:pPr>
        <w:pStyle w:val="Prrafodelista"/>
        <w:numPr>
          <w:ilvl w:val="0"/>
          <w:numId w:val="30"/>
        </w:numPr>
      </w:pPr>
      <w:r>
        <w:rPr>
          <w:b/>
        </w:rPr>
        <w:t>/lib/libraryWIO/</w:t>
      </w:r>
      <w:r>
        <w:t>: carpeta en la que se encuentra toda la librería.</w:t>
      </w:r>
    </w:p>
    <w:p w14:paraId="24063505" w14:textId="77777777" w:rsidR="00831D87" w:rsidRDefault="006608C3" w:rsidP="00592D2B">
      <w:pPr>
        <w:pStyle w:val="Prrafodelista"/>
        <w:numPr>
          <w:ilvl w:val="0"/>
          <w:numId w:val="30"/>
        </w:numPr>
      </w:pPr>
      <w:r>
        <w:rPr>
          <w:b/>
        </w:rPr>
        <w:t>/lib/libraryWIO/abstractClass</w:t>
      </w:r>
      <w:r>
        <w:t xml:space="preserve">: carpeta en la que se encuentra </w:t>
      </w:r>
      <w:r w:rsidR="00831D87">
        <w:t>las clases abstractas.</w:t>
      </w:r>
    </w:p>
    <w:p w14:paraId="0A9726AA" w14:textId="3C4EE669" w:rsidR="00592D2B" w:rsidRDefault="00592D2B" w:rsidP="00592D2B">
      <w:pPr>
        <w:pStyle w:val="Prrafodelista"/>
        <w:numPr>
          <w:ilvl w:val="0"/>
          <w:numId w:val="30"/>
        </w:numPr>
      </w:pPr>
      <w:r>
        <w:t xml:space="preserve"> </w:t>
      </w:r>
      <w:r w:rsidR="00535645">
        <w:rPr>
          <w:b/>
        </w:rPr>
        <w:t>/lib/libraryWIO/class</w:t>
      </w:r>
      <w:r w:rsidR="00535645">
        <w:t>: carpeta en la que se encuentran todas las clases correspondientes a los elementos HTML.</w:t>
      </w:r>
    </w:p>
    <w:p w14:paraId="39EA20FD" w14:textId="23144AAC" w:rsidR="00396F5B" w:rsidRDefault="00396F5B" w:rsidP="00592D2B">
      <w:pPr>
        <w:pStyle w:val="Prrafodelista"/>
        <w:numPr>
          <w:ilvl w:val="0"/>
          <w:numId w:val="30"/>
        </w:numPr>
      </w:pPr>
      <w:r>
        <w:rPr>
          <w:b/>
        </w:rPr>
        <w:lastRenderedPageBreak/>
        <w:t>/lib/libraryWIO/interfaces</w:t>
      </w:r>
      <w:r>
        <w:t>: carpeta en la que se encuentran las interfaces.</w:t>
      </w:r>
    </w:p>
    <w:p w14:paraId="5C8160C1" w14:textId="58D20DCD" w:rsidR="00396F5B" w:rsidRDefault="00396F5B" w:rsidP="00592D2B">
      <w:pPr>
        <w:pStyle w:val="Prrafodelista"/>
        <w:numPr>
          <w:ilvl w:val="0"/>
          <w:numId w:val="30"/>
        </w:numPr>
      </w:pPr>
      <w:r>
        <w:rPr>
          <w:b/>
        </w:rPr>
        <w:t>/test/</w:t>
      </w:r>
      <w:r>
        <w:t>: carpeta en la que se encuentran los test unitarios y de integración.</w:t>
      </w:r>
    </w:p>
    <w:p w14:paraId="0D684E16" w14:textId="55FF683F" w:rsidR="006856B6" w:rsidRDefault="006856B6" w:rsidP="006856B6">
      <w:r>
        <w:t xml:space="preserve">Para más información sobre cómo se tiene que estructurar un módulo NPM consulte la documentación </w:t>
      </w:r>
      <w:r>
        <w:fldChar w:fldCharType="begin"/>
      </w:r>
      <w:r w:rsidR="00EF367E">
        <w:instrText xml:space="preserve"> ADDIN ZOTERO_ITEM CSL_CITATION {"citationID":"PerJ8Lsr","properties":{"formattedCitation":"[20]","plainCitation":"[20]","noteIndex":0},"citationItems":[{"id":92,"uris":["http://zotero.org/users/local/0nWuOkQL/items/I2AUQ8VT"],"uri":["http://zotero.org/users/local/0nWuOkQL/items/I2AUQ8VT"],"itemData":{"id":92,"type":"webpage","title":"Como crear un módulo NPM - Germán Peraferrer","container-title":"Medium","abstract":"Seguramente en alguna ocasión has utilizado módulos Node.js, pero … ¿ Alguna vez pensaste en crear los tuyos ?","URL":"https://medium.com/@peraferrer/como-crear-un-m%C3%B3dulo-npm-6baef161a96","language":"en","author":[{"family":"Peraferrer","given":"Germán"}],"issued":{"date-parts":[["2015",8,23]]},"accessed":{"date-parts":[["2019",6,21]]}}}],"schema":"https://github.com/citation-style-language/schema/raw/master/csl-citation.json"} </w:instrText>
      </w:r>
      <w:r>
        <w:fldChar w:fldCharType="separate"/>
      </w:r>
      <w:r w:rsidR="00EF367E" w:rsidRPr="00EF367E">
        <w:t>[20]</w:t>
      </w:r>
      <w:r>
        <w:fldChar w:fldCharType="end"/>
      </w:r>
      <w:r w:rsidR="004626D9">
        <w:t>.</w:t>
      </w:r>
    </w:p>
    <w:p w14:paraId="46E28E85" w14:textId="0E96E860" w:rsidR="00C65C62" w:rsidRDefault="00C65C62" w:rsidP="00C65C62">
      <w:pPr>
        <w:pStyle w:val="Ttulo2"/>
      </w:pPr>
      <w:r>
        <w:t xml:space="preserve"> </w:t>
      </w:r>
      <w:bookmarkStart w:id="54" w:name="_Toc12895007"/>
      <w:r>
        <w:t>Manual del programador</w:t>
      </w:r>
      <w:bookmarkEnd w:id="54"/>
    </w:p>
    <w:p w14:paraId="4E5D6AA3" w14:textId="7333235D" w:rsidR="00C65C62" w:rsidRDefault="00396BF1" w:rsidP="00C65C62">
      <w:r>
        <w:t xml:space="preserve">Este apartado tiene como objetivo </w:t>
      </w:r>
      <w:r w:rsidR="00357529">
        <w:t xml:space="preserve">establecer los pasos necesarios para que los próximos desarrolladores puedan seguir trabajando en la </w:t>
      </w:r>
      <w:r w:rsidR="00357529">
        <w:rPr>
          <w:i/>
        </w:rPr>
        <w:t>toolkit</w:t>
      </w:r>
      <w:r w:rsidR="00357529">
        <w:t>. En este manual se va a explicar el cómo se tiene que instalar el entorno de desarrollo, cómo podemos obtener todo el código fuente del proyecto, cómo lo podemos compilar, ejecutar</w:t>
      </w:r>
      <w:r w:rsidR="00E90F2A">
        <w:t xml:space="preserve"> y</w:t>
      </w:r>
      <w:r w:rsidR="00357529">
        <w:t xml:space="preserve"> probar.</w:t>
      </w:r>
    </w:p>
    <w:p w14:paraId="0BE08AE5" w14:textId="34CB65E6" w:rsidR="006F7AD1" w:rsidRDefault="006F7AD1" w:rsidP="006F7AD1">
      <w:pPr>
        <w:ind w:firstLine="0"/>
        <w:rPr>
          <w:b/>
        </w:rPr>
      </w:pPr>
      <w:r>
        <w:rPr>
          <w:b/>
        </w:rPr>
        <w:t>Entorno de desarrollo</w:t>
      </w:r>
    </w:p>
    <w:p w14:paraId="7A1101F1" w14:textId="4A8D1CB6" w:rsidR="006F7AD1" w:rsidRDefault="006F7AD1" w:rsidP="006F7AD1">
      <w:r>
        <w:t>Para poder continuar el desarrollo de este proyecto vamos a necesitar la instalación de los siguientes elementos:</w:t>
      </w:r>
    </w:p>
    <w:p w14:paraId="429BEAB9" w14:textId="14AAF49F" w:rsidR="006F7AD1" w:rsidRDefault="006F7AD1" w:rsidP="006F7AD1">
      <w:pPr>
        <w:pStyle w:val="Prrafodelista"/>
        <w:numPr>
          <w:ilvl w:val="0"/>
          <w:numId w:val="31"/>
        </w:numPr>
      </w:pPr>
      <w:r>
        <w:t>IDE o Editor de Texto.</w:t>
      </w:r>
    </w:p>
    <w:p w14:paraId="77856C29" w14:textId="10DD9B84" w:rsidR="006F7AD1" w:rsidRDefault="006F7AD1" w:rsidP="006F7AD1">
      <w:pPr>
        <w:pStyle w:val="Prrafodelista"/>
        <w:numPr>
          <w:ilvl w:val="0"/>
          <w:numId w:val="31"/>
        </w:numPr>
      </w:pPr>
      <w:r>
        <w:t>Node.</w:t>
      </w:r>
    </w:p>
    <w:p w14:paraId="20A3D393" w14:textId="4E882C83" w:rsidR="007D6502" w:rsidRDefault="007D6502" w:rsidP="006F7AD1">
      <w:pPr>
        <w:pStyle w:val="Prrafodelista"/>
        <w:numPr>
          <w:ilvl w:val="0"/>
          <w:numId w:val="31"/>
        </w:numPr>
      </w:pPr>
      <w:r>
        <w:t>TypeScript.</w:t>
      </w:r>
    </w:p>
    <w:p w14:paraId="353A0FEB" w14:textId="1A5A760F" w:rsidR="006F7AD1" w:rsidRPr="006F7AD1" w:rsidRDefault="006F7AD1" w:rsidP="006F7AD1">
      <w:pPr>
        <w:pStyle w:val="Prrafodelista"/>
        <w:numPr>
          <w:ilvl w:val="0"/>
          <w:numId w:val="31"/>
        </w:numPr>
      </w:pPr>
      <w:r>
        <w:t>Git.</w:t>
      </w:r>
    </w:p>
    <w:p w14:paraId="08088190" w14:textId="2A8129D6" w:rsidR="000A3AC7" w:rsidRDefault="000A3AC7" w:rsidP="000A3AC7">
      <w:pPr>
        <w:ind w:firstLine="0"/>
        <w:rPr>
          <w:b/>
        </w:rPr>
      </w:pPr>
      <w:r>
        <w:rPr>
          <w:b/>
        </w:rPr>
        <w:t>IDE o Editor de Texto</w:t>
      </w:r>
    </w:p>
    <w:p w14:paraId="382EC053" w14:textId="2B3B077F" w:rsidR="000A3AC7" w:rsidRDefault="000A3AC7" w:rsidP="000A3AC7">
      <w:r>
        <w:t>Para el desarrollo de este proyecto hemos utilizado un editor de texto, en este caso, hemos usado Visual Studio Code</w:t>
      </w:r>
      <w:r w:rsidR="00181D9D">
        <w:t xml:space="preserve"> </w:t>
      </w:r>
      <w:r w:rsidR="00181D9D">
        <w:fldChar w:fldCharType="begin"/>
      </w:r>
      <w:r w:rsidR="00EF367E">
        <w:instrText xml:space="preserve"> ADDIN ZOTERO_ITEM CSL_CITATION {"citationID":"7aixpgnI","properties":{"formattedCitation":"[21]","plainCitation":"[21]","noteIndex":0},"citationItems":[{"id":94,"uris":["http://zotero.org/users/local/0nWuOkQL/items/QVMAXR3U"],"uri":["http://zotero.org/users/local/0nWuOkQL/items/QVMAXR3U"],"itemData":{"id":94,"type":"webpage","title":"Visual Studio Code - Code Editing. Redefined","abstract":"Visual Studio Code is a code editor redefined and optimized for building and debugging modern web and cloud applications.  Visual Studio Code is free and available on your favorite platform - Linux, macOS, and Windows.","URL":"https://code.visualstudio.com/","language":"en","accessed":{"date-parts":[["2019",6,21]]}}}],"schema":"https://github.com/citation-style-language/schema/raw/master/csl-citation.json"} </w:instrText>
      </w:r>
      <w:r w:rsidR="00181D9D">
        <w:fldChar w:fldCharType="separate"/>
      </w:r>
      <w:r w:rsidR="00EF367E" w:rsidRPr="00EF367E">
        <w:t>[21]</w:t>
      </w:r>
      <w:r w:rsidR="00181D9D">
        <w:fldChar w:fldCharType="end"/>
      </w:r>
      <w:r>
        <w:t>.</w:t>
      </w:r>
      <w:r w:rsidR="00285109">
        <w:t xml:space="preserve"> Para mejorar la usabilidad dentro de éste puedes instalarte diferentes plugins</w:t>
      </w:r>
      <w:r w:rsidR="009D7ACB">
        <w:t>.</w:t>
      </w:r>
    </w:p>
    <w:p w14:paraId="027FB9C0" w14:textId="06C9BFC0" w:rsidR="009D7ACB" w:rsidRDefault="009D7ACB" w:rsidP="000A3AC7">
      <w:r>
        <w:t xml:space="preserve">La instalación de Visual Studio Code es </w:t>
      </w:r>
      <w:r w:rsidR="000D2C5D">
        <w:t>sencilla</w:t>
      </w:r>
      <w:r>
        <w:t xml:space="preserve">, accediendo a la documentación </w:t>
      </w:r>
      <w:r>
        <w:fldChar w:fldCharType="begin"/>
      </w:r>
      <w:r w:rsidR="00EF367E">
        <w:instrText xml:space="preserve"> ADDIN ZOTERO_ITEM CSL_CITATION {"citationID":"0iXuZpVL","properties":{"formattedCitation":"[21]","plainCitation":"[21]","noteIndex":0},"citationItems":[{"id":94,"uris":["http://zotero.org/users/local/0nWuOkQL/items/QVMAXR3U"],"uri":["http://zotero.org/users/local/0nWuOkQL/items/QVMAXR3U"],"itemData":{"id":94,"type":"webpage","title":"Visual Studio Code - Code Editing. Redefined","abstract":"Visual Studio Code is a code editor redefined and optimized for building and debugging modern web and cloud applications.  Visual Studio Code is free and available on your favorite platform - Linux, macOS, and Windows.","URL":"https://code.visualstudio.com/","language":"en","accessed":{"date-parts":[["2019",6,21]]}}}],"schema":"https://github.com/citation-style-language/schema/raw/master/csl-citation.json"} </w:instrText>
      </w:r>
      <w:r>
        <w:fldChar w:fldCharType="separate"/>
      </w:r>
      <w:r w:rsidR="00EF367E" w:rsidRPr="00EF367E">
        <w:t>[21]</w:t>
      </w:r>
      <w:r>
        <w:fldChar w:fldCharType="end"/>
      </w:r>
      <w:r>
        <w:t xml:space="preserve"> podemos descargarlo, una vez que hemos accedido a dicho </w:t>
      </w:r>
      <w:r w:rsidRPr="000A40F2">
        <w:rPr>
          <w:i/>
        </w:rPr>
        <w:t>link</w:t>
      </w:r>
      <w:r>
        <w:t xml:space="preserve"> solo tenemos que seleccionar el sistema operativo y la arquitectura correspondiente para que comience la instalación, una vez finalizada ésta el asistente de instalación nos permitirá instalar dicho editor en nuestro ordenador.</w:t>
      </w:r>
    </w:p>
    <w:p w14:paraId="3734CA2C" w14:textId="77777777" w:rsidR="007D6502" w:rsidRDefault="007D6502">
      <w:pPr>
        <w:spacing w:before="0" w:after="160"/>
        <w:ind w:firstLine="0"/>
        <w:jc w:val="left"/>
        <w:rPr>
          <w:b/>
        </w:rPr>
      </w:pPr>
      <w:r>
        <w:rPr>
          <w:b/>
        </w:rPr>
        <w:br w:type="page"/>
      </w:r>
    </w:p>
    <w:p w14:paraId="18408B2F" w14:textId="7F3CCE46" w:rsidR="007D6502" w:rsidRDefault="007D6502" w:rsidP="007D6502">
      <w:pPr>
        <w:ind w:firstLine="0"/>
        <w:rPr>
          <w:b/>
        </w:rPr>
      </w:pPr>
      <w:r>
        <w:rPr>
          <w:b/>
        </w:rPr>
        <w:lastRenderedPageBreak/>
        <w:t>Node</w:t>
      </w:r>
    </w:p>
    <w:p w14:paraId="5AC260E5" w14:textId="16227F3A" w:rsidR="007D6502" w:rsidRDefault="007D6502" w:rsidP="007D6502">
      <w:r>
        <w:t>Para poder hacer uso de nuestra aplicación tenemos que instalarnos Node, éste no es más que un entorno de ejecución de JavaScript orientado a eventos asíncronos</w:t>
      </w:r>
      <w:r w:rsidR="00542AA1">
        <w:t xml:space="preserve"> </w:t>
      </w:r>
      <w:r w:rsidR="00542AA1">
        <w:fldChar w:fldCharType="begin"/>
      </w:r>
      <w:r w:rsidR="00EF367E">
        <w:instrText xml:space="preserve"> ADDIN ZOTERO_ITEM CSL_CITATION {"citationID":"THoQ9yuV","properties":{"formattedCitation":"[22]","plainCitation":"[22]","noteIndex":0},"citationItems":[{"id":96,"uris":["http://zotero.org/users/local/0nWuOkQL/items/N5HG59RC"],"uri":["http://zotero.org/users/local/0nWuOkQL/items/N5HG59RC"],"itemData":{"id":96,"type":"webpage","title":"Node","container-title":"Node.js","abstract":"Node.js® is a JavaScript runtime built on Chrome's V8 JavaScript engine.","URL":"https://nodejs.org/es/about/","language":"es","author":[{"family":"Node.js","given":"Fundación","dropping-particle":"de"}],"accessed":{"date-parts":[["2019",6,21]]}}}],"schema":"https://github.com/citation-style-language/schema/raw/master/csl-citation.json"} </w:instrText>
      </w:r>
      <w:r w:rsidR="00542AA1">
        <w:fldChar w:fldCharType="separate"/>
      </w:r>
      <w:r w:rsidR="00EF367E" w:rsidRPr="00EF367E">
        <w:t>[22]</w:t>
      </w:r>
      <w:r w:rsidR="00542AA1">
        <w:fldChar w:fldCharType="end"/>
      </w:r>
      <w:r>
        <w:t>.</w:t>
      </w:r>
    </w:p>
    <w:p w14:paraId="564B8141" w14:textId="4FDDD9E3" w:rsidR="00542AA1" w:rsidRDefault="00542AA1" w:rsidP="00542AA1">
      <w:r>
        <w:t>La instalación de Node es muy simple</w:t>
      </w:r>
      <w:r w:rsidR="00697F78">
        <w:t xml:space="preserve">, accediendo a la documentación </w:t>
      </w:r>
      <w:r w:rsidR="00697F78">
        <w:fldChar w:fldCharType="begin"/>
      </w:r>
      <w:r w:rsidR="00EF367E">
        <w:instrText xml:space="preserve"> ADDIN ZOTERO_ITEM CSL_CITATION {"citationID":"CuS1zpXc","properties":{"formattedCitation":"[23]","plainCitation":"[23]","noteIndex":0},"citationItems":[{"id":98,"uris":["http://zotero.org/users/local/0nWuOkQL/items/IHBMJDAT"],"uri":["http://zotero.org/users/local/0nWuOkQL/items/IHBMJDAT"],"itemData":{"id":98,"type":"webpage","title":"Node instalación","container-title":"Node.js","abstract":"Node.js® is a JavaScript runtime built on Chrome's V8 JavaScript engine.","URL":"https://nodejs.org/es/","language":"es","author":[{"family":"Node.js","given":"Fundación","dropping-particle":"de"}],"accessed":{"date-parts":[["2019",6,21]]}}}],"schema":"https://github.com/citation-style-language/schema/raw/master/csl-citation.json"} </w:instrText>
      </w:r>
      <w:r w:rsidR="00697F78">
        <w:fldChar w:fldCharType="separate"/>
      </w:r>
      <w:r w:rsidR="00EF367E" w:rsidRPr="00EF367E">
        <w:t>[23]</w:t>
      </w:r>
      <w:r w:rsidR="00697F78">
        <w:fldChar w:fldCharType="end"/>
      </w:r>
      <w:r w:rsidR="00697F78">
        <w:t xml:space="preserve"> podemos descargarlo, una vez que hemos accedido a dicho </w:t>
      </w:r>
      <w:r w:rsidR="00697F78" w:rsidRPr="00003892">
        <w:rPr>
          <w:i/>
        </w:rPr>
        <w:t>link</w:t>
      </w:r>
      <w:r w:rsidR="00697F78">
        <w:t xml:space="preserve"> tenemos que descárganos la versión 10.15.1 LTS.</w:t>
      </w:r>
    </w:p>
    <w:p w14:paraId="625DE7B1" w14:textId="09C0C4F7" w:rsidR="000A3AC7" w:rsidRDefault="00ED3F09" w:rsidP="000A3AC7">
      <w:pPr>
        <w:ind w:firstLine="0"/>
        <w:rPr>
          <w:b/>
        </w:rPr>
      </w:pPr>
      <w:r>
        <w:rPr>
          <w:b/>
        </w:rPr>
        <w:t>TypeScript</w:t>
      </w:r>
    </w:p>
    <w:p w14:paraId="1BEA5005" w14:textId="166386D8" w:rsidR="00ED3F09" w:rsidRDefault="00ED3F09" w:rsidP="00ED3F09">
      <w:r>
        <w:t>TypeScript es un lenguaje de programación de código abierto, está orientado a objetos. TypeScript lo que permite es convertir el código desarrollado en este lenguaje a JavaScript.</w:t>
      </w:r>
    </w:p>
    <w:p w14:paraId="7A5FDD7D" w14:textId="68BC10CB" w:rsidR="00D842A7" w:rsidRDefault="00ED3F09" w:rsidP="00ED3F09">
      <w:r>
        <w:t>Aunque TypeScript introduce una mayor complejidad, ya que éste se instala como una dependencia más en nuestro proyecto, la curva de aprendizaje es muy parecida a JavaScript</w:t>
      </w:r>
      <w:r w:rsidR="001E7101">
        <w:t xml:space="preserve"> ya que TypeScript se basa en JavaScript. Ambos lenguajes tienen una sintaxis similar, pero TypeScript añade el tipado</w:t>
      </w:r>
      <w:r w:rsidR="007D0436">
        <w:t xml:space="preserve"> como la característica más importante</w:t>
      </w:r>
      <w:r w:rsidR="001E7101">
        <w:t>.</w:t>
      </w:r>
    </w:p>
    <w:p w14:paraId="3138070D" w14:textId="77777777" w:rsidR="00D842A7" w:rsidRDefault="00D842A7" w:rsidP="00ED3F09">
      <w:r>
        <w:t>Para instalar TypeScript tenemos dos opciones:</w:t>
      </w:r>
    </w:p>
    <w:p w14:paraId="0B51C3B0" w14:textId="1CB866AA" w:rsidR="00A877D8" w:rsidRDefault="00D842A7" w:rsidP="00D842A7">
      <w:pPr>
        <w:pStyle w:val="Prrafodelista"/>
        <w:numPr>
          <w:ilvl w:val="0"/>
          <w:numId w:val="32"/>
        </w:numPr>
      </w:pPr>
      <w:r>
        <w:t xml:space="preserve">Obtener el código fuente de TestingAWE el cual se explicará más adelante, y </w:t>
      </w:r>
      <w:r w:rsidR="00A877D8">
        <w:t xml:space="preserve">situados </w:t>
      </w:r>
      <w:r>
        <w:t>en el directorio del repositorio</w:t>
      </w:r>
      <w:r w:rsidR="00A877D8">
        <w:t xml:space="preserve"> ejecutar en la consola</w:t>
      </w:r>
      <w:r>
        <w:t xml:space="preserve"> </w:t>
      </w:r>
      <w:r w:rsidRPr="00D842A7">
        <w:t>“</w:t>
      </w:r>
      <w:r>
        <w:rPr>
          <w:i/>
        </w:rPr>
        <w:t>npm install</w:t>
      </w:r>
      <w:r w:rsidRPr="00D842A7">
        <w:t>”</w:t>
      </w:r>
      <w:r>
        <w:t>.</w:t>
      </w:r>
    </w:p>
    <w:p w14:paraId="564FD832" w14:textId="77777777" w:rsidR="00A877D8" w:rsidRDefault="00A877D8" w:rsidP="00D842A7">
      <w:pPr>
        <w:pStyle w:val="Prrafodelista"/>
        <w:numPr>
          <w:ilvl w:val="0"/>
          <w:numId w:val="32"/>
        </w:numPr>
      </w:pPr>
      <w:r>
        <w:t>Una vez instalado Node, ejecutar en la consola “</w:t>
      </w:r>
      <w:r>
        <w:rPr>
          <w:i/>
        </w:rPr>
        <w:t>npm install -g typescript</w:t>
      </w:r>
      <w:r>
        <w:t>”.</w:t>
      </w:r>
    </w:p>
    <w:p w14:paraId="20DA310A" w14:textId="77777777" w:rsidR="00810637" w:rsidRDefault="00A877D8" w:rsidP="00A877D8">
      <w:r>
        <w:t>Se recomienda la primera opción, ya que una vez obtenido el código, al ejecutar “</w:t>
      </w:r>
      <w:r>
        <w:rPr>
          <w:i/>
        </w:rPr>
        <w:t>npm install</w:t>
      </w:r>
      <w:r>
        <w:t xml:space="preserve">” vamos a instalar todo lo necesario (TypeScript, Ts-Node, Electron…) </w:t>
      </w:r>
      <w:r w:rsidR="00233D7F">
        <w:t>para poder probar TestingAWE sobre otra aplicación Angular/Electron.</w:t>
      </w:r>
    </w:p>
    <w:p w14:paraId="4350F0C0" w14:textId="3DE02AB5" w:rsidR="00ED3F09" w:rsidRDefault="00810637" w:rsidP="00810637">
      <w:pPr>
        <w:spacing w:before="0" w:after="160"/>
        <w:ind w:firstLine="0"/>
        <w:jc w:val="left"/>
      </w:pPr>
      <w:r>
        <w:rPr>
          <w:b/>
        </w:rPr>
        <w:t>Git</w:t>
      </w:r>
    </w:p>
    <w:p w14:paraId="5BD32BA2" w14:textId="509A6763" w:rsidR="00810637" w:rsidRDefault="00810637" w:rsidP="00810637">
      <w:r>
        <w:t>Para poder obtener todo el código fuente vamos a necesitar tener instalado Git, dicho gestor de versiones nos va a permitir clonar el proyecto de forma local en nuestro equipo, lo cual es necesario para obtener el código.</w:t>
      </w:r>
    </w:p>
    <w:p w14:paraId="4E7D2A04" w14:textId="1E061FF3" w:rsidR="00501AD3" w:rsidRDefault="00501AD3" w:rsidP="00810637">
      <w:r>
        <w:lastRenderedPageBreak/>
        <w:t xml:space="preserve">Realizar la instalación de Git es </w:t>
      </w:r>
      <w:r w:rsidR="00143D80">
        <w:t>sencilla</w:t>
      </w:r>
      <w:r>
        <w:t>, podemos descargarlo desde su página oficial</w:t>
      </w:r>
      <w:r w:rsidR="00545F6D">
        <w:t xml:space="preserve"> </w:t>
      </w:r>
      <w:r w:rsidR="00545F6D">
        <w:fldChar w:fldCharType="begin"/>
      </w:r>
      <w:r w:rsidR="00EF367E">
        <w:instrText xml:space="preserve"> ADDIN ZOTERO_ITEM CSL_CITATION {"citationID":"iHOl4TLa","properties":{"formattedCitation":"[24]","plainCitation":"[24]","noteIndex":0},"citationItems":[{"id":100,"uris":["http://zotero.org/users/local/0nWuOkQL/items/NZLE9WBI"],"uri":["http://zotero.org/users/local/0nWuOkQL/items/NZLE9WBI"],"itemData":{"id":100,"type":"webpage","title":"Git","URL":"https://git-scm.com/","accessed":{"date-parts":[["2019",6,21]]}}}],"schema":"https://github.com/citation-style-language/schema/raw/master/csl-citation.json"} </w:instrText>
      </w:r>
      <w:r w:rsidR="00545F6D">
        <w:fldChar w:fldCharType="separate"/>
      </w:r>
      <w:r w:rsidR="00EF367E" w:rsidRPr="00EF367E">
        <w:t>[24]</w:t>
      </w:r>
      <w:r w:rsidR="00545F6D">
        <w:fldChar w:fldCharType="end"/>
      </w:r>
      <w:r w:rsidR="00545F6D">
        <w:t>, una vez que hemos accedido a</w:t>
      </w:r>
      <w:r w:rsidR="00C807A3">
        <w:t>l</w:t>
      </w:r>
      <w:r w:rsidR="00545F6D">
        <w:t xml:space="preserve"> </w:t>
      </w:r>
      <w:r w:rsidR="00545F6D" w:rsidRPr="00FA2CD9">
        <w:rPr>
          <w:i/>
        </w:rPr>
        <w:t>link</w:t>
      </w:r>
      <w:r w:rsidR="00545F6D">
        <w:t xml:space="preserve"> tenemos que seleccionar el sistema operativo y la arquitectura correspondiente. Finalmente, el asistente de instalación nos permitirá instalar Git en nuestro equipo.</w:t>
      </w:r>
    </w:p>
    <w:p w14:paraId="54E70996" w14:textId="5B0FB10D" w:rsidR="00EE2E85" w:rsidRDefault="00EE2E85" w:rsidP="00EE2E85">
      <w:pPr>
        <w:ind w:firstLine="0"/>
        <w:rPr>
          <w:b/>
        </w:rPr>
      </w:pPr>
      <w:r>
        <w:rPr>
          <w:b/>
        </w:rPr>
        <w:t>Obtención del código fuente</w:t>
      </w:r>
    </w:p>
    <w:p w14:paraId="70C33B53" w14:textId="3718442E" w:rsidR="00441B24" w:rsidRPr="00F4231C" w:rsidRDefault="00EE2E85" w:rsidP="00441B24">
      <w:r>
        <w:t xml:space="preserve">Para realizar el desarrollo de TestingAWE hemos utilizado un repositorio Git, el cual se encuentra en GitLab. La gestión de dicho repositorio lo hemos hecho a través del software GitKraken </w:t>
      </w:r>
      <w:r>
        <w:fldChar w:fldCharType="begin"/>
      </w:r>
      <w:r w:rsidR="00EF367E">
        <w:instrText xml:space="preserve"> ADDIN ZOTERO_ITEM CSL_CITATION {"citationID":"jpn5lUMW","properties":{"formattedCitation":"[25]","plainCitation":"[25]","noteIndex":0},"citationItems":[{"id":102,"uris":["http://zotero.org/users/local/0nWuOkQL/items/WV95MVYN"],"uri":["http://zotero.org/users/local/0nWuOkQL/items/WV95MVYN"],"itemData":{"id":102,"type":"webpage","title":"GitKraken","container-title":"GitKraken.com","abstract":"Unleash the Kraken! GitKraken comes with two legendary tools that help developers be more productive: the Git Client for Windows, Mac and Linux, and Glo Boards for task and issue tracking. Download the free Git Client and sign up for Glo Boards for free!","URL":"https://www.gitkraken.com/","language":"en","accessed":{"date-parts":[["2019",6,21]]}}}],"schema":"https://github.com/citation-style-language/schema/raw/master/csl-citation.json"} </w:instrText>
      </w:r>
      <w:r>
        <w:fldChar w:fldCharType="separate"/>
      </w:r>
      <w:r w:rsidR="00EF367E" w:rsidRPr="00EF367E">
        <w:t>[25]</w:t>
      </w:r>
      <w:r>
        <w:fldChar w:fldCharType="end"/>
      </w:r>
      <w:r>
        <w:t xml:space="preserve">, esto es opcional, ya que si sabes manejarte por consola </w:t>
      </w:r>
      <w:r w:rsidR="00C46556">
        <w:t xml:space="preserve">bash </w:t>
      </w:r>
      <w:r>
        <w:t>no hace falta la instalación de este software.</w:t>
      </w:r>
      <w:r w:rsidR="00F4231C">
        <w:t xml:space="preserve"> Para instalar GitKraken tenemos que acceder al </w:t>
      </w:r>
      <w:r w:rsidR="00F4231C">
        <w:rPr>
          <w:i/>
        </w:rPr>
        <w:t>link</w:t>
      </w:r>
      <w:r w:rsidR="00F4231C">
        <w:t xml:space="preserve"> que se proporciona en la documentación </w:t>
      </w:r>
      <w:r w:rsidR="00F4231C">
        <w:fldChar w:fldCharType="begin"/>
      </w:r>
      <w:r w:rsidR="00F4231C">
        <w:instrText xml:space="preserve"> ADDIN ZOTERO_ITEM CSL_CITATION {"citationID":"Uqi1AuFr","properties":{"formattedCitation":"[25]","plainCitation":"[25]","noteIndex":0},"citationItems":[{"id":102,"uris":["http://zotero.org/users/local/0nWuOkQL/items/WV95MVYN"],"uri":["http://zotero.org/users/local/0nWuOkQL/items/WV95MVYN"],"itemData":{"id":102,"type":"webpage","title":"GitKraken","container-title":"GitKraken.com","abstract":"Unleash the Kraken! GitKraken comes with two legendary tools that help developers be more productive: the Git Client for Windows, Mac and Linux, and Glo Boards for task and issue tracking. Download the free Git Client and sign up for Glo Boards for free!","URL":"https://www.gitkraken.com/","language":"en","accessed":{"date-parts":[["2019",6,21]]}}}],"schema":"https://github.com/citation-style-language/schema/raw/master/csl-citation.json"} </w:instrText>
      </w:r>
      <w:r w:rsidR="00F4231C">
        <w:fldChar w:fldCharType="separate"/>
      </w:r>
      <w:r w:rsidR="00F4231C" w:rsidRPr="00F4231C">
        <w:t>[25]</w:t>
      </w:r>
      <w:r w:rsidR="00F4231C">
        <w:fldChar w:fldCharType="end"/>
      </w:r>
      <w:r w:rsidR="00F4231C">
        <w:t>, una vez descargado el instalador, lo ejecutamos y siguiendo los pasos podremos obtener GitKraken</w:t>
      </w:r>
      <w:r w:rsidR="00093984">
        <w:t xml:space="preserve"> en nuestro equipo</w:t>
      </w:r>
      <w:r w:rsidR="00F4231C">
        <w:t>.</w:t>
      </w:r>
    </w:p>
    <w:p w14:paraId="1FF8B6CF" w14:textId="15E2507C" w:rsidR="00E32F06" w:rsidRDefault="00EE2E85" w:rsidP="00E32F06">
      <w:r>
        <w:t>Para poder clonar el código fuente del repositorio Git a nuestro equipo</w:t>
      </w:r>
      <w:r w:rsidR="00E32F06">
        <w:t>, lo primero de todo es abrir el software GitKraken.</w:t>
      </w:r>
    </w:p>
    <w:p w14:paraId="28A0FE95" w14:textId="77777777" w:rsidR="00113824" w:rsidRDefault="00113824" w:rsidP="00113824">
      <w:pPr>
        <w:keepNext/>
      </w:pPr>
      <w:r>
        <w:rPr>
          <w:noProof/>
        </w:rPr>
        <w:drawing>
          <wp:inline distT="0" distB="0" distL="0" distR="0" wp14:anchorId="3D8CB398" wp14:editId="65343C37">
            <wp:extent cx="4972050" cy="2799409"/>
            <wp:effectExtent l="0" t="0" r="0" b="127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82862" cy="2805497"/>
                    </a:xfrm>
                    <a:prstGeom prst="rect">
                      <a:avLst/>
                    </a:prstGeom>
                  </pic:spPr>
                </pic:pic>
              </a:graphicData>
            </a:graphic>
          </wp:inline>
        </w:drawing>
      </w:r>
    </w:p>
    <w:p w14:paraId="263669FC" w14:textId="17898A5D" w:rsidR="007441E1" w:rsidRDefault="00113824" w:rsidP="00113824">
      <w:pPr>
        <w:pStyle w:val="Descripcin"/>
        <w:jc w:val="center"/>
      </w:pPr>
      <w:bookmarkStart w:id="55" w:name="_Toc12895048"/>
      <w:r>
        <w:t xml:space="preserve">Ilustración </w:t>
      </w:r>
      <w:r w:rsidR="00FC723F">
        <w:rPr>
          <w:noProof/>
        </w:rPr>
        <w:fldChar w:fldCharType="begin"/>
      </w:r>
      <w:r w:rsidR="00FC723F">
        <w:rPr>
          <w:noProof/>
        </w:rPr>
        <w:instrText xml:space="preserve"> SEQ Ilustración \* ARABIC </w:instrText>
      </w:r>
      <w:r w:rsidR="00FC723F">
        <w:rPr>
          <w:noProof/>
        </w:rPr>
        <w:fldChar w:fldCharType="separate"/>
      </w:r>
      <w:r w:rsidR="001A7D64">
        <w:rPr>
          <w:noProof/>
        </w:rPr>
        <w:t>17</w:t>
      </w:r>
      <w:r w:rsidR="00FC723F">
        <w:rPr>
          <w:noProof/>
        </w:rPr>
        <w:fldChar w:fldCharType="end"/>
      </w:r>
      <w:r>
        <w:t xml:space="preserve"> - Apertura de GitKraken</w:t>
      </w:r>
      <w:bookmarkEnd w:id="55"/>
    </w:p>
    <w:p w14:paraId="02065D49" w14:textId="238A27C8" w:rsidR="00113824" w:rsidRDefault="005637CB" w:rsidP="00113824">
      <w:r>
        <w:t>Después haremos click con el botón primario del ratón sobre la opción File y luego sobre la opción Clone Repo, accederemos a la siguiente ventana:</w:t>
      </w:r>
    </w:p>
    <w:p w14:paraId="3D8EFF15" w14:textId="77777777" w:rsidR="005637CB" w:rsidRDefault="005637CB" w:rsidP="005637CB">
      <w:pPr>
        <w:keepNext/>
        <w:jc w:val="center"/>
      </w:pPr>
      <w:r>
        <w:rPr>
          <w:noProof/>
        </w:rPr>
        <w:lastRenderedPageBreak/>
        <w:drawing>
          <wp:inline distT="0" distB="0" distL="0" distR="0" wp14:anchorId="212A3BF7" wp14:editId="0D208FB0">
            <wp:extent cx="4800600" cy="4057704"/>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16839" cy="4071430"/>
                    </a:xfrm>
                    <a:prstGeom prst="rect">
                      <a:avLst/>
                    </a:prstGeom>
                  </pic:spPr>
                </pic:pic>
              </a:graphicData>
            </a:graphic>
          </wp:inline>
        </w:drawing>
      </w:r>
    </w:p>
    <w:p w14:paraId="0624F269" w14:textId="19C3C1F4" w:rsidR="005637CB" w:rsidRDefault="005637CB" w:rsidP="005637CB">
      <w:pPr>
        <w:pStyle w:val="Descripcin"/>
        <w:jc w:val="center"/>
      </w:pPr>
      <w:bookmarkStart w:id="56" w:name="_Toc12895049"/>
      <w:r>
        <w:t xml:space="preserve">Ilustración </w:t>
      </w:r>
      <w:r w:rsidR="00FC723F">
        <w:rPr>
          <w:noProof/>
        </w:rPr>
        <w:fldChar w:fldCharType="begin"/>
      </w:r>
      <w:r w:rsidR="00FC723F">
        <w:rPr>
          <w:noProof/>
        </w:rPr>
        <w:instrText xml:space="preserve"> SEQ Ilustración \* ARABIC </w:instrText>
      </w:r>
      <w:r w:rsidR="00FC723F">
        <w:rPr>
          <w:noProof/>
        </w:rPr>
        <w:fldChar w:fldCharType="separate"/>
      </w:r>
      <w:r w:rsidR="001A7D64">
        <w:rPr>
          <w:noProof/>
        </w:rPr>
        <w:t>18</w:t>
      </w:r>
      <w:r w:rsidR="00FC723F">
        <w:rPr>
          <w:noProof/>
        </w:rPr>
        <w:fldChar w:fldCharType="end"/>
      </w:r>
      <w:r>
        <w:t xml:space="preserve"> - Apertura ventana de clonación GitKraken</w:t>
      </w:r>
      <w:bookmarkEnd w:id="56"/>
    </w:p>
    <w:p w14:paraId="6D97281F" w14:textId="74037FAA" w:rsidR="005637CB" w:rsidRDefault="005637CB" w:rsidP="005637CB">
      <w:r>
        <w:t>En ella introducimos los datos, el dónde queremos clonar el repositorio y cuál es la URL de dicho repositorio. Una vez introducidos los datos nos saldrá habilitado el botón “</w:t>
      </w:r>
      <w:r w:rsidRPr="005637CB">
        <w:rPr>
          <w:i/>
        </w:rPr>
        <w:t>Clone the repo!”</w:t>
      </w:r>
      <w:r w:rsidR="001A3B74">
        <w:t xml:space="preserve"> tal y como se muestra en la siguiente ilustración:</w:t>
      </w:r>
    </w:p>
    <w:p w14:paraId="0989028A" w14:textId="77777777" w:rsidR="001A3B74" w:rsidRDefault="001A3B74" w:rsidP="001A3B74">
      <w:pPr>
        <w:keepNext/>
        <w:jc w:val="center"/>
      </w:pPr>
      <w:r>
        <w:rPr>
          <w:noProof/>
        </w:rPr>
        <w:drawing>
          <wp:inline distT="0" distB="0" distL="0" distR="0" wp14:anchorId="7D998D65" wp14:editId="608352D9">
            <wp:extent cx="4933950" cy="1867637"/>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06643" cy="1895154"/>
                    </a:xfrm>
                    <a:prstGeom prst="rect">
                      <a:avLst/>
                    </a:prstGeom>
                  </pic:spPr>
                </pic:pic>
              </a:graphicData>
            </a:graphic>
          </wp:inline>
        </w:drawing>
      </w:r>
    </w:p>
    <w:p w14:paraId="45458B80" w14:textId="4AAE3542" w:rsidR="001A3B74" w:rsidRDefault="001A3B74" w:rsidP="001A3B74">
      <w:pPr>
        <w:pStyle w:val="Descripcin"/>
        <w:jc w:val="center"/>
      </w:pPr>
      <w:bookmarkStart w:id="57" w:name="_Toc12895050"/>
      <w:r>
        <w:t xml:space="preserve">Ilustración </w:t>
      </w:r>
      <w:r w:rsidR="00FC723F">
        <w:rPr>
          <w:noProof/>
        </w:rPr>
        <w:fldChar w:fldCharType="begin"/>
      </w:r>
      <w:r w:rsidR="00FC723F">
        <w:rPr>
          <w:noProof/>
        </w:rPr>
        <w:instrText xml:space="preserve"> SEQ Ilustración \* ARABIC </w:instrText>
      </w:r>
      <w:r w:rsidR="00FC723F">
        <w:rPr>
          <w:noProof/>
        </w:rPr>
        <w:fldChar w:fldCharType="separate"/>
      </w:r>
      <w:r w:rsidR="001A7D64">
        <w:rPr>
          <w:noProof/>
        </w:rPr>
        <w:t>19</w:t>
      </w:r>
      <w:r w:rsidR="00FC723F">
        <w:rPr>
          <w:noProof/>
        </w:rPr>
        <w:fldChar w:fldCharType="end"/>
      </w:r>
      <w:r>
        <w:t xml:space="preserve"> - Clonación del repositorio en GitKraken</w:t>
      </w:r>
      <w:bookmarkEnd w:id="57"/>
    </w:p>
    <w:p w14:paraId="4E63B08F" w14:textId="1A97DA15" w:rsidR="001A3B74" w:rsidRDefault="001A3B74" w:rsidP="001A3B74">
      <w:r>
        <w:t>Finalmente pulsamos al botón y tendremos en la ruta indicada la copia del proyecto TestingAWE.</w:t>
      </w:r>
      <w:r w:rsidR="003B1D6F">
        <w:t xml:space="preserve"> A partir de e</w:t>
      </w:r>
      <w:r w:rsidR="00155789">
        <w:t>ste</w:t>
      </w:r>
      <w:r w:rsidR="003B1D6F">
        <w:t xml:space="preserve"> momento ya podemos gestionar los cambios que vayamos a realizar en el proyecto.</w:t>
      </w:r>
    </w:p>
    <w:p w14:paraId="5507A5F3" w14:textId="77777777" w:rsidR="003B1D6F" w:rsidRDefault="003B1D6F" w:rsidP="003B1D6F">
      <w:pPr>
        <w:keepNext/>
        <w:jc w:val="center"/>
      </w:pPr>
      <w:r>
        <w:rPr>
          <w:noProof/>
        </w:rPr>
        <w:lastRenderedPageBreak/>
        <w:drawing>
          <wp:inline distT="0" distB="0" distL="0" distR="0" wp14:anchorId="318D35C1" wp14:editId="535C06DD">
            <wp:extent cx="4962525" cy="2782376"/>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973867" cy="2788735"/>
                    </a:xfrm>
                    <a:prstGeom prst="rect">
                      <a:avLst/>
                    </a:prstGeom>
                  </pic:spPr>
                </pic:pic>
              </a:graphicData>
            </a:graphic>
          </wp:inline>
        </w:drawing>
      </w:r>
    </w:p>
    <w:p w14:paraId="7A6C37D5" w14:textId="031399FD" w:rsidR="003B1D6F" w:rsidRDefault="003B1D6F" w:rsidP="003B1D6F">
      <w:pPr>
        <w:pStyle w:val="Descripcin"/>
        <w:jc w:val="center"/>
      </w:pPr>
      <w:bookmarkStart w:id="58" w:name="_Toc12895051"/>
      <w:r>
        <w:t xml:space="preserve">Ilustración </w:t>
      </w:r>
      <w:r w:rsidR="00FC723F">
        <w:rPr>
          <w:noProof/>
        </w:rPr>
        <w:fldChar w:fldCharType="begin"/>
      </w:r>
      <w:r w:rsidR="00FC723F">
        <w:rPr>
          <w:noProof/>
        </w:rPr>
        <w:instrText xml:space="preserve"> SEQ Ilustración \* ARABIC </w:instrText>
      </w:r>
      <w:r w:rsidR="00FC723F">
        <w:rPr>
          <w:noProof/>
        </w:rPr>
        <w:fldChar w:fldCharType="separate"/>
      </w:r>
      <w:r w:rsidR="001A7D64">
        <w:rPr>
          <w:noProof/>
        </w:rPr>
        <w:t>20</w:t>
      </w:r>
      <w:r w:rsidR="00FC723F">
        <w:rPr>
          <w:noProof/>
        </w:rPr>
        <w:fldChar w:fldCharType="end"/>
      </w:r>
      <w:r>
        <w:t xml:space="preserve"> - Ventana del proyecto en GitKraken</w:t>
      </w:r>
      <w:bookmarkEnd w:id="58"/>
    </w:p>
    <w:p w14:paraId="552C26F0" w14:textId="5596CA7F" w:rsidR="003B1D6F" w:rsidRDefault="002D2257" w:rsidP="002D2257">
      <w:pPr>
        <w:ind w:firstLine="0"/>
        <w:rPr>
          <w:b/>
        </w:rPr>
      </w:pPr>
      <w:r>
        <w:rPr>
          <w:b/>
        </w:rPr>
        <w:t>Compilación código fuente</w:t>
      </w:r>
    </w:p>
    <w:p w14:paraId="14E353DD" w14:textId="6CBFFCC5" w:rsidR="002D2257" w:rsidRDefault="001347F3" w:rsidP="002D2257">
      <w:r>
        <w:t>Una vez que ya tenemos la copia del proyecto en nuestro equipo, lo que debemos hacer es ejecutar en el directorio raíz de ese proyecto el siguiente comando “</w:t>
      </w:r>
      <w:r>
        <w:rPr>
          <w:i/>
        </w:rPr>
        <w:t>npm install</w:t>
      </w:r>
      <w:r>
        <w:t>”</w:t>
      </w:r>
      <w:r w:rsidR="00606A27">
        <w:t xml:space="preserve"> (en la consola)</w:t>
      </w:r>
      <w:r>
        <w:t>, esto nos permitirá instalar todas las dependencias de nuestro proyecto</w:t>
      </w:r>
      <w:r w:rsidR="0000452F">
        <w:t>, las cuales son necesarias, para la compilación y ejecución de los test.</w:t>
      </w:r>
    </w:p>
    <w:p w14:paraId="383D9870" w14:textId="795BFD1A" w:rsidR="00606A27" w:rsidRDefault="00606A27" w:rsidP="002D2257">
      <w:r>
        <w:t>La situación inicial de nuestro proyecto antes de ejecutar ese comando es la siguiente:</w:t>
      </w:r>
    </w:p>
    <w:p w14:paraId="64C2CF23" w14:textId="77777777" w:rsidR="00606A27" w:rsidRDefault="00606A27" w:rsidP="00606A27">
      <w:pPr>
        <w:keepNext/>
        <w:jc w:val="center"/>
      </w:pPr>
      <w:r>
        <w:rPr>
          <w:noProof/>
        </w:rPr>
        <w:drawing>
          <wp:inline distT="0" distB="0" distL="0" distR="0" wp14:anchorId="47DC3519" wp14:editId="4A90709B">
            <wp:extent cx="1581150" cy="2219325"/>
            <wp:effectExtent l="0" t="0" r="0"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r="19024"/>
                    <a:stretch/>
                  </pic:blipFill>
                  <pic:spPr bwMode="auto">
                    <a:xfrm>
                      <a:off x="0" y="0"/>
                      <a:ext cx="1581150" cy="2219325"/>
                    </a:xfrm>
                    <a:prstGeom prst="rect">
                      <a:avLst/>
                    </a:prstGeom>
                    <a:ln>
                      <a:noFill/>
                    </a:ln>
                    <a:extLst>
                      <a:ext uri="{53640926-AAD7-44D8-BBD7-CCE9431645EC}">
                        <a14:shadowObscured xmlns:a14="http://schemas.microsoft.com/office/drawing/2010/main"/>
                      </a:ext>
                    </a:extLst>
                  </pic:spPr>
                </pic:pic>
              </a:graphicData>
            </a:graphic>
          </wp:inline>
        </w:drawing>
      </w:r>
    </w:p>
    <w:p w14:paraId="5909C08F" w14:textId="59A1F610" w:rsidR="00606A27" w:rsidRDefault="00606A27" w:rsidP="00606A27">
      <w:pPr>
        <w:pStyle w:val="Descripcin"/>
        <w:jc w:val="center"/>
      </w:pPr>
      <w:bookmarkStart w:id="59" w:name="_Toc12895052"/>
      <w:r>
        <w:t xml:space="preserve">Ilustración </w:t>
      </w:r>
      <w:r w:rsidR="00FC723F">
        <w:rPr>
          <w:noProof/>
        </w:rPr>
        <w:fldChar w:fldCharType="begin"/>
      </w:r>
      <w:r w:rsidR="00FC723F">
        <w:rPr>
          <w:noProof/>
        </w:rPr>
        <w:instrText xml:space="preserve"> SEQ Ilustración \* ARABIC </w:instrText>
      </w:r>
      <w:r w:rsidR="00FC723F">
        <w:rPr>
          <w:noProof/>
        </w:rPr>
        <w:fldChar w:fldCharType="separate"/>
      </w:r>
      <w:r w:rsidR="001A7D64">
        <w:rPr>
          <w:noProof/>
        </w:rPr>
        <w:t>21</w:t>
      </w:r>
      <w:r w:rsidR="00FC723F">
        <w:rPr>
          <w:noProof/>
        </w:rPr>
        <w:fldChar w:fldCharType="end"/>
      </w:r>
      <w:r>
        <w:t xml:space="preserve"> - Estructura inicial del proyecto</w:t>
      </w:r>
      <w:bookmarkEnd w:id="59"/>
    </w:p>
    <w:p w14:paraId="1981EBA8" w14:textId="24A49F54" w:rsidR="00606A27" w:rsidRDefault="00606A27" w:rsidP="00606A27">
      <w:r>
        <w:lastRenderedPageBreak/>
        <w:t>Una vez ejecutado ese comando, veremos que aparece un nuevo directorio en nuestra estructura, llamado “</w:t>
      </w:r>
      <w:r>
        <w:rPr>
          <w:i/>
        </w:rPr>
        <w:t>node_modules</w:t>
      </w:r>
      <w:r>
        <w:t>”, es aquí donde se instalan todas las dependencias de nuestro proyecto.</w:t>
      </w:r>
    </w:p>
    <w:p w14:paraId="08446E55" w14:textId="77777777" w:rsidR="00DD6A13" w:rsidRDefault="00DD6A13" w:rsidP="00DD6A13">
      <w:pPr>
        <w:keepNext/>
        <w:jc w:val="center"/>
      </w:pPr>
      <w:r>
        <w:rPr>
          <w:noProof/>
        </w:rPr>
        <w:drawing>
          <wp:inline distT="0" distB="0" distL="0" distR="0" wp14:anchorId="07845072" wp14:editId="7A0ED045">
            <wp:extent cx="1581150" cy="238125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581150" cy="2381250"/>
                    </a:xfrm>
                    <a:prstGeom prst="rect">
                      <a:avLst/>
                    </a:prstGeom>
                  </pic:spPr>
                </pic:pic>
              </a:graphicData>
            </a:graphic>
          </wp:inline>
        </w:drawing>
      </w:r>
    </w:p>
    <w:p w14:paraId="5A811156" w14:textId="07BE895F" w:rsidR="00DD6A13" w:rsidRDefault="00DD6A13" w:rsidP="00DD6A13">
      <w:pPr>
        <w:pStyle w:val="Descripcin"/>
        <w:jc w:val="center"/>
      </w:pPr>
      <w:bookmarkStart w:id="60" w:name="_Toc12895053"/>
      <w:r>
        <w:t xml:space="preserve">Ilustración </w:t>
      </w:r>
      <w:r w:rsidR="00FC723F">
        <w:rPr>
          <w:noProof/>
        </w:rPr>
        <w:fldChar w:fldCharType="begin"/>
      </w:r>
      <w:r w:rsidR="00FC723F">
        <w:rPr>
          <w:noProof/>
        </w:rPr>
        <w:instrText xml:space="preserve"> SEQ Ilustración \* ARABIC </w:instrText>
      </w:r>
      <w:r w:rsidR="00FC723F">
        <w:rPr>
          <w:noProof/>
        </w:rPr>
        <w:fldChar w:fldCharType="separate"/>
      </w:r>
      <w:r w:rsidR="001A7D64">
        <w:rPr>
          <w:noProof/>
        </w:rPr>
        <w:t>22</w:t>
      </w:r>
      <w:r w:rsidR="00FC723F">
        <w:rPr>
          <w:noProof/>
        </w:rPr>
        <w:fldChar w:fldCharType="end"/>
      </w:r>
      <w:r>
        <w:t xml:space="preserve"> - Estructura final del proyecto</w:t>
      </w:r>
      <w:bookmarkEnd w:id="60"/>
    </w:p>
    <w:p w14:paraId="55F9E3E6" w14:textId="17DD8C4E" w:rsidR="0088316C" w:rsidRDefault="0088316C" w:rsidP="0088316C">
      <w:r>
        <w:t>Finalmente, para poder realizar la compilación de nuestro proyecto tenemos que ejecutar el siguiente comando en la consola (dentro del directorio del proyecto) “</w:t>
      </w:r>
      <w:r>
        <w:rPr>
          <w:i/>
        </w:rPr>
        <w:t>npm run prepublish</w:t>
      </w:r>
      <w:r>
        <w:t>”</w:t>
      </w:r>
      <w:r w:rsidR="00EA7E10">
        <w:t>.</w:t>
      </w:r>
    </w:p>
    <w:p w14:paraId="15F79695" w14:textId="337FEC65" w:rsidR="002C16C8" w:rsidRDefault="00EA7E10" w:rsidP="0088316C">
      <w:r>
        <w:t>Ese comando se encargar de transcribir</w:t>
      </w:r>
      <w:r w:rsidR="009A5EE4">
        <w:t xml:space="preserve"> “compilar”</w:t>
      </w:r>
      <w:r>
        <w:t xml:space="preserve"> de fichero TypeScript a ficheros JavaScript, y el resultado de este proceso lo almacena en la carpeta </w:t>
      </w:r>
      <w:r w:rsidR="002C16C8">
        <w:rPr>
          <w:b/>
        </w:rPr>
        <w:t>/dist/</w:t>
      </w:r>
      <w:r w:rsidR="002C16C8">
        <w:t xml:space="preserve"> del proyecto.</w:t>
      </w:r>
    </w:p>
    <w:p w14:paraId="295C4702" w14:textId="5899B557" w:rsidR="00EA7E10" w:rsidRDefault="002C16C8" w:rsidP="0088316C">
      <w:r>
        <w:t xml:space="preserve">Se aconseja que cada vez que vayamos a compilar se elimine dicha carpeta. Aunque es verdad </w:t>
      </w:r>
      <w:r w:rsidR="009A5EE4">
        <w:t>que,</w:t>
      </w:r>
      <w:r>
        <w:t xml:space="preserve"> si un fichero tiene modificaciones y lo compilamos esas modificaciones van a seguir estando en </w:t>
      </w:r>
      <w:r>
        <w:rPr>
          <w:b/>
        </w:rPr>
        <w:t>/dist/</w:t>
      </w:r>
      <w:r>
        <w:t xml:space="preserve">, pero si por ejemplo eliminamos un fichero de </w:t>
      </w:r>
      <w:r>
        <w:rPr>
          <w:b/>
        </w:rPr>
        <w:t>/lib/</w:t>
      </w:r>
      <w:r>
        <w:t xml:space="preserve"> al compilar va a seguir existiendo dicho fichero en </w:t>
      </w:r>
      <w:r>
        <w:rPr>
          <w:b/>
        </w:rPr>
        <w:t>/dist/</w:t>
      </w:r>
      <w:r w:rsidR="0053745E">
        <w:t>.</w:t>
      </w:r>
      <w:r>
        <w:t xml:space="preserve"> </w:t>
      </w:r>
    </w:p>
    <w:p w14:paraId="1BCEABB7" w14:textId="361C0ED3" w:rsidR="0092388B" w:rsidRDefault="0092388B" w:rsidP="0092388B">
      <w:pPr>
        <w:ind w:firstLine="0"/>
        <w:rPr>
          <w:b/>
        </w:rPr>
      </w:pPr>
      <w:r>
        <w:rPr>
          <w:b/>
        </w:rPr>
        <w:t>Ejecutar toolkit</w:t>
      </w:r>
    </w:p>
    <w:p w14:paraId="6D7189D8" w14:textId="23835738" w:rsidR="0092388B" w:rsidRDefault="0092388B" w:rsidP="0092388B">
      <w:r>
        <w:t xml:space="preserve">TestingAWE es un proyecto que por </w:t>
      </w:r>
      <w:r w:rsidR="00376743">
        <w:t>sí</w:t>
      </w:r>
      <w:r>
        <w:t xml:space="preserve"> solo no se puede ejecutar, es decir, necesitamos de una aplicación Angular/Electron para </w:t>
      </w:r>
      <w:r w:rsidR="00792AD6">
        <w:t>probar</w:t>
      </w:r>
      <w:r>
        <w:t xml:space="preserve"> el funcionamiento de esta </w:t>
      </w:r>
      <w:r>
        <w:rPr>
          <w:i/>
        </w:rPr>
        <w:t>toolkit</w:t>
      </w:r>
      <w:r w:rsidR="00792AD6">
        <w:t>.</w:t>
      </w:r>
    </w:p>
    <w:p w14:paraId="54022DCE" w14:textId="40D83AFA" w:rsidR="00792AD6" w:rsidRDefault="00792AD6" w:rsidP="0092388B">
      <w:r>
        <w:t>Esta ejecución se explicará de forma más detallada en el manual del usuario, ya que es a</w:t>
      </w:r>
      <w:r w:rsidR="007635CF">
        <w:t>ll</w:t>
      </w:r>
      <w:r>
        <w:t>í donde vamos a realizar todo el proceso desde cero</w:t>
      </w:r>
      <w:r w:rsidR="00F0493A">
        <w:t xml:space="preserve"> (la instalación desde </w:t>
      </w:r>
      <w:r w:rsidR="00F0493A">
        <w:lastRenderedPageBreak/>
        <w:t>NPM), pero si queremos probar TestingAWE desde la clonación debemos realizar los siguientes pasos:</w:t>
      </w:r>
    </w:p>
    <w:p w14:paraId="614C3B2B" w14:textId="6D78B0C5" w:rsidR="00F0493A" w:rsidRDefault="00F0493A" w:rsidP="00F0493A">
      <w:pPr>
        <w:pStyle w:val="Prrafodelista"/>
        <w:numPr>
          <w:ilvl w:val="0"/>
          <w:numId w:val="34"/>
        </w:numPr>
      </w:pPr>
      <w:r>
        <w:t xml:space="preserve">Crear un </w:t>
      </w:r>
      <w:r w:rsidR="009337E5">
        <w:t xml:space="preserve">nuevo </w:t>
      </w:r>
      <w:r>
        <w:t>proyecto, ejecutando “</w:t>
      </w:r>
      <w:r>
        <w:rPr>
          <w:i/>
        </w:rPr>
        <w:t>npm init</w:t>
      </w:r>
      <w:r>
        <w:t>”.</w:t>
      </w:r>
    </w:p>
    <w:p w14:paraId="24CE0FF0" w14:textId="77777777" w:rsidR="00F0493A" w:rsidRDefault="00F0493A" w:rsidP="00F0493A">
      <w:pPr>
        <w:pStyle w:val="Prrafodelista"/>
        <w:numPr>
          <w:ilvl w:val="0"/>
          <w:numId w:val="34"/>
        </w:numPr>
      </w:pPr>
      <w:r>
        <w:t>Instalamos de forma manual todas las dependencias del proyecto TestingAWE en el nuevo proyecto.</w:t>
      </w:r>
    </w:p>
    <w:p w14:paraId="4313A60E" w14:textId="77777777" w:rsidR="00FC7199" w:rsidRDefault="00F0493A" w:rsidP="00F0493A">
      <w:pPr>
        <w:pStyle w:val="Prrafodelista"/>
        <w:numPr>
          <w:ilvl w:val="0"/>
          <w:numId w:val="34"/>
        </w:numPr>
      </w:pPr>
      <w:r>
        <w:t>En la carpeta “</w:t>
      </w:r>
      <w:r>
        <w:rPr>
          <w:i/>
        </w:rPr>
        <w:t>node_modules</w:t>
      </w:r>
      <w:r>
        <w:t>” del nuevo proyecto pegamos el proyecto TestingAWE, es decir, la carpeta “</w:t>
      </w:r>
      <w:r>
        <w:rPr>
          <w:i/>
        </w:rPr>
        <w:t>testing-awe</w:t>
      </w:r>
      <w:r>
        <w:t>”.</w:t>
      </w:r>
    </w:p>
    <w:p w14:paraId="2F84B0E1" w14:textId="77777777" w:rsidR="00FC7199" w:rsidRDefault="00FC7199" w:rsidP="00F0493A">
      <w:pPr>
        <w:pStyle w:val="Prrafodelista"/>
        <w:numPr>
          <w:ilvl w:val="0"/>
          <w:numId w:val="34"/>
        </w:numPr>
      </w:pPr>
      <w:r>
        <w:t>El nuevo proyecto, y el proyecto Angular/Electron deben estar al mismo nivel, es decir, tienen que estar en el mismo directorio.</w:t>
      </w:r>
    </w:p>
    <w:p w14:paraId="5E93DB28" w14:textId="694B63EC" w:rsidR="003E060A" w:rsidRDefault="00FC7199" w:rsidP="00F0493A">
      <w:pPr>
        <w:pStyle w:val="Prrafodelista"/>
        <w:numPr>
          <w:ilvl w:val="0"/>
          <w:numId w:val="34"/>
        </w:numPr>
      </w:pPr>
      <w:r>
        <w:t>Cambiamos el fichero “</w:t>
      </w:r>
      <w:r w:rsidRPr="00FC7199">
        <w:rPr>
          <w:i/>
        </w:rPr>
        <w:t>package.json</w:t>
      </w:r>
      <w:r>
        <w:t>”</w:t>
      </w:r>
      <w:r w:rsidR="00F0493A">
        <w:t xml:space="preserve"> </w:t>
      </w:r>
      <w:r w:rsidR="00F64233">
        <w:t>del proyecto nuevo</w:t>
      </w:r>
      <w:r w:rsidR="003E060A">
        <w:t>. En el atributo “</w:t>
      </w:r>
      <w:r w:rsidR="003E060A" w:rsidRPr="003E060A">
        <w:rPr>
          <w:i/>
        </w:rPr>
        <w:t>main</w:t>
      </w:r>
      <w:r w:rsidR="003E060A">
        <w:t>” establecemos el main del proyecto Angular/Electron.</w:t>
      </w:r>
    </w:p>
    <w:p w14:paraId="03C2D1F0" w14:textId="77777777" w:rsidR="003E060A" w:rsidRDefault="003E060A" w:rsidP="003E060A">
      <w:pPr>
        <w:pStyle w:val="Prrafodelista"/>
        <w:keepNext/>
        <w:ind w:left="1117" w:firstLine="0"/>
        <w:jc w:val="center"/>
      </w:pPr>
      <w:r>
        <w:rPr>
          <w:noProof/>
        </w:rPr>
        <w:drawing>
          <wp:inline distT="0" distB="0" distL="0" distR="0" wp14:anchorId="615057D0" wp14:editId="6245C0EB">
            <wp:extent cx="2447925" cy="22860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447925" cy="228600"/>
                    </a:xfrm>
                    <a:prstGeom prst="rect">
                      <a:avLst/>
                    </a:prstGeom>
                  </pic:spPr>
                </pic:pic>
              </a:graphicData>
            </a:graphic>
          </wp:inline>
        </w:drawing>
      </w:r>
    </w:p>
    <w:p w14:paraId="0C453F23" w14:textId="78B7194A" w:rsidR="003E060A" w:rsidRDefault="003E060A" w:rsidP="003E060A">
      <w:pPr>
        <w:pStyle w:val="Descripcin"/>
        <w:jc w:val="center"/>
      </w:pPr>
      <w:bookmarkStart w:id="61" w:name="_Toc12895054"/>
      <w:r>
        <w:t xml:space="preserve">Ilustración </w:t>
      </w:r>
      <w:r w:rsidR="00FC723F">
        <w:rPr>
          <w:noProof/>
        </w:rPr>
        <w:fldChar w:fldCharType="begin"/>
      </w:r>
      <w:r w:rsidR="00FC723F">
        <w:rPr>
          <w:noProof/>
        </w:rPr>
        <w:instrText xml:space="preserve"> SEQ Ilustración \* ARABIC </w:instrText>
      </w:r>
      <w:r w:rsidR="00FC723F">
        <w:rPr>
          <w:noProof/>
        </w:rPr>
        <w:fldChar w:fldCharType="separate"/>
      </w:r>
      <w:r w:rsidR="001A7D64">
        <w:rPr>
          <w:noProof/>
        </w:rPr>
        <w:t>23</w:t>
      </w:r>
      <w:r w:rsidR="00FC723F">
        <w:rPr>
          <w:noProof/>
        </w:rPr>
        <w:fldChar w:fldCharType="end"/>
      </w:r>
      <w:r>
        <w:t xml:space="preserve"> - Modificación del atributo main del nuevo proyecto</w:t>
      </w:r>
      <w:bookmarkEnd w:id="61"/>
    </w:p>
    <w:p w14:paraId="200BE06B" w14:textId="67BA4F97" w:rsidR="002D2257" w:rsidRDefault="003E060A" w:rsidP="00FA4EB4">
      <w:pPr>
        <w:pStyle w:val="Prrafodelista"/>
        <w:ind w:left="1117" w:firstLine="0"/>
      </w:pPr>
      <w:r>
        <w:t>En el atributo “</w:t>
      </w:r>
      <w:r>
        <w:rPr>
          <w:i/>
        </w:rPr>
        <w:t>scripts</w:t>
      </w:r>
      <w:r>
        <w:t>”</w:t>
      </w:r>
      <w:r>
        <w:rPr>
          <w:i/>
        </w:rPr>
        <w:t xml:space="preserve"> </w:t>
      </w:r>
      <w:r>
        <w:t>añadimos las siguientes líneas</w:t>
      </w:r>
    </w:p>
    <w:p w14:paraId="444CA440" w14:textId="77777777" w:rsidR="00FA4EB4" w:rsidRDefault="00FA4EB4" w:rsidP="00FA4EB4">
      <w:pPr>
        <w:pStyle w:val="Prrafodelista"/>
        <w:keepNext/>
        <w:ind w:left="1117" w:firstLine="0"/>
        <w:jc w:val="center"/>
      </w:pPr>
      <w:r>
        <w:rPr>
          <w:noProof/>
        </w:rPr>
        <w:drawing>
          <wp:inline distT="0" distB="0" distL="0" distR="0" wp14:anchorId="715825F4" wp14:editId="72713035">
            <wp:extent cx="4991100" cy="862989"/>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7971" cy="872822"/>
                    </a:xfrm>
                    <a:prstGeom prst="rect">
                      <a:avLst/>
                    </a:prstGeom>
                  </pic:spPr>
                </pic:pic>
              </a:graphicData>
            </a:graphic>
          </wp:inline>
        </w:drawing>
      </w:r>
    </w:p>
    <w:p w14:paraId="7BFB0CA2" w14:textId="43C7DBD1" w:rsidR="00853538" w:rsidRDefault="00FA4EB4" w:rsidP="00853538">
      <w:pPr>
        <w:pStyle w:val="Descripcin"/>
        <w:jc w:val="center"/>
      </w:pPr>
      <w:bookmarkStart w:id="62" w:name="_Toc12895055"/>
      <w:r>
        <w:t xml:space="preserve">Ilustración </w:t>
      </w:r>
      <w:r w:rsidR="00FC723F">
        <w:rPr>
          <w:noProof/>
        </w:rPr>
        <w:fldChar w:fldCharType="begin"/>
      </w:r>
      <w:r w:rsidR="00FC723F">
        <w:rPr>
          <w:noProof/>
        </w:rPr>
        <w:instrText xml:space="preserve"> SEQ Ilustración \* ARABIC </w:instrText>
      </w:r>
      <w:r w:rsidR="00FC723F">
        <w:rPr>
          <w:noProof/>
        </w:rPr>
        <w:fldChar w:fldCharType="separate"/>
      </w:r>
      <w:r w:rsidR="001A7D64">
        <w:rPr>
          <w:noProof/>
        </w:rPr>
        <w:t>24</w:t>
      </w:r>
      <w:r w:rsidR="00FC723F">
        <w:rPr>
          <w:noProof/>
        </w:rPr>
        <w:fldChar w:fldCharType="end"/>
      </w:r>
      <w:r>
        <w:t xml:space="preserve"> - Modificación del atributo scripts del nuevo proyecto</w:t>
      </w:r>
      <w:bookmarkEnd w:id="62"/>
    </w:p>
    <w:p w14:paraId="5A95F4AF" w14:textId="3E3CA935" w:rsidR="00EC4AF6" w:rsidRDefault="00F81D8A" w:rsidP="004936BA">
      <w:pPr>
        <w:pStyle w:val="Prrafodelista"/>
        <w:ind w:left="1117" w:firstLine="0"/>
      </w:pPr>
      <w:r>
        <w:t>El atributo “</w:t>
      </w:r>
      <w:r w:rsidRPr="00CF4279">
        <w:rPr>
          <w:i/>
        </w:rPr>
        <w:t>start</w:t>
      </w:r>
      <w:r>
        <w:t>” hace referencia al “</w:t>
      </w:r>
      <w:r w:rsidRPr="00CF4279">
        <w:rPr>
          <w:i/>
        </w:rPr>
        <w:t>main</w:t>
      </w:r>
      <w:r>
        <w:t xml:space="preserve">” del proyecto Angular/Electron. </w:t>
      </w:r>
      <w:r w:rsidR="00FA4EB4" w:rsidRPr="00F81D8A">
        <w:t>Si</w:t>
      </w:r>
      <w:r w:rsidR="00FA4EB4">
        <w:t xml:space="preserve"> hemos realizado todos </w:t>
      </w:r>
      <w:r w:rsidR="00DF2F12">
        <w:t>los</w:t>
      </w:r>
      <w:r w:rsidR="00FA4EB4">
        <w:t xml:space="preserve"> pasos de forma correcta, al ejecutar el comando “</w:t>
      </w:r>
      <w:r w:rsidR="00FA4EB4">
        <w:rPr>
          <w:i/>
        </w:rPr>
        <w:t>npm run initTestingAWE</w:t>
      </w:r>
      <w:r w:rsidR="00FA4EB4">
        <w:t>” en el directorio del proyecto nuevo, nos generará los ficheros por cada HTML encontrado en el proyecto Angular/Electron.</w:t>
      </w:r>
      <w:r w:rsidR="004936BA">
        <w:t xml:space="preserve"> Puede ser que no tengamos en el proyecto nuevo el fichero de configuración “aweconfig.json”, en ese caso al ejecutar el comando anterior nos generará dicho fichero de configuración</w:t>
      </w:r>
      <w:r w:rsidR="00891F57">
        <w:t>, el cual tendremos que modificar</w:t>
      </w:r>
      <w:r w:rsidR="004936BA">
        <w:t>.</w:t>
      </w:r>
    </w:p>
    <w:p w14:paraId="670396F3" w14:textId="4222103C" w:rsidR="000762EA" w:rsidRDefault="000762EA" w:rsidP="000762EA">
      <w:pPr>
        <w:rPr>
          <w:color w:val="FF0000"/>
        </w:rPr>
      </w:pPr>
      <w:r>
        <w:t xml:space="preserve">Se aconseja ejecutar la </w:t>
      </w:r>
      <w:r>
        <w:rPr>
          <w:i/>
        </w:rPr>
        <w:t>toolkit</w:t>
      </w:r>
      <w:r>
        <w:t xml:space="preserve"> a partir de la instalación del módulo a través de NPM, dicha instalación y ejecución se encuentra en el manual de usuario. Además, se encuentra disponibles una serie de videos para que sirvan de guía </w:t>
      </w:r>
      <w:r w:rsidR="00D552F0">
        <w:fldChar w:fldCharType="begin"/>
      </w:r>
      <w:r w:rsidR="00D552F0">
        <w:instrText xml:space="preserve"> ADDIN ZOTERO_ITEM CSL_CITATION {"citationID":"EoVl2yoX","properties":{"formattedCitation":"[26]","plainCitation":"[26]","noteIndex":0},"citationItems":[{"id":112,"uris":["http://zotero.org/users/local/0nWuOkQL/items/AZGYQ7BJ"],"uri":["http://zotero.org/users/local/0nWuOkQL/items/AZGYQ7BJ"],"itemData":{"id":112,"type":"webpage","title":"YouTube TestingAWE Oficial","container-title":"YouTube","URL":"https://www.youtube.com/channel/UCqUSDpoDw3RbqPb6PjAAnBA","language":"es-ES","accessed":{"date-parts":[["2019",6,25]]}}}],"schema":"https://github.com/citation-style-language/schema/raw/master/csl-citation.json"} </w:instrText>
      </w:r>
      <w:r w:rsidR="00D552F0">
        <w:fldChar w:fldCharType="separate"/>
      </w:r>
      <w:r w:rsidR="00D552F0" w:rsidRPr="00D552F0">
        <w:t>[26]</w:t>
      </w:r>
      <w:r w:rsidR="00D552F0">
        <w:fldChar w:fldCharType="end"/>
      </w:r>
      <w:r w:rsidR="00D552F0">
        <w:t>.</w:t>
      </w:r>
    </w:p>
    <w:p w14:paraId="36432A32" w14:textId="77777777" w:rsidR="005637CB" w:rsidRPr="00113824" w:rsidRDefault="005637CB" w:rsidP="00FE559E">
      <w:pPr>
        <w:ind w:firstLine="0"/>
      </w:pPr>
    </w:p>
    <w:p w14:paraId="74A9BA05" w14:textId="5A240C49" w:rsidR="003A1D58" w:rsidRDefault="003A1D58" w:rsidP="003A1D58">
      <w:pPr>
        <w:pStyle w:val="Ttulo2"/>
      </w:pPr>
      <w:r>
        <w:lastRenderedPageBreak/>
        <w:t xml:space="preserve"> </w:t>
      </w:r>
      <w:bookmarkStart w:id="63" w:name="_Toc12895008"/>
      <w:r>
        <w:t>Pruebas del sistema</w:t>
      </w:r>
      <w:bookmarkEnd w:id="63"/>
    </w:p>
    <w:p w14:paraId="33F82B88" w14:textId="75C19E70" w:rsidR="003A1D58" w:rsidRDefault="003A1D58" w:rsidP="00030133">
      <w:r>
        <w:t>Para poder</w:t>
      </w:r>
      <w:r w:rsidR="00030133">
        <w:t xml:space="preserve"> verificar que la </w:t>
      </w:r>
      <w:r w:rsidR="00030133">
        <w:rPr>
          <w:i/>
        </w:rPr>
        <w:t>toolkit</w:t>
      </w:r>
      <w:r w:rsidR="00030133">
        <w:t xml:space="preserve"> funciona de forma correcta se ha diseñado una batería de pruebas.</w:t>
      </w:r>
    </w:p>
    <w:p w14:paraId="1D9661FE" w14:textId="055C68DA" w:rsidR="00030133" w:rsidRDefault="00030133" w:rsidP="00030133">
      <w:r>
        <w:t>Se aconseja que para ejecutar los test se haga desde la instalación de NPM, y que haya un</w:t>
      </w:r>
      <w:r w:rsidR="00F7784E">
        <w:t>a</w:t>
      </w:r>
      <w:r>
        <w:t xml:space="preserve"> aplicación Angular/Electron sobre la que realizar las pruebas, ya que de lo contrario puede ser que algún test deje de funcionar (debido a que hay test en los que necesitamos que haya una aplicación Angular/Electron y otros en los que el módulo </w:t>
      </w:r>
      <w:r w:rsidR="00AB29FC">
        <w:t xml:space="preserve">tiene que </w:t>
      </w:r>
      <w:r>
        <w:t>est</w:t>
      </w:r>
      <w:r w:rsidR="00AB29FC">
        <w:t>ar</w:t>
      </w:r>
      <w:r>
        <w:t xml:space="preserve"> dentro de la carpeta “</w:t>
      </w:r>
      <w:r>
        <w:rPr>
          <w:i/>
        </w:rPr>
        <w:t>node_modules</w:t>
      </w:r>
      <w:r>
        <w:t>”</w:t>
      </w:r>
      <w:r w:rsidR="00250D90">
        <w:t>)</w:t>
      </w:r>
      <w:r>
        <w:t>.</w:t>
      </w:r>
    </w:p>
    <w:p w14:paraId="1E8F9539" w14:textId="751B25F9" w:rsidR="00F7784E" w:rsidRDefault="00AD26D1" w:rsidP="00AD26D1">
      <w:pPr>
        <w:ind w:firstLine="0"/>
        <w:rPr>
          <w:b/>
        </w:rPr>
      </w:pPr>
      <w:r>
        <w:rPr>
          <w:b/>
        </w:rPr>
        <w:t>Test unitarios</w:t>
      </w:r>
    </w:p>
    <w:p w14:paraId="2D8CA736" w14:textId="6D2EC1AD" w:rsidR="00AD26D1" w:rsidRDefault="00AD26D1" w:rsidP="00AD26D1">
      <w:r>
        <w:t>Las pruebas unitarias nos permiten comprobar el funcionamiento de un módulo aislado, es decir, que una determinada unidad de código haga lo que tiene que hacer.</w:t>
      </w:r>
    </w:p>
    <w:p w14:paraId="35C8EA6E" w14:textId="163B960A" w:rsidR="00675A46" w:rsidRDefault="0062207C" w:rsidP="00AD26D1">
      <w:r>
        <w:t>Se han testado la parte de la automatización (</w:t>
      </w:r>
      <w:r w:rsidRPr="00E87C97">
        <w:rPr>
          <w:i/>
        </w:rPr>
        <w:t>automation</w:t>
      </w:r>
      <w:r>
        <w:t xml:space="preserve">, </w:t>
      </w:r>
      <w:r w:rsidRPr="005E0A13">
        <w:rPr>
          <w:i/>
        </w:rPr>
        <w:t>configuration</w:t>
      </w:r>
      <w:r>
        <w:t xml:space="preserve">, </w:t>
      </w:r>
      <w:r w:rsidRPr="00905637">
        <w:rPr>
          <w:i/>
        </w:rPr>
        <w:t>parser</w:t>
      </w:r>
      <w:r>
        <w:t xml:space="preserve">), ya que </w:t>
      </w:r>
      <w:r w:rsidR="00D474D4">
        <w:t>estos</w:t>
      </w:r>
      <w:r>
        <w:t xml:space="preserve"> componentes no tienen la necesidad de lanzar Spectron para poder realizar las pruebas, es decir, no necesitan arrancar la aplicación Angular/Electron.</w:t>
      </w:r>
    </w:p>
    <w:p w14:paraId="7A894B4C" w14:textId="6711FD52" w:rsidR="00D474D4" w:rsidRDefault="00D474D4" w:rsidP="00AD26D1">
      <w:r>
        <w:t>Para ejecutar estos test tenemos que dirigirnos al proyecto en el que esté instalado TestingAWE, posteriormente nos trasladamos hasta la carpeta “testing-awe”</w:t>
      </w:r>
      <w:r w:rsidR="00076459">
        <w:t xml:space="preserve"> y dentro de ella ejecutamos el siguiente comando “</w:t>
      </w:r>
      <w:r w:rsidR="00076459">
        <w:rPr>
          <w:i/>
        </w:rPr>
        <w:t>npm run test</w:t>
      </w:r>
      <w:r w:rsidR="00076459">
        <w:t>”.</w:t>
      </w:r>
    </w:p>
    <w:p w14:paraId="38301060" w14:textId="69A6A061" w:rsidR="00FE17B3" w:rsidRDefault="00FE17B3" w:rsidP="00FE17B3">
      <w:pPr>
        <w:ind w:firstLine="0"/>
        <w:rPr>
          <w:b/>
        </w:rPr>
      </w:pPr>
      <w:r>
        <w:rPr>
          <w:b/>
        </w:rPr>
        <w:t>Test de integración</w:t>
      </w:r>
    </w:p>
    <w:p w14:paraId="38638E78" w14:textId="01E7B33C" w:rsidR="00FE17B3" w:rsidRDefault="00FE17B3" w:rsidP="00FE17B3">
      <w:r>
        <w:t>Las pruebas de integración nos permiten determinar si los diferentes componentes que forman el software funcionan correctamente cuando los probamos juntos.</w:t>
      </w:r>
    </w:p>
    <w:p w14:paraId="30D3B1E8" w14:textId="76332E76" w:rsidR="00FE17B3" w:rsidRDefault="00FE17B3" w:rsidP="00FE17B3">
      <w:r>
        <w:t>Al igual que en el caso anterior se han testado la parte de la automatización, ya que no tienen la necesidad de lanzar Spectron para poder realizar las pruebas, es decir, no necesitan arrancar la aplicación Angular/Electron.</w:t>
      </w:r>
    </w:p>
    <w:p w14:paraId="248A5DBB" w14:textId="5AAB5C1A" w:rsidR="0031162A" w:rsidRDefault="0031162A" w:rsidP="00FE17B3">
      <w:r>
        <w:t xml:space="preserve">Tanto los test unitarios como los test de </w:t>
      </w:r>
      <w:r w:rsidR="0039071F">
        <w:t>integración</w:t>
      </w:r>
      <w:r>
        <w:t xml:space="preserve"> se pueden encontrar dentro de la carpeta </w:t>
      </w:r>
      <w:r>
        <w:rPr>
          <w:b/>
        </w:rPr>
        <w:t>/test/</w:t>
      </w:r>
      <w:r>
        <w:t xml:space="preserve"> del módulo TestingAWE.</w:t>
      </w:r>
    </w:p>
    <w:p w14:paraId="0C1527B9" w14:textId="77777777" w:rsidR="0039071F" w:rsidRDefault="0039071F" w:rsidP="0039071F">
      <w:r>
        <w:lastRenderedPageBreak/>
        <w:t>Para ejecutar estos test tenemos que dirigirnos al proyecto en el que esté instalado TestingAWE, posteriormente nos trasladamos hasta la carpeta “testing-awe” y dentro de ella ejecutamos el siguiente comando “</w:t>
      </w:r>
      <w:r>
        <w:rPr>
          <w:i/>
        </w:rPr>
        <w:t>npm run test</w:t>
      </w:r>
      <w:r>
        <w:t>”.</w:t>
      </w:r>
    </w:p>
    <w:p w14:paraId="74546A8F" w14:textId="37FBA148" w:rsidR="0039071F" w:rsidRDefault="0039071F" w:rsidP="0039071F">
      <w:pPr>
        <w:ind w:firstLine="0"/>
        <w:rPr>
          <w:b/>
        </w:rPr>
      </w:pPr>
      <w:r>
        <w:rPr>
          <w:b/>
        </w:rPr>
        <w:t>Test libraryWIO</w:t>
      </w:r>
    </w:p>
    <w:p w14:paraId="4B6708B8" w14:textId="7A417EF5" w:rsidR="0039071F" w:rsidRDefault="00D96917" w:rsidP="0039071F">
      <w:r>
        <w:t>Respecto a la parte de la librería no se han podido dejar los test dentro del módulo</w:t>
      </w:r>
      <w:r w:rsidR="005C4986">
        <w:t xml:space="preserve"> de TestingAWE</w:t>
      </w:r>
      <w:r>
        <w:t>, ya que en este caso sí que necesitamos lanzar Spectron para poder comprobar que todo funciona correctamente, y para lanzar Spectron necesitamos una aplicación Angular/Electron.</w:t>
      </w:r>
    </w:p>
    <w:p w14:paraId="562FCAA8" w14:textId="698E38EE" w:rsidR="00745C58" w:rsidRDefault="00D96917" w:rsidP="00745C58">
      <w:r>
        <w:t>Debido a esto, lo que hicimos fue crearnos un nuevo proyecto</w:t>
      </w:r>
      <w:r w:rsidR="00C76F0E">
        <w:t xml:space="preserve"> Angular/Electron</w:t>
      </w:r>
      <w:r>
        <w:t xml:space="preserve"> con todos los elementos HTML que</w:t>
      </w:r>
      <w:r w:rsidR="004D432B">
        <w:t xml:space="preserve"> soporta la librería TestingAWE</w:t>
      </w:r>
      <w:r w:rsidR="00C76F0E">
        <w:t xml:space="preserve">, y crear test </w:t>
      </w:r>
      <w:r w:rsidR="00C76F0E" w:rsidRPr="00662DB2">
        <w:rPr>
          <w:i/>
        </w:rPr>
        <w:t>end-to-end</w:t>
      </w:r>
      <w:r w:rsidR="00C76F0E">
        <w:t xml:space="preserve"> para comprobar que para cada elemento HTML los métodos que tiene asociados funcionan correctamente.</w:t>
      </w:r>
    </w:p>
    <w:p w14:paraId="2D49A63E" w14:textId="77777777" w:rsidR="00F439BE" w:rsidRDefault="00F439BE" w:rsidP="00745C58">
      <w:pPr>
        <w:sectPr w:rsidR="00F439BE" w:rsidSect="00F83239">
          <w:headerReference w:type="default" r:id="rId40"/>
          <w:pgSz w:w="11906" w:h="16838"/>
          <w:pgMar w:top="1417" w:right="1701" w:bottom="1417" w:left="1701" w:header="708" w:footer="708" w:gutter="0"/>
          <w:cols w:space="708"/>
          <w:titlePg/>
          <w:docGrid w:linePitch="360"/>
        </w:sectPr>
      </w:pPr>
    </w:p>
    <w:p w14:paraId="102AF3FB" w14:textId="7D7B54B0" w:rsidR="00F439BE" w:rsidRDefault="00F439BE" w:rsidP="00745C58"/>
    <w:p w14:paraId="7F6CDEAB" w14:textId="0EA73458" w:rsidR="00F439BE" w:rsidRDefault="00F439BE" w:rsidP="00745C58"/>
    <w:tbl>
      <w:tblPr>
        <w:tblStyle w:val="Tablaconcuadrcula"/>
        <w:tblW w:w="0" w:type="auto"/>
        <w:tblLook w:val="04A0" w:firstRow="1" w:lastRow="0" w:firstColumn="1" w:lastColumn="0" w:noHBand="0" w:noVBand="1"/>
      </w:tblPr>
      <w:tblGrid>
        <w:gridCol w:w="8494"/>
      </w:tblGrid>
      <w:tr w:rsidR="000760E8" w14:paraId="597078EF" w14:textId="77777777" w:rsidTr="004539C1">
        <w:tc>
          <w:tcPr>
            <w:tcW w:w="8494" w:type="dxa"/>
            <w:tcBorders>
              <w:left w:val="nil"/>
              <w:right w:val="nil"/>
            </w:tcBorders>
          </w:tcPr>
          <w:p w14:paraId="33C2F652" w14:textId="6C7D4A23" w:rsidR="000760E8" w:rsidRPr="00114B07" w:rsidRDefault="000760E8" w:rsidP="004539C1">
            <w:pPr>
              <w:pStyle w:val="Ttulo1"/>
              <w:jc w:val="center"/>
              <w:outlineLvl w:val="0"/>
            </w:pPr>
            <w:bookmarkStart w:id="64" w:name="_Toc12895009"/>
            <w:r>
              <w:t>Documentación de usuario</w:t>
            </w:r>
            <w:bookmarkEnd w:id="64"/>
          </w:p>
        </w:tc>
      </w:tr>
    </w:tbl>
    <w:p w14:paraId="3F8FCEF0" w14:textId="5DC68621" w:rsidR="00F439BE" w:rsidRDefault="00F439BE" w:rsidP="00745C58"/>
    <w:p w14:paraId="2414958E" w14:textId="1BF75BD5" w:rsidR="00E95BF0" w:rsidRDefault="00E95BF0" w:rsidP="00E95BF0">
      <w:pPr>
        <w:pStyle w:val="Ttulo2"/>
      </w:pPr>
      <w:r>
        <w:t xml:space="preserve"> </w:t>
      </w:r>
      <w:bookmarkStart w:id="65" w:name="_Toc12895010"/>
      <w:r>
        <w:t>Introducción</w:t>
      </w:r>
      <w:bookmarkEnd w:id="65"/>
    </w:p>
    <w:p w14:paraId="7B8AC767" w14:textId="66A5D7AE" w:rsidR="00E95BF0" w:rsidRDefault="00E95BF0" w:rsidP="00E95BF0">
      <w:r>
        <w:t xml:space="preserve">En este anexo se va a detallar los requisitos para que funcione de forma correcta la </w:t>
      </w:r>
      <w:r>
        <w:rPr>
          <w:i/>
        </w:rPr>
        <w:t>toolkit</w:t>
      </w:r>
      <w:r>
        <w:t>, cómo se instala, cómo se utiliza correctamente. Como ya hemos mencionado antes, todos estos procedimientos se encuentran en video</w:t>
      </w:r>
      <w:r w:rsidR="008F1D77">
        <w:rPr>
          <w:color w:val="FF0000"/>
        </w:rPr>
        <w:t xml:space="preserve"> </w:t>
      </w:r>
      <w:r w:rsidR="008F1D77">
        <w:rPr>
          <w:color w:val="FF0000"/>
        </w:rPr>
        <w:fldChar w:fldCharType="begin"/>
      </w:r>
      <w:r w:rsidR="008F1D77">
        <w:rPr>
          <w:color w:val="FF0000"/>
        </w:rPr>
        <w:instrText xml:space="preserve"> ADDIN ZOTERO_ITEM CSL_CITATION {"citationID":"xnxdVGJK","properties":{"formattedCitation":"[26]","plainCitation":"[26]","noteIndex":0},"citationItems":[{"id":112,"uris":["http://zotero.org/users/local/0nWuOkQL/items/AZGYQ7BJ"],"uri":["http://zotero.org/users/local/0nWuOkQL/items/AZGYQ7BJ"],"itemData":{"id":112,"type":"webpage","title":"YouTube TestingAWE Oficial","container-title":"YouTube","URL":"https://www.youtube.com/channel/UCqUSDpoDw3RbqPb6PjAAnBA","language":"es-ES","accessed":{"date-parts":[["2019",6,25]]}}}],"schema":"https://github.com/citation-style-language/schema/raw/master/csl-citation.json"} </w:instrText>
      </w:r>
      <w:r w:rsidR="008F1D77">
        <w:rPr>
          <w:color w:val="FF0000"/>
        </w:rPr>
        <w:fldChar w:fldCharType="separate"/>
      </w:r>
      <w:r w:rsidR="008F1D77" w:rsidRPr="008F1D77">
        <w:t>[26]</w:t>
      </w:r>
      <w:r w:rsidR="008F1D77">
        <w:rPr>
          <w:color w:val="FF0000"/>
        </w:rPr>
        <w:fldChar w:fldCharType="end"/>
      </w:r>
      <w:r>
        <w:t>.</w:t>
      </w:r>
    </w:p>
    <w:p w14:paraId="3D7F5CE1" w14:textId="6963141D" w:rsidR="004539C1" w:rsidRDefault="004539C1" w:rsidP="004539C1">
      <w:pPr>
        <w:pStyle w:val="Ttulo2"/>
      </w:pPr>
      <w:r>
        <w:t xml:space="preserve"> </w:t>
      </w:r>
      <w:bookmarkStart w:id="66" w:name="_Toc12895011"/>
      <w:r>
        <w:t>Requisitos de usuarios</w:t>
      </w:r>
      <w:bookmarkEnd w:id="66"/>
    </w:p>
    <w:p w14:paraId="19077986" w14:textId="2E7B2513" w:rsidR="004539C1" w:rsidRDefault="003A0D7C" w:rsidP="004539C1">
      <w:r>
        <w:t>Los requisitos necesarios para hacer uso de TestingAWE son los siguientes:</w:t>
      </w:r>
    </w:p>
    <w:p w14:paraId="454A1F05" w14:textId="1ABE1B43" w:rsidR="003A0D7C" w:rsidRDefault="003A0D7C" w:rsidP="003A0D7C">
      <w:pPr>
        <w:pStyle w:val="Prrafodelista"/>
        <w:numPr>
          <w:ilvl w:val="0"/>
          <w:numId w:val="36"/>
        </w:numPr>
      </w:pPr>
      <w:r>
        <w:t>Tener un ordenador con el sistema operativo Windows, éste tiene que soportar las tecnologías con las que vamos a trabajar.</w:t>
      </w:r>
    </w:p>
    <w:p w14:paraId="0A289835" w14:textId="1BA7A660" w:rsidR="003A0D7C" w:rsidRDefault="003A0D7C" w:rsidP="003A0D7C">
      <w:pPr>
        <w:pStyle w:val="Prrafodelista"/>
        <w:numPr>
          <w:ilvl w:val="0"/>
          <w:numId w:val="36"/>
        </w:numPr>
      </w:pPr>
      <w:r>
        <w:t>Tener instalado en el equipo Node</w:t>
      </w:r>
      <w:r w:rsidR="00EF5A25">
        <w:t xml:space="preserve"> y</w:t>
      </w:r>
      <w:r>
        <w:t xml:space="preserve"> Angular.</w:t>
      </w:r>
    </w:p>
    <w:p w14:paraId="53325F28" w14:textId="49ADC12B" w:rsidR="003A0D7C" w:rsidRDefault="003A0D7C" w:rsidP="003A0D7C">
      <w:pPr>
        <w:pStyle w:val="Prrafodelista"/>
        <w:numPr>
          <w:ilvl w:val="0"/>
          <w:numId w:val="36"/>
        </w:numPr>
      </w:pPr>
      <w:r>
        <w:t>Tener una aplicación Angular/Electron sobre la que realizar pruebas.</w:t>
      </w:r>
    </w:p>
    <w:p w14:paraId="29D85DF9" w14:textId="19064A85" w:rsidR="00525270" w:rsidRDefault="00525270" w:rsidP="003A0D7C">
      <w:pPr>
        <w:pStyle w:val="Prrafodelista"/>
        <w:numPr>
          <w:ilvl w:val="0"/>
          <w:numId w:val="36"/>
        </w:numPr>
      </w:pPr>
      <w:r>
        <w:t>Tanto el proyecto en el que se va a instalar TestingAWE como el proyecto Angular/Electron, tienen que estar en el mismo directorio.</w:t>
      </w:r>
    </w:p>
    <w:p w14:paraId="1932E3DF" w14:textId="41044A05" w:rsidR="003A0D7C" w:rsidRDefault="003A0D7C" w:rsidP="003A0D7C">
      <w:pPr>
        <w:pStyle w:val="Ttulo2"/>
      </w:pPr>
      <w:r>
        <w:t xml:space="preserve"> </w:t>
      </w:r>
      <w:bookmarkStart w:id="67" w:name="_Toc12895012"/>
      <w:r>
        <w:t>Instalación</w:t>
      </w:r>
      <w:bookmarkEnd w:id="67"/>
    </w:p>
    <w:p w14:paraId="5C986CF8" w14:textId="49B9DEC3" w:rsidR="003A0D7C" w:rsidRDefault="003A0D7C" w:rsidP="003A0D7C">
      <w:r>
        <w:t xml:space="preserve">La instalación de TestingAWE la podemos realizar a través de su página correspondiente en NPM </w:t>
      </w:r>
      <w:r>
        <w:fldChar w:fldCharType="begin"/>
      </w:r>
      <w:r w:rsidR="00D552F0">
        <w:instrText xml:space="preserve"> ADDIN ZOTERO_ITEM CSL_CITATION {"citationID":"SDv46XVE","properties":{"formattedCitation":"[27]","plainCitation":"[27]","noteIndex":0},"citationItems":[{"id":105,"uris":["http://zotero.org/users/local/0nWuOkQL/items/XB9A7QFN"],"uri":["http://zotero.org/users/local/0nWuOkQL/items/XB9A7QFN"],"itemData":{"id":105,"type":"webpage","title":"TestingAWE","container-title":"npm","abstract":"Módulo NPM","URL":"https://www.npmjs.com/package/testing-awe","accessed":{"date-parts":[["2019",6,23]]}}}],"schema":"https://github.com/citation-style-language/schema/raw/master/csl-citation.json"} </w:instrText>
      </w:r>
      <w:r>
        <w:fldChar w:fldCharType="separate"/>
      </w:r>
      <w:r w:rsidR="00D552F0" w:rsidRPr="00D552F0">
        <w:t>[27]</w:t>
      </w:r>
      <w:r>
        <w:fldChar w:fldCharType="end"/>
      </w:r>
      <w:r>
        <w:t>.</w:t>
      </w:r>
    </w:p>
    <w:p w14:paraId="3E85500F" w14:textId="7A68A40E" w:rsidR="000065F8" w:rsidRDefault="000065F8" w:rsidP="003A0D7C">
      <w:r>
        <w:t>N</w:t>
      </w:r>
      <w:r w:rsidR="00726A2B">
        <w:t xml:space="preserve">ode Package Manager (NPM) es un gestor de paquetes para trabajar con Node, nos permite gestionar de una forma muy sencilla tanto paquetes públicos como privados. NPM es instalado automáticamente cuando instalamos Node, por lo que con instalar </w:t>
      </w:r>
      <w:r w:rsidR="00B07DD9">
        <w:t>este</w:t>
      </w:r>
      <w:r w:rsidR="00726A2B">
        <w:t xml:space="preserve"> último ya podemos hacer uso de NPM.</w:t>
      </w:r>
    </w:p>
    <w:p w14:paraId="753195A6" w14:textId="77777777" w:rsidR="0024460A" w:rsidRDefault="0024460A" w:rsidP="0024460A">
      <w:pPr>
        <w:keepNext/>
        <w:ind w:firstLine="0"/>
      </w:pPr>
      <w:r>
        <w:rPr>
          <w:noProof/>
        </w:rPr>
        <w:lastRenderedPageBreak/>
        <w:drawing>
          <wp:inline distT="0" distB="0" distL="0" distR="0" wp14:anchorId="39B312FE" wp14:editId="185B236A">
            <wp:extent cx="5400040" cy="3350895"/>
            <wp:effectExtent l="0" t="0" r="0" b="190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00040" cy="3350895"/>
                    </a:xfrm>
                    <a:prstGeom prst="rect">
                      <a:avLst/>
                    </a:prstGeom>
                  </pic:spPr>
                </pic:pic>
              </a:graphicData>
            </a:graphic>
          </wp:inline>
        </w:drawing>
      </w:r>
    </w:p>
    <w:p w14:paraId="0F241279" w14:textId="4734D191" w:rsidR="00B07DD9" w:rsidRDefault="0024460A" w:rsidP="0024460A">
      <w:pPr>
        <w:pStyle w:val="Descripcin"/>
        <w:jc w:val="center"/>
        <w:rPr>
          <w:color w:val="FF0000"/>
        </w:rPr>
      </w:pPr>
      <w:bookmarkStart w:id="68" w:name="_Toc12895056"/>
      <w:r>
        <w:t xml:space="preserve">Ilustración </w:t>
      </w:r>
      <w:fldSimple w:instr=" SEQ Ilustración \* ARABIC ">
        <w:r w:rsidR="001A7D64">
          <w:rPr>
            <w:noProof/>
          </w:rPr>
          <w:t>25</w:t>
        </w:r>
      </w:fldSimple>
      <w:r>
        <w:t xml:space="preserve"> - Módulo TestingAWE en NPM</w:t>
      </w:r>
      <w:bookmarkEnd w:id="68"/>
    </w:p>
    <w:p w14:paraId="3F58614C" w14:textId="4B1B736F" w:rsidR="00440334" w:rsidRDefault="00B16C5A" w:rsidP="00B16C5A">
      <w:r>
        <w:t xml:space="preserve">Para que la fase de instalación fuera más sencilla, en YouTube podemos encontrar el cómo se instala todo lo necesario junto con la propia instalación de TestingAWE </w:t>
      </w:r>
      <w:r>
        <w:fldChar w:fldCharType="begin"/>
      </w:r>
      <w:r>
        <w:instrText xml:space="preserve"> ADDIN ZOTERO_ITEM CSL_CITATION {"citationID":"tXNjUj5C","properties":{"formattedCitation":"[26]","plainCitation":"[26]","noteIndex":0},"citationItems":[{"id":112,"uris":["http://zotero.org/users/local/0nWuOkQL/items/AZGYQ7BJ"],"uri":["http://zotero.org/users/local/0nWuOkQL/items/AZGYQ7BJ"],"itemData":{"id":112,"type":"webpage","title":"YouTube TestingAWE Oficial","container-title":"YouTube","URL":"https://www.youtube.com/channel/UCqUSDpoDw3RbqPb6PjAAnBA","language":"es-ES","accessed":{"date-parts":[["2019",6,25]]}}}],"schema":"https://github.com/citation-style-language/schema/raw/master/csl-citation.json"} </w:instrText>
      </w:r>
      <w:r>
        <w:fldChar w:fldCharType="separate"/>
      </w:r>
      <w:r w:rsidRPr="00B16C5A">
        <w:t>[26]</w:t>
      </w:r>
      <w:r>
        <w:fldChar w:fldCharType="end"/>
      </w:r>
      <w:r>
        <w:t>.</w:t>
      </w:r>
    </w:p>
    <w:p w14:paraId="5EA55F75" w14:textId="0022D2A8" w:rsidR="00D0697D" w:rsidRDefault="00223BAA" w:rsidP="00D0697D">
      <w:r>
        <w:t>Como recordatorio, a</w:t>
      </w:r>
      <w:r w:rsidR="00D0697D">
        <w:t xml:space="preserve">ntes de instalar la </w:t>
      </w:r>
      <w:r w:rsidR="00D0697D">
        <w:rPr>
          <w:i/>
        </w:rPr>
        <w:t>toolkit</w:t>
      </w:r>
      <w:r w:rsidR="00D0697D">
        <w:t xml:space="preserve"> debemos de cumplir los siguientes requisitos:</w:t>
      </w:r>
    </w:p>
    <w:p w14:paraId="406CDC93" w14:textId="1B18240F" w:rsidR="00D0697D" w:rsidRDefault="00D0697D" w:rsidP="00D0697D">
      <w:pPr>
        <w:pStyle w:val="Prrafodelista"/>
        <w:numPr>
          <w:ilvl w:val="0"/>
          <w:numId w:val="38"/>
        </w:numPr>
      </w:pPr>
      <w:r>
        <w:t>Tenemos que tener instalado en nuestro equipo Node.</w:t>
      </w:r>
      <w:r w:rsidR="00991599">
        <w:t xml:space="preserve"> Para instalar Node, debemos acceder a su página web y descargarnos la última LTS.</w:t>
      </w:r>
    </w:p>
    <w:p w14:paraId="78948EB5" w14:textId="1B58C32A" w:rsidR="00D0697D" w:rsidRPr="00D0697D" w:rsidRDefault="00D0697D" w:rsidP="00D0697D">
      <w:pPr>
        <w:pStyle w:val="Prrafodelista"/>
        <w:numPr>
          <w:ilvl w:val="0"/>
          <w:numId w:val="38"/>
        </w:numPr>
      </w:pPr>
      <w:r>
        <w:t>Tenemos que tener instalado en nuestro equipo Angular.</w:t>
      </w:r>
      <w:r w:rsidR="00823310">
        <w:t xml:space="preserve"> Para instalar Angular solo debemos ejecutar el siguiente comando en la consola “</w:t>
      </w:r>
      <w:r w:rsidR="00823310" w:rsidRPr="00823310">
        <w:rPr>
          <w:i/>
        </w:rPr>
        <w:t>npm install -g @angular/cli@latest</w:t>
      </w:r>
      <w:r w:rsidR="00823310">
        <w:t>”</w:t>
      </w:r>
      <w:r w:rsidR="008D6850">
        <w:t>.</w:t>
      </w:r>
      <w:r w:rsidRPr="00D0697D">
        <w:t xml:space="preserve"> </w:t>
      </w:r>
    </w:p>
    <w:p w14:paraId="3042FC0A" w14:textId="33C7A926" w:rsidR="00440334" w:rsidRDefault="00440334" w:rsidP="00440334">
      <w:r>
        <w:t xml:space="preserve">Para instalar la </w:t>
      </w:r>
      <w:r>
        <w:rPr>
          <w:i/>
        </w:rPr>
        <w:t>toolkit</w:t>
      </w:r>
      <w:r>
        <w:t xml:space="preserve"> debemos realizar los siguientes pasos:</w:t>
      </w:r>
    </w:p>
    <w:p w14:paraId="0DB0EC14" w14:textId="6132471C" w:rsidR="00440334" w:rsidRDefault="00B073ED" w:rsidP="00440334">
      <w:pPr>
        <w:pStyle w:val="Prrafodelista"/>
        <w:numPr>
          <w:ilvl w:val="0"/>
          <w:numId w:val="37"/>
        </w:numPr>
      </w:pPr>
      <w:r>
        <w:t xml:space="preserve">(Opcional) </w:t>
      </w:r>
      <w:r w:rsidR="00440334">
        <w:t>Abrimos nuestro navegador de confianza, Google Chrome, Mozilla Firefox, Microsoft Edge…</w:t>
      </w:r>
    </w:p>
    <w:p w14:paraId="2E6CDD2A" w14:textId="555CB901" w:rsidR="00440334" w:rsidRDefault="00B073ED" w:rsidP="00440334">
      <w:pPr>
        <w:pStyle w:val="Prrafodelista"/>
        <w:numPr>
          <w:ilvl w:val="0"/>
          <w:numId w:val="37"/>
        </w:numPr>
      </w:pPr>
      <w:r>
        <w:t xml:space="preserve">(Opcional) </w:t>
      </w:r>
      <w:r w:rsidR="00440334">
        <w:t xml:space="preserve">Introducimos en la barra de navegación la siguiente dirección </w:t>
      </w:r>
      <w:hyperlink r:id="rId42" w:history="1">
        <w:r w:rsidR="00440334">
          <w:rPr>
            <w:rStyle w:val="Hipervnculo"/>
          </w:rPr>
          <w:t>https://www.npmjs.com/</w:t>
        </w:r>
      </w:hyperlink>
      <w:r w:rsidR="00440334">
        <w:t>.</w:t>
      </w:r>
    </w:p>
    <w:p w14:paraId="46924831" w14:textId="61109292" w:rsidR="00440334" w:rsidRDefault="00B073ED" w:rsidP="00440334">
      <w:pPr>
        <w:pStyle w:val="Prrafodelista"/>
        <w:numPr>
          <w:ilvl w:val="0"/>
          <w:numId w:val="37"/>
        </w:numPr>
      </w:pPr>
      <w:r>
        <w:t xml:space="preserve">(Opcional) </w:t>
      </w:r>
      <w:r w:rsidR="00440334">
        <w:t>Dentro del buscador de NPM, introducimos el término “testing-awe”.</w:t>
      </w:r>
    </w:p>
    <w:p w14:paraId="7D885AC2" w14:textId="7E62BB56" w:rsidR="00D5745C" w:rsidRDefault="00B073ED" w:rsidP="00440334">
      <w:pPr>
        <w:pStyle w:val="Prrafodelista"/>
        <w:numPr>
          <w:ilvl w:val="0"/>
          <w:numId w:val="37"/>
        </w:numPr>
      </w:pPr>
      <w:r>
        <w:lastRenderedPageBreak/>
        <w:t xml:space="preserve">(Opcional) </w:t>
      </w:r>
      <w:r w:rsidR="00D5745C">
        <w:t>Pulsamos sobre el término buscado.</w:t>
      </w:r>
    </w:p>
    <w:p w14:paraId="70143615" w14:textId="77777777" w:rsidR="00DC2246" w:rsidRDefault="00B073ED" w:rsidP="00440334">
      <w:pPr>
        <w:pStyle w:val="Prrafodelista"/>
        <w:numPr>
          <w:ilvl w:val="0"/>
          <w:numId w:val="37"/>
        </w:numPr>
      </w:pPr>
      <w:r>
        <w:t>(Opcional) Nos abre la página correspondiente al módulo TestingAWE, y en ella aparece el comando</w:t>
      </w:r>
      <w:r w:rsidR="00DC2246">
        <w:t xml:space="preserve"> de instalación para el paquete, en nuestro caso es “</w:t>
      </w:r>
      <w:r w:rsidR="00DC2246">
        <w:rPr>
          <w:i/>
        </w:rPr>
        <w:t>npm install testing-awe</w:t>
      </w:r>
      <w:r w:rsidR="00DC2246">
        <w:t>”.</w:t>
      </w:r>
    </w:p>
    <w:p w14:paraId="530ECDFA" w14:textId="1ECC9EC5" w:rsidR="00DC2246" w:rsidRDefault="00DC2246" w:rsidP="00440334">
      <w:pPr>
        <w:pStyle w:val="Prrafodelista"/>
        <w:numPr>
          <w:ilvl w:val="0"/>
          <w:numId w:val="37"/>
        </w:numPr>
      </w:pPr>
      <w:r>
        <w:t>Abrimos la consola, y nos situamos sobre el proyecto de pruebas en el que queremos instalar TestingAWE.</w:t>
      </w:r>
    </w:p>
    <w:p w14:paraId="0B1258CE" w14:textId="77777777" w:rsidR="00475316" w:rsidRDefault="00DC2246" w:rsidP="00440334">
      <w:pPr>
        <w:pStyle w:val="Prrafodelista"/>
        <w:numPr>
          <w:ilvl w:val="0"/>
          <w:numId w:val="37"/>
        </w:numPr>
      </w:pPr>
      <w:r>
        <w:t>Introducimos el comando “</w:t>
      </w:r>
      <w:r>
        <w:rPr>
          <w:i/>
        </w:rPr>
        <w:t>npm install testing-awe</w:t>
      </w:r>
      <w:r>
        <w:t>”</w:t>
      </w:r>
      <w:r w:rsidR="00475316">
        <w:t xml:space="preserve"> y pulsamos la tecla “</w:t>
      </w:r>
      <w:r w:rsidR="00475316">
        <w:rPr>
          <w:i/>
        </w:rPr>
        <w:t>Enter</w:t>
      </w:r>
      <w:r w:rsidR="00475316">
        <w:t>” o “Intro”.</w:t>
      </w:r>
    </w:p>
    <w:p w14:paraId="250AB39F" w14:textId="6DDDACB8" w:rsidR="003A1D58" w:rsidRDefault="00475316" w:rsidP="000C27C6">
      <w:pPr>
        <w:pStyle w:val="Prrafodelista"/>
        <w:numPr>
          <w:ilvl w:val="0"/>
          <w:numId w:val="37"/>
        </w:numPr>
      </w:pPr>
      <w:r>
        <w:t>Cuando haya terminado de instalarse todas las dependencias necesarias, la instalación habrá terminado, y se podrá hacer uso de TestingAWE.</w:t>
      </w:r>
      <w:r w:rsidR="00D5745C">
        <w:t xml:space="preserve"> </w:t>
      </w:r>
    </w:p>
    <w:p w14:paraId="035FDC84" w14:textId="0F9B627D" w:rsidR="003A1D58" w:rsidRDefault="000C27C6" w:rsidP="000C27C6">
      <w:pPr>
        <w:pStyle w:val="Ttulo2"/>
      </w:pPr>
      <w:r>
        <w:t xml:space="preserve"> </w:t>
      </w:r>
      <w:bookmarkStart w:id="69" w:name="_Toc12895013"/>
      <w:r>
        <w:t>Manual de usuario</w:t>
      </w:r>
      <w:bookmarkEnd w:id="69"/>
    </w:p>
    <w:p w14:paraId="2B8C1542" w14:textId="77777777" w:rsidR="00EE110A" w:rsidRDefault="000C27C6" w:rsidP="000C27C6">
      <w:r>
        <w:t>En este apartado se va a explicar</w:t>
      </w:r>
      <w:r w:rsidR="002160AB">
        <w:t xml:space="preserve"> la configuración y</w:t>
      </w:r>
      <w:r>
        <w:t xml:space="preserve"> el uso de TestingAWE</w:t>
      </w:r>
      <w:r w:rsidR="002160AB">
        <w:t xml:space="preserve"> para asegurarnos un correcto funcionamiento de la </w:t>
      </w:r>
      <w:r w:rsidR="002160AB">
        <w:rPr>
          <w:i/>
        </w:rPr>
        <w:t>toolkit</w:t>
      </w:r>
      <w:r w:rsidR="002160AB">
        <w:t>.</w:t>
      </w:r>
    </w:p>
    <w:p w14:paraId="4FCE661C" w14:textId="042E8F20" w:rsidR="008B2E25" w:rsidRDefault="00841B85" w:rsidP="008B2E25">
      <w:r>
        <w:t>Una vez instalado Node y Angular</w:t>
      </w:r>
      <w:r w:rsidR="0082794C">
        <w:t xml:space="preserve"> (necesario </w:t>
      </w:r>
      <w:r w:rsidR="00C9388F">
        <w:t>para hacer</w:t>
      </w:r>
      <w:r w:rsidR="0082794C">
        <w:t xml:space="preserve"> uso de la </w:t>
      </w:r>
      <w:r w:rsidR="0082794C" w:rsidRPr="00223382">
        <w:rPr>
          <w:i/>
        </w:rPr>
        <w:t>toolkit</w:t>
      </w:r>
      <w:r w:rsidR="0082794C">
        <w:t>)</w:t>
      </w:r>
      <w:r>
        <w:t>, lo siguiente que debemos hacer</w:t>
      </w:r>
      <w:r w:rsidR="00C9388F">
        <w:t xml:space="preserve"> es crearnos un nuevo proyecto de pruebas, es</w:t>
      </w:r>
      <w:r w:rsidR="00E2235A">
        <w:t xml:space="preserve"> en</w:t>
      </w:r>
      <w:r w:rsidR="00C9388F">
        <w:t xml:space="preserve"> éste donde vamos a instalar TestingAWE. </w:t>
      </w:r>
      <w:r w:rsidR="00D0697D">
        <w:t>Además,</w:t>
      </w:r>
      <w:r w:rsidR="00C9388F">
        <w:t xml:space="preserve"> el proyecto de pruebas y el proyecto Angular/Electron tienen que estar al mismo nivel, es decir, en el mismo directorio.</w:t>
      </w:r>
      <w:r w:rsidR="008B2E25">
        <w:t xml:space="preserve"> Para crear el proyecto de pruebas, tenemos que realizar los siguientes pasos:</w:t>
      </w:r>
    </w:p>
    <w:p w14:paraId="0DCA0CF2" w14:textId="3C092CBB" w:rsidR="00F4048B" w:rsidRDefault="00F4048B" w:rsidP="00F4048B">
      <w:pPr>
        <w:pStyle w:val="Prrafodelista"/>
        <w:numPr>
          <w:ilvl w:val="0"/>
          <w:numId w:val="39"/>
        </w:numPr>
      </w:pPr>
      <w:r>
        <w:t>Abrimos la consola.</w:t>
      </w:r>
    </w:p>
    <w:p w14:paraId="4705E849" w14:textId="0C6A9FCF" w:rsidR="00F4048B" w:rsidRDefault="00F4048B" w:rsidP="00F4048B">
      <w:pPr>
        <w:pStyle w:val="Prrafodelista"/>
        <w:numPr>
          <w:ilvl w:val="0"/>
          <w:numId w:val="39"/>
        </w:numPr>
      </w:pPr>
      <w:r>
        <w:t>No dirigimos a través del comando “</w:t>
      </w:r>
      <w:r>
        <w:rPr>
          <w:i/>
        </w:rPr>
        <w:t>cd</w:t>
      </w:r>
      <w:r>
        <w:t>” a la ruta en la que queremos crear el proyecto de pruebas.</w:t>
      </w:r>
    </w:p>
    <w:p w14:paraId="71816F75" w14:textId="2B33A726" w:rsidR="00F4048B" w:rsidRDefault="00F4048B" w:rsidP="00F4048B">
      <w:pPr>
        <w:pStyle w:val="Prrafodelista"/>
        <w:numPr>
          <w:ilvl w:val="0"/>
          <w:numId w:val="39"/>
        </w:numPr>
      </w:pPr>
      <w:r>
        <w:t>Introducimos el comando “</w:t>
      </w:r>
      <w:r>
        <w:rPr>
          <w:i/>
        </w:rPr>
        <w:t>npm init</w:t>
      </w:r>
      <w:r>
        <w:t>”</w:t>
      </w:r>
      <w:r w:rsidR="00B13FF6">
        <w:t xml:space="preserve"> y pulsamos la tecla “</w:t>
      </w:r>
      <w:r w:rsidR="00B13FF6">
        <w:rPr>
          <w:i/>
        </w:rPr>
        <w:t>Enter</w:t>
      </w:r>
      <w:r w:rsidR="00B13FF6">
        <w:t>” o “Intro”.</w:t>
      </w:r>
    </w:p>
    <w:p w14:paraId="417D27CF" w14:textId="49380F5D" w:rsidR="00F4048B" w:rsidRDefault="00F4048B" w:rsidP="00F4048B">
      <w:pPr>
        <w:pStyle w:val="Prrafodelista"/>
        <w:numPr>
          <w:ilvl w:val="0"/>
          <w:numId w:val="39"/>
        </w:numPr>
      </w:pPr>
      <w:r>
        <w:t xml:space="preserve">Seguimos los pasos que nos indica </w:t>
      </w:r>
      <w:r w:rsidR="00AF6571">
        <w:t>la ejecución anterior.</w:t>
      </w:r>
    </w:p>
    <w:p w14:paraId="06B230CA" w14:textId="5656947C" w:rsidR="00AF6571" w:rsidRDefault="00AF6571" w:rsidP="00F4048B">
      <w:pPr>
        <w:pStyle w:val="Prrafodelista"/>
        <w:numPr>
          <w:ilvl w:val="0"/>
          <w:numId w:val="39"/>
        </w:numPr>
      </w:pPr>
      <w:r>
        <w:t>Finalmente habrá finalizado la creación del proyecto de pruebas.</w:t>
      </w:r>
    </w:p>
    <w:p w14:paraId="528B470A" w14:textId="7E9226A6" w:rsidR="00465299" w:rsidRDefault="00235C53" w:rsidP="00465299">
      <w:r>
        <w:t>Una vez realizado el paso anterior, podemos instalar ya TestingAWE, para ello seguimos los puntos establecidos en el apartado anterior.</w:t>
      </w:r>
    </w:p>
    <w:p w14:paraId="47E1BD0B" w14:textId="08E4E27E" w:rsidR="004E6355" w:rsidRPr="004E6355" w:rsidRDefault="004E6355" w:rsidP="004E6355">
      <w:pPr>
        <w:ind w:firstLine="0"/>
        <w:rPr>
          <w:b/>
        </w:rPr>
      </w:pPr>
      <w:r>
        <w:rPr>
          <w:b/>
        </w:rPr>
        <w:t>Configuración</w:t>
      </w:r>
    </w:p>
    <w:p w14:paraId="1D7F4E96" w14:textId="4C99DC74" w:rsidR="00235C53" w:rsidRDefault="00976392" w:rsidP="00465299">
      <w:r>
        <w:t>Posteriormente tenemos que realizar una breve configuración, los pasos que debemos de seguir son los siguientes:</w:t>
      </w:r>
    </w:p>
    <w:p w14:paraId="45AB365E" w14:textId="2C2541DC" w:rsidR="00976392" w:rsidRDefault="00976392" w:rsidP="00976392">
      <w:pPr>
        <w:pStyle w:val="Prrafodelista"/>
        <w:numPr>
          <w:ilvl w:val="0"/>
          <w:numId w:val="40"/>
        </w:numPr>
      </w:pPr>
      <w:r>
        <w:lastRenderedPageBreak/>
        <w:t>En el proyecto de pruebas tendremos un fichero “</w:t>
      </w:r>
      <w:r>
        <w:rPr>
          <w:i/>
        </w:rPr>
        <w:t>package.json</w:t>
      </w:r>
      <w:r>
        <w:t>”, éste lo tenemos que abrir con el editor de texto de confianza.</w:t>
      </w:r>
      <w:r w:rsidR="00435AB3">
        <w:t xml:space="preserve"> Inicialmente dicho fichero tendría </w:t>
      </w:r>
      <w:r w:rsidR="0032519A">
        <w:t>un</w:t>
      </w:r>
      <w:r w:rsidR="00435AB3">
        <w:t xml:space="preserve"> contenido</w:t>
      </w:r>
      <w:r w:rsidR="0032519A">
        <w:t xml:space="preserve"> similar</w:t>
      </w:r>
      <w:r w:rsidR="002F02C5">
        <w:t xml:space="preserve"> a este</w:t>
      </w:r>
      <w:r w:rsidR="00435AB3">
        <w:t>:</w:t>
      </w:r>
    </w:p>
    <w:p w14:paraId="135AF1AA" w14:textId="77777777" w:rsidR="00435AB3" w:rsidRDefault="00435AB3" w:rsidP="00435AB3">
      <w:pPr>
        <w:pStyle w:val="Prrafodelista"/>
        <w:keepNext/>
        <w:ind w:left="1117" w:firstLine="0"/>
      </w:pPr>
      <w:r>
        <w:rPr>
          <w:noProof/>
        </w:rPr>
        <w:drawing>
          <wp:inline distT="0" distB="0" distL="0" distR="0" wp14:anchorId="38A28A41" wp14:editId="4E9EA0F4">
            <wp:extent cx="4305300" cy="255270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305300" cy="2552700"/>
                    </a:xfrm>
                    <a:prstGeom prst="rect">
                      <a:avLst/>
                    </a:prstGeom>
                  </pic:spPr>
                </pic:pic>
              </a:graphicData>
            </a:graphic>
          </wp:inline>
        </w:drawing>
      </w:r>
    </w:p>
    <w:p w14:paraId="155DA871" w14:textId="2D7A2C76" w:rsidR="00435AB3" w:rsidRDefault="00435AB3" w:rsidP="00435AB3">
      <w:pPr>
        <w:pStyle w:val="Descripcin"/>
        <w:jc w:val="center"/>
      </w:pPr>
      <w:bookmarkStart w:id="70" w:name="_Toc12895057"/>
      <w:r>
        <w:t xml:space="preserve">Ilustración </w:t>
      </w:r>
      <w:r w:rsidR="007C11B4">
        <w:rPr>
          <w:noProof/>
        </w:rPr>
        <w:fldChar w:fldCharType="begin"/>
      </w:r>
      <w:r w:rsidR="007C11B4">
        <w:rPr>
          <w:noProof/>
        </w:rPr>
        <w:instrText xml:space="preserve"> SEQ Ilustración \* ARABIC </w:instrText>
      </w:r>
      <w:r w:rsidR="007C11B4">
        <w:rPr>
          <w:noProof/>
        </w:rPr>
        <w:fldChar w:fldCharType="separate"/>
      </w:r>
      <w:r w:rsidR="001A7D64">
        <w:rPr>
          <w:noProof/>
        </w:rPr>
        <w:t>26</w:t>
      </w:r>
      <w:r w:rsidR="007C11B4">
        <w:rPr>
          <w:noProof/>
        </w:rPr>
        <w:fldChar w:fldCharType="end"/>
      </w:r>
      <w:r>
        <w:t xml:space="preserve"> - Package.json inicial</w:t>
      </w:r>
      <w:bookmarkEnd w:id="70"/>
    </w:p>
    <w:p w14:paraId="632521D7" w14:textId="48BE81C8" w:rsidR="00364545" w:rsidRDefault="008F0742" w:rsidP="00976392">
      <w:pPr>
        <w:pStyle w:val="Prrafodelista"/>
        <w:numPr>
          <w:ilvl w:val="0"/>
          <w:numId w:val="40"/>
        </w:numPr>
      </w:pPr>
      <w:r>
        <w:t>Lo primero que debemos hacer es cambiar el atributo “</w:t>
      </w:r>
      <w:r>
        <w:rPr>
          <w:i/>
        </w:rPr>
        <w:t>main</w:t>
      </w:r>
      <w:r>
        <w:t>”, ya que éste tiene que hacer referencia al main de Electron en el proyecto Angular/Electron.</w:t>
      </w:r>
      <w:r w:rsidR="00912A25">
        <w:t xml:space="preserve"> En la siguiente captura “</w:t>
      </w:r>
      <w:r w:rsidR="00912A25">
        <w:rPr>
          <w:i/>
        </w:rPr>
        <w:t>libraryTest</w:t>
      </w:r>
      <w:r w:rsidR="00912A25">
        <w:t>” representa al proyecto Angular/Electron, además, el “../” refleja que ambos proyectos están en el mismo directorio.</w:t>
      </w:r>
    </w:p>
    <w:p w14:paraId="20A06395" w14:textId="77777777" w:rsidR="00912A25" w:rsidRDefault="00912A25" w:rsidP="00912A25">
      <w:pPr>
        <w:pStyle w:val="Prrafodelista"/>
        <w:keepNext/>
        <w:ind w:left="1117" w:firstLine="0"/>
        <w:jc w:val="center"/>
      </w:pPr>
      <w:r>
        <w:rPr>
          <w:noProof/>
        </w:rPr>
        <w:drawing>
          <wp:inline distT="0" distB="0" distL="0" distR="0" wp14:anchorId="3FCB92D0" wp14:editId="7726EB0B">
            <wp:extent cx="2390775" cy="209550"/>
            <wp:effectExtent l="0" t="0" r="9525"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1" b="11999"/>
                    <a:stretch/>
                  </pic:blipFill>
                  <pic:spPr bwMode="auto">
                    <a:xfrm>
                      <a:off x="0" y="0"/>
                      <a:ext cx="2390775" cy="209550"/>
                    </a:xfrm>
                    <a:prstGeom prst="rect">
                      <a:avLst/>
                    </a:prstGeom>
                    <a:ln>
                      <a:noFill/>
                    </a:ln>
                    <a:extLst>
                      <a:ext uri="{53640926-AAD7-44D8-BBD7-CCE9431645EC}">
                        <a14:shadowObscured xmlns:a14="http://schemas.microsoft.com/office/drawing/2010/main"/>
                      </a:ext>
                    </a:extLst>
                  </pic:spPr>
                </pic:pic>
              </a:graphicData>
            </a:graphic>
          </wp:inline>
        </w:drawing>
      </w:r>
    </w:p>
    <w:p w14:paraId="0AD55654" w14:textId="29C34A45" w:rsidR="00912A25" w:rsidRDefault="00912A25" w:rsidP="00912A25">
      <w:pPr>
        <w:pStyle w:val="Descripcin"/>
        <w:jc w:val="center"/>
      </w:pPr>
      <w:bookmarkStart w:id="71" w:name="_Toc12895058"/>
      <w:r>
        <w:t xml:space="preserve">Ilustración </w:t>
      </w:r>
      <w:r w:rsidR="007C11B4">
        <w:rPr>
          <w:noProof/>
        </w:rPr>
        <w:fldChar w:fldCharType="begin"/>
      </w:r>
      <w:r w:rsidR="007C11B4">
        <w:rPr>
          <w:noProof/>
        </w:rPr>
        <w:instrText xml:space="preserve"> SEQ Ilustración \* ARABIC </w:instrText>
      </w:r>
      <w:r w:rsidR="007C11B4">
        <w:rPr>
          <w:noProof/>
        </w:rPr>
        <w:fldChar w:fldCharType="separate"/>
      </w:r>
      <w:r w:rsidR="001A7D64">
        <w:rPr>
          <w:noProof/>
        </w:rPr>
        <w:t>27</w:t>
      </w:r>
      <w:r w:rsidR="007C11B4">
        <w:rPr>
          <w:noProof/>
        </w:rPr>
        <w:fldChar w:fldCharType="end"/>
      </w:r>
      <w:r>
        <w:t xml:space="preserve"> - Atributo main actualizado</w:t>
      </w:r>
      <w:bookmarkEnd w:id="71"/>
    </w:p>
    <w:p w14:paraId="63AEB1F7" w14:textId="743D3A04" w:rsidR="008F0742" w:rsidRDefault="00F1320F" w:rsidP="00976392">
      <w:pPr>
        <w:pStyle w:val="Prrafodelista"/>
        <w:numPr>
          <w:ilvl w:val="0"/>
          <w:numId w:val="40"/>
        </w:numPr>
      </w:pPr>
      <w:r>
        <w:t>Después tenemos que cambiar el atributo “</w:t>
      </w:r>
      <w:r>
        <w:rPr>
          <w:i/>
        </w:rPr>
        <w:t>test</w:t>
      </w:r>
      <w:r>
        <w:t>”, ya que éste tiene que hacer uso de mocha, el valor de dicho atributo tiene que ser el siguiente</w:t>
      </w:r>
      <w:r w:rsidR="00D762D3">
        <w:t>.</w:t>
      </w:r>
      <w:r w:rsidR="00E33F53">
        <w:t xml:space="preserve"> </w:t>
      </w:r>
      <w:r w:rsidR="00D762D3">
        <w:t>C</w:t>
      </w:r>
      <w:r w:rsidR="00E33F53">
        <w:t>abe destacar que “</w:t>
      </w:r>
      <w:r w:rsidR="00E33F53" w:rsidRPr="00E33F53">
        <w:t>test/**/*.ts</w:t>
      </w:r>
      <w:r w:rsidR="00E33F53">
        <w:t>” refleja</w:t>
      </w:r>
      <w:r w:rsidR="00974D71">
        <w:t xml:space="preserve"> el directorio donde se encuentran todos los test que se van a ejecutar, lo podemos cambiar si queremos ejecutar un test en específico o una carpeta</w:t>
      </w:r>
      <w:r>
        <w:t>:</w:t>
      </w:r>
    </w:p>
    <w:p w14:paraId="33888E50" w14:textId="77777777" w:rsidR="00A0641C" w:rsidRDefault="00A0641C" w:rsidP="00A0641C">
      <w:pPr>
        <w:pStyle w:val="Prrafodelista"/>
        <w:keepNext/>
        <w:ind w:left="1117" w:firstLine="0"/>
      </w:pPr>
      <w:r>
        <w:rPr>
          <w:noProof/>
        </w:rPr>
        <w:drawing>
          <wp:inline distT="0" distB="0" distL="0" distR="0" wp14:anchorId="3514DA6F" wp14:editId="7C0CB6C7">
            <wp:extent cx="4905375" cy="219075"/>
            <wp:effectExtent l="0" t="0" r="9525"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905375" cy="219075"/>
                    </a:xfrm>
                    <a:prstGeom prst="rect">
                      <a:avLst/>
                    </a:prstGeom>
                  </pic:spPr>
                </pic:pic>
              </a:graphicData>
            </a:graphic>
          </wp:inline>
        </w:drawing>
      </w:r>
    </w:p>
    <w:p w14:paraId="6955A41A" w14:textId="05F18D91" w:rsidR="00F1320F" w:rsidRDefault="00A0641C" w:rsidP="00A0641C">
      <w:pPr>
        <w:pStyle w:val="Descripcin"/>
        <w:jc w:val="center"/>
      </w:pPr>
      <w:bookmarkStart w:id="72" w:name="_Toc12895059"/>
      <w:r>
        <w:t xml:space="preserve">Ilustración </w:t>
      </w:r>
      <w:r w:rsidR="007C11B4">
        <w:rPr>
          <w:noProof/>
        </w:rPr>
        <w:fldChar w:fldCharType="begin"/>
      </w:r>
      <w:r w:rsidR="007C11B4">
        <w:rPr>
          <w:noProof/>
        </w:rPr>
        <w:instrText xml:space="preserve"> SEQ Ilustración \* ARABIC </w:instrText>
      </w:r>
      <w:r w:rsidR="007C11B4">
        <w:rPr>
          <w:noProof/>
        </w:rPr>
        <w:fldChar w:fldCharType="separate"/>
      </w:r>
      <w:r w:rsidR="001A7D64">
        <w:rPr>
          <w:noProof/>
        </w:rPr>
        <w:t>28</w:t>
      </w:r>
      <w:r w:rsidR="007C11B4">
        <w:rPr>
          <w:noProof/>
        </w:rPr>
        <w:fldChar w:fldCharType="end"/>
      </w:r>
      <w:r>
        <w:t xml:space="preserve"> - Atributo test actualizado</w:t>
      </w:r>
      <w:bookmarkEnd w:id="72"/>
    </w:p>
    <w:p w14:paraId="0B4FBC73" w14:textId="1D8CF367" w:rsidR="00F1320F" w:rsidRDefault="009779BD" w:rsidP="00976392">
      <w:pPr>
        <w:pStyle w:val="Prrafodelista"/>
        <w:numPr>
          <w:ilvl w:val="0"/>
          <w:numId w:val="40"/>
        </w:numPr>
      </w:pPr>
      <w:r>
        <w:t>Finalmente, debemos añadir un nuevo atributo</w:t>
      </w:r>
      <w:r w:rsidR="00FF47DA">
        <w:t xml:space="preserve"> en el apartado scripts</w:t>
      </w:r>
      <w:r>
        <w:t>, éste es el que vamos a ejecutar para que TestingAWE realice toda la automatización.</w:t>
      </w:r>
    </w:p>
    <w:p w14:paraId="69EBFABF" w14:textId="77777777" w:rsidR="00FF47DA" w:rsidRDefault="00FF47DA" w:rsidP="00FF47DA">
      <w:pPr>
        <w:pStyle w:val="Prrafodelista"/>
        <w:keepNext/>
        <w:ind w:left="1117" w:firstLine="0"/>
      </w:pPr>
      <w:r>
        <w:rPr>
          <w:noProof/>
        </w:rPr>
        <w:lastRenderedPageBreak/>
        <w:drawing>
          <wp:inline distT="0" distB="0" distL="0" distR="0" wp14:anchorId="38C36DFB" wp14:editId="14A6C096">
            <wp:extent cx="4838700" cy="20955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12000"/>
                    <a:stretch/>
                  </pic:blipFill>
                  <pic:spPr bwMode="auto">
                    <a:xfrm>
                      <a:off x="0" y="0"/>
                      <a:ext cx="4838700" cy="209550"/>
                    </a:xfrm>
                    <a:prstGeom prst="rect">
                      <a:avLst/>
                    </a:prstGeom>
                    <a:ln>
                      <a:noFill/>
                    </a:ln>
                    <a:extLst>
                      <a:ext uri="{53640926-AAD7-44D8-BBD7-CCE9431645EC}">
                        <a14:shadowObscured xmlns:a14="http://schemas.microsoft.com/office/drawing/2010/main"/>
                      </a:ext>
                    </a:extLst>
                  </pic:spPr>
                </pic:pic>
              </a:graphicData>
            </a:graphic>
          </wp:inline>
        </w:drawing>
      </w:r>
    </w:p>
    <w:p w14:paraId="4E632C2E" w14:textId="618ED71A" w:rsidR="00FF47DA" w:rsidRDefault="00FF47DA" w:rsidP="00FF47DA">
      <w:pPr>
        <w:pStyle w:val="Descripcin"/>
        <w:jc w:val="center"/>
      </w:pPr>
      <w:bookmarkStart w:id="73" w:name="_Toc12895060"/>
      <w:r>
        <w:t xml:space="preserve">Ilustración </w:t>
      </w:r>
      <w:r w:rsidR="007C11B4">
        <w:rPr>
          <w:noProof/>
        </w:rPr>
        <w:fldChar w:fldCharType="begin"/>
      </w:r>
      <w:r w:rsidR="007C11B4">
        <w:rPr>
          <w:noProof/>
        </w:rPr>
        <w:instrText xml:space="preserve"> SEQ Ilustración \* ARABIC </w:instrText>
      </w:r>
      <w:r w:rsidR="007C11B4">
        <w:rPr>
          <w:noProof/>
        </w:rPr>
        <w:fldChar w:fldCharType="separate"/>
      </w:r>
      <w:r w:rsidR="001A7D64">
        <w:rPr>
          <w:noProof/>
        </w:rPr>
        <w:t>29</w:t>
      </w:r>
      <w:r w:rsidR="007C11B4">
        <w:rPr>
          <w:noProof/>
        </w:rPr>
        <w:fldChar w:fldCharType="end"/>
      </w:r>
      <w:r>
        <w:t xml:space="preserve"> - Atributo de automatización</w:t>
      </w:r>
      <w:bookmarkEnd w:id="73"/>
    </w:p>
    <w:p w14:paraId="2CDBDB08" w14:textId="63691912" w:rsidR="006148C8" w:rsidRDefault="007673F0" w:rsidP="00976392">
      <w:pPr>
        <w:pStyle w:val="Prrafodelista"/>
        <w:numPr>
          <w:ilvl w:val="0"/>
          <w:numId w:val="40"/>
        </w:numPr>
      </w:pPr>
      <w:r>
        <w:t>Una vez que hemos realizado este proceso, el resultado final de este fichero debe ser</w:t>
      </w:r>
      <w:r w:rsidR="0020185A">
        <w:t xml:space="preserve"> similar</w:t>
      </w:r>
      <w:r>
        <w:t xml:space="preserve"> </w:t>
      </w:r>
      <w:r w:rsidR="0020185A">
        <w:t>a</w:t>
      </w:r>
      <w:r>
        <w:t>l siguiente:</w:t>
      </w:r>
    </w:p>
    <w:p w14:paraId="18F3CB48" w14:textId="77777777" w:rsidR="00540432" w:rsidRDefault="00540432" w:rsidP="00540432">
      <w:pPr>
        <w:pStyle w:val="Prrafodelista"/>
        <w:keepNext/>
        <w:ind w:left="1117" w:firstLine="0"/>
        <w:jc w:val="center"/>
      </w:pPr>
      <w:r>
        <w:rPr>
          <w:noProof/>
        </w:rPr>
        <w:drawing>
          <wp:inline distT="0" distB="0" distL="0" distR="0" wp14:anchorId="4E80C504" wp14:editId="2768A600">
            <wp:extent cx="4853405" cy="2524125"/>
            <wp:effectExtent l="0" t="0" r="4445"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868710" cy="2532085"/>
                    </a:xfrm>
                    <a:prstGeom prst="rect">
                      <a:avLst/>
                    </a:prstGeom>
                  </pic:spPr>
                </pic:pic>
              </a:graphicData>
            </a:graphic>
          </wp:inline>
        </w:drawing>
      </w:r>
    </w:p>
    <w:p w14:paraId="6D7316B5" w14:textId="292A97B2" w:rsidR="007673F0" w:rsidRDefault="00540432" w:rsidP="00540432">
      <w:pPr>
        <w:pStyle w:val="Descripcin"/>
        <w:jc w:val="center"/>
      </w:pPr>
      <w:bookmarkStart w:id="74" w:name="_Toc12895061"/>
      <w:r>
        <w:t xml:space="preserve">Ilustración </w:t>
      </w:r>
      <w:r w:rsidR="007C11B4">
        <w:rPr>
          <w:noProof/>
        </w:rPr>
        <w:fldChar w:fldCharType="begin"/>
      </w:r>
      <w:r w:rsidR="007C11B4">
        <w:rPr>
          <w:noProof/>
        </w:rPr>
        <w:instrText xml:space="preserve"> SEQ Ilustración \* ARABIC </w:instrText>
      </w:r>
      <w:r w:rsidR="007C11B4">
        <w:rPr>
          <w:noProof/>
        </w:rPr>
        <w:fldChar w:fldCharType="separate"/>
      </w:r>
      <w:r w:rsidR="001A7D64">
        <w:rPr>
          <w:noProof/>
        </w:rPr>
        <w:t>30</w:t>
      </w:r>
      <w:r w:rsidR="007C11B4">
        <w:rPr>
          <w:noProof/>
        </w:rPr>
        <w:fldChar w:fldCharType="end"/>
      </w:r>
      <w:r>
        <w:t xml:space="preserve"> - Resultado final del fichero package.json</w:t>
      </w:r>
      <w:bookmarkEnd w:id="74"/>
    </w:p>
    <w:p w14:paraId="0AF926A7" w14:textId="0DCD0C13" w:rsidR="00540432" w:rsidRDefault="00682552" w:rsidP="0074335F">
      <w:r>
        <w:t>Realizando el paso anterior conseguimos establecer la configuración en el fichero “</w:t>
      </w:r>
      <w:r>
        <w:rPr>
          <w:i/>
        </w:rPr>
        <w:t>package.json</w:t>
      </w:r>
      <w:r>
        <w:t xml:space="preserve">”, pero necesitamos otra configuración para que la </w:t>
      </w:r>
      <w:r>
        <w:rPr>
          <w:i/>
        </w:rPr>
        <w:t>toolkit</w:t>
      </w:r>
      <w:r>
        <w:t xml:space="preserve"> funcione de forma correcta, </w:t>
      </w:r>
      <w:r w:rsidR="001368C8">
        <w:t>esta</w:t>
      </w:r>
      <w:r>
        <w:t xml:space="preserve"> configuración es la del fichero “</w:t>
      </w:r>
      <w:r>
        <w:rPr>
          <w:i/>
        </w:rPr>
        <w:t>aweconfig.json</w:t>
      </w:r>
      <w:r>
        <w:t>”.</w:t>
      </w:r>
    </w:p>
    <w:p w14:paraId="0A6B6526" w14:textId="7CF83773" w:rsidR="00682552" w:rsidRDefault="00AC53B9" w:rsidP="00AC53B9">
      <w:r>
        <w:t>Si hemos seguido los pasos de forma correcta, en este punto veremos que nuestro proyecto de pruebas en el que está instalado TestingAWE, no tiene ningún fichero “</w:t>
      </w:r>
      <w:r>
        <w:rPr>
          <w:i/>
        </w:rPr>
        <w:t>aweconfig.json</w:t>
      </w:r>
      <w:r>
        <w:t>”</w:t>
      </w:r>
      <w:r w:rsidR="00CB4709">
        <w:t>, tenemos dos posibilidades para crearlo:</w:t>
      </w:r>
    </w:p>
    <w:p w14:paraId="12610C14" w14:textId="46E58F63" w:rsidR="00CB4709" w:rsidRDefault="00C97914" w:rsidP="00CB4709">
      <w:pPr>
        <w:pStyle w:val="Prrafodelista"/>
        <w:numPr>
          <w:ilvl w:val="0"/>
          <w:numId w:val="41"/>
        </w:numPr>
      </w:pPr>
      <w:r>
        <w:t>Generar de forma manual dicho fichero</w:t>
      </w:r>
      <w:r w:rsidR="009B635F">
        <w:t>.</w:t>
      </w:r>
    </w:p>
    <w:p w14:paraId="063EE0BF" w14:textId="0910925D" w:rsidR="00C97914" w:rsidRPr="00682552" w:rsidRDefault="00C97914" w:rsidP="00CB4709">
      <w:pPr>
        <w:pStyle w:val="Prrafodelista"/>
        <w:numPr>
          <w:ilvl w:val="0"/>
          <w:numId w:val="41"/>
        </w:numPr>
      </w:pPr>
      <w:r>
        <w:t>Ejecutar el comando “</w:t>
      </w:r>
      <w:r>
        <w:rPr>
          <w:i/>
        </w:rPr>
        <w:t>npm run initTestingAWE</w:t>
      </w:r>
      <w:r>
        <w:t>”, el cual se va a encargar de generar un fichero por defecto.</w:t>
      </w:r>
    </w:p>
    <w:p w14:paraId="10C06D43" w14:textId="6697038C" w:rsidR="00235C53" w:rsidRDefault="00B57BFD" w:rsidP="00465299">
      <w:r>
        <w:t xml:space="preserve">Se aconseja tomar la segunda opción, ya que de esta forma estamos garantizando </w:t>
      </w:r>
      <w:r w:rsidR="007839B7">
        <w:t xml:space="preserve">la correcta estructura del fichero, es por ello que para completar este manual vamos a realizar esta opción. </w:t>
      </w:r>
      <w:r w:rsidR="00CA5C2C">
        <w:t>Por lo tanto, los pasos que debemos seguir son los siguientes:</w:t>
      </w:r>
    </w:p>
    <w:p w14:paraId="26C78DF1" w14:textId="1FDB2000" w:rsidR="00CA5C2C" w:rsidRDefault="00387A35" w:rsidP="00CA5C2C">
      <w:pPr>
        <w:pStyle w:val="Prrafodelista"/>
        <w:numPr>
          <w:ilvl w:val="0"/>
          <w:numId w:val="42"/>
        </w:numPr>
      </w:pPr>
      <w:r>
        <w:t>Abrimos la consola, y nos situamos sobre el proyecto de pruebas que tiene instalado TestingAWE.</w:t>
      </w:r>
    </w:p>
    <w:p w14:paraId="3467549A" w14:textId="64A4A21A" w:rsidR="00FD5571" w:rsidRPr="00FD5571" w:rsidRDefault="00FD5571" w:rsidP="00CA5C2C">
      <w:pPr>
        <w:pStyle w:val="Prrafodelista"/>
        <w:numPr>
          <w:ilvl w:val="0"/>
          <w:numId w:val="42"/>
        </w:numPr>
      </w:pPr>
      <w:r>
        <w:t>Introducimos el comando “</w:t>
      </w:r>
      <w:r>
        <w:rPr>
          <w:i/>
        </w:rPr>
        <w:t>npm run initTestingAWE</w:t>
      </w:r>
      <w:r>
        <w:t>”</w:t>
      </w:r>
      <w:r>
        <w:rPr>
          <w:i/>
        </w:rPr>
        <w:t>.</w:t>
      </w:r>
    </w:p>
    <w:p w14:paraId="1AEBA846" w14:textId="692989B5" w:rsidR="00FD5571" w:rsidRDefault="00FD5571" w:rsidP="00CA5C2C">
      <w:pPr>
        <w:pStyle w:val="Prrafodelista"/>
        <w:numPr>
          <w:ilvl w:val="0"/>
          <w:numId w:val="42"/>
        </w:numPr>
      </w:pPr>
      <w:r>
        <w:lastRenderedPageBreak/>
        <w:t>Pulsamos la tecla “</w:t>
      </w:r>
      <w:r>
        <w:rPr>
          <w:i/>
        </w:rPr>
        <w:t>Enter</w:t>
      </w:r>
      <w:r>
        <w:t>” o “Intro”.</w:t>
      </w:r>
    </w:p>
    <w:p w14:paraId="7994CE2D" w14:textId="1D40F30C" w:rsidR="00FD5571" w:rsidRDefault="00FD5571" w:rsidP="00CA5C2C">
      <w:pPr>
        <w:pStyle w:val="Prrafodelista"/>
        <w:numPr>
          <w:ilvl w:val="0"/>
          <w:numId w:val="42"/>
        </w:numPr>
      </w:pPr>
      <w:r>
        <w:t>Nos generará el archivo “</w:t>
      </w:r>
      <w:r>
        <w:rPr>
          <w:i/>
        </w:rPr>
        <w:t>aweconfig.json</w:t>
      </w:r>
      <w:r>
        <w:t>”.</w:t>
      </w:r>
    </w:p>
    <w:p w14:paraId="7E3AE225" w14:textId="7BC26F05" w:rsidR="00234E52" w:rsidRDefault="00234E52" w:rsidP="00234E52">
      <w:r>
        <w:t>Si hemos seguido los pasos anteriores, en la consola nos mostrará el siguiente mensaje:</w:t>
      </w:r>
    </w:p>
    <w:p w14:paraId="2A5ABC7F" w14:textId="77777777" w:rsidR="00234E52" w:rsidRDefault="00234E52" w:rsidP="00234E52">
      <w:pPr>
        <w:keepNext/>
        <w:jc w:val="center"/>
      </w:pPr>
      <w:r>
        <w:rPr>
          <w:noProof/>
        </w:rPr>
        <w:drawing>
          <wp:inline distT="0" distB="0" distL="0" distR="0" wp14:anchorId="2BB9D594" wp14:editId="134360BD">
            <wp:extent cx="3886200" cy="49530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886200" cy="495300"/>
                    </a:xfrm>
                    <a:prstGeom prst="rect">
                      <a:avLst/>
                    </a:prstGeom>
                  </pic:spPr>
                </pic:pic>
              </a:graphicData>
            </a:graphic>
          </wp:inline>
        </w:drawing>
      </w:r>
    </w:p>
    <w:p w14:paraId="6D2A0980" w14:textId="4B54E827" w:rsidR="00234E52" w:rsidRDefault="00234E52" w:rsidP="00234E52">
      <w:pPr>
        <w:pStyle w:val="Descripcin"/>
        <w:jc w:val="center"/>
      </w:pPr>
      <w:bookmarkStart w:id="75" w:name="_Toc12895062"/>
      <w:r>
        <w:t xml:space="preserve">Ilustración </w:t>
      </w:r>
      <w:r w:rsidR="007C11B4">
        <w:rPr>
          <w:noProof/>
        </w:rPr>
        <w:fldChar w:fldCharType="begin"/>
      </w:r>
      <w:r w:rsidR="007C11B4">
        <w:rPr>
          <w:noProof/>
        </w:rPr>
        <w:instrText xml:space="preserve"> SEQ Ilustración \* ARABIC </w:instrText>
      </w:r>
      <w:r w:rsidR="007C11B4">
        <w:rPr>
          <w:noProof/>
        </w:rPr>
        <w:fldChar w:fldCharType="separate"/>
      </w:r>
      <w:r w:rsidR="001A7D64">
        <w:rPr>
          <w:noProof/>
        </w:rPr>
        <w:t>31</w:t>
      </w:r>
      <w:r w:rsidR="007C11B4">
        <w:rPr>
          <w:noProof/>
        </w:rPr>
        <w:fldChar w:fldCharType="end"/>
      </w:r>
      <w:r>
        <w:t xml:space="preserve"> - Mensaje inicial TestingAWE</w:t>
      </w:r>
      <w:bookmarkEnd w:id="75"/>
    </w:p>
    <w:p w14:paraId="14535C16" w14:textId="10D10A0E" w:rsidR="00234E52" w:rsidRDefault="00234E52" w:rsidP="00234E52">
      <w:r>
        <w:t>Este mensaje lo que significa es que hemos creado un fichero “</w:t>
      </w:r>
      <w:r>
        <w:rPr>
          <w:i/>
        </w:rPr>
        <w:t>aweconfig.json</w:t>
      </w:r>
      <w:r>
        <w:t>” genérico</w:t>
      </w:r>
      <w:r w:rsidR="00AA42C6">
        <w:t>. Por lo tanto, lo que debemos hacer es abrir el fichero “</w:t>
      </w:r>
      <w:r w:rsidR="00AA42C6">
        <w:rPr>
          <w:i/>
        </w:rPr>
        <w:t>aweconfig.json</w:t>
      </w:r>
      <w:r w:rsidR="00AA42C6">
        <w:t>” y modificar tanto la ruta del proyecto Angular/Electron, como la ruta del proyecto Spectron.</w:t>
      </w:r>
    </w:p>
    <w:p w14:paraId="5974F4E3" w14:textId="77777777" w:rsidR="00147EDC" w:rsidRDefault="00147EDC" w:rsidP="00147EDC">
      <w:pPr>
        <w:keepNext/>
        <w:jc w:val="center"/>
      </w:pPr>
      <w:r>
        <w:rPr>
          <w:noProof/>
        </w:rPr>
        <w:drawing>
          <wp:inline distT="0" distB="0" distL="0" distR="0" wp14:anchorId="2BD25ADA" wp14:editId="78AA5C56">
            <wp:extent cx="3943350" cy="1266825"/>
            <wp:effectExtent l="0" t="0" r="0" b="952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1482"/>
                    <a:stretch/>
                  </pic:blipFill>
                  <pic:spPr bwMode="auto">
                    <a:xfrm>
                      <a:off x="0" y="0"/>
                      <a:ext cx="3943350" cy="1266825"/>
                    </a:xfrm>
                    <a:prstGeom prst="rect">
                      <a:avLst/>
                    </a:prstGeom>
                    <a:ln>
                      <a:noFill/>
                    </a:ln>
                    <a:extLst>
                      <a:ext uri="{53640926-AAD7-44D8-BBD7-CCE9431645EC}">
                        <a14:shadowObscured xmlns:a14="http://schemas.microsoft.com/office/drawing/2010/main"/>
                      </a:ext>
                    </a:extLst>
                  </pic:spPr>
                </pic:pic>
              </a:graphicData>
            </a:graphic>
          </wp:inline>
        </w:drawing>
      </w:r>
    </w:p>
    <w:p w14:paraId="3E7B7767" w14:textId="1105A757" w:rsidR="00147EDC" w:rsidRDefault="00147EDC" w:rsidP="00147EDC">
      <w:pPr>
        <w:pStyle w:val="Descripcin"/>
        <w:jc w:val="center"/>
      </w:pPr>
      <w:bookmarkStart w:id="76" w:name="_Toc12895063"/>
      <w:r>
        <w:t xml:space="preserve">Ilustración </w:t>
      </w:r>
      <w:r w:rsidR="007C11B4">
        <w:rPr>
          <w:noProof/>
        </w:rPr>
        <w:fldChar w:fldCharType="begin"/>
      </w:r>
      <w:r w:rsidR="007C11B4">
        <w:rPr>
          <w:noProof/>
        </w:rPr>
        <w:instrText xml:space="preserve"> SEQ Ilustración \* ARABIC </w:instrText>
      </w:r>
      <w:r w:rsidR="007C11B4">
        <w:rPr>
          <w:noProof/>
        </w:rPr>
        <w:fldChar w:fldCharType="separate"/>
      </w:r>
      <w:r w:rsidR="001A7D64">
        <w:rPr>
          <w:noProof/>
        </w:rPr>
        <w:t>32</w:t>
      </w:r>
      <w:r w:rsidR="007C11B4">
        <w:rPr>
          <w:noProof/>
        </w:rPr>
        <w:fldChar w:fldCharType="end"/>
      </w:r>
      <w:r>
        <w:t xml:space="preserve"> - Aweconfig.json inicial</w:t>
      </w:r>
      <w:bookmarkEnd w:id="76"/>
    </w:p>
    <w:p w14:paraId="219B9E59" w14:textId="516BFFDD" w:rsidR="00147EDC" w:rsidRDefault="00147EDC" w:rsidP="00147EDC">
      <w:r>
        <w:t>Analizando este fichero encontramos dos atributos:</w:t>
      </w:r>
    </w:p>
    <w:p w14:paraId="374399B4" w14:textId="2DC360F7" w:rsidR="00147EDC" w:rsidRDefault="00147EDC" w:rsidP="00147EDC">
      <w:pPr>
        <w:pStyle w:val="Prrafodelista"/>
        <w:numPr>
          <w:ilvl w:val="0"/>
          <w:numId w:val="43"/>
        </w:numPr>
      </w:pPr>
      <w:r>
        <w:t>Directories: en el</w:t>
      </w:r>
      <w:r w:rsidR="00C61FB7">
        <w:t xml:space="preserve"> que</w:t>
      </w:r>
      <w:r>
        <w:t xml:space="preserve"> establecemos las rutas tanto del proyecto Angular/Electron (electronProject), como </w:t>
      </w:r>
      <w:r w:rsidR="00BB7DF2">
        <w:t>d</w:t>
      </w:r>
      <w:r>
        <w:t>el proyecto de pruebas en el que está instalado TestingAWE (spectronProject).</w:t>
      </w:r>
    </w:p>
    <w:p w14:paraId="3B6BA824" w14:textId="6555ABF6" w:rsidR="002E04BC" w:rsidRDefault="002E04BC" w:rsidP="00147EDC">
      <w:pPr>
        <w:pStyle w:val="Prrafodelista"/>
        <w:numPr>
          <w:ilvl w:val="0"/>
          <w:numId w:val="43"/>
        </w:numPr>
      </w:pPr>
      <w:r>
        <w:t>Ignore: en el que establecemos las carpetas/ficheros</w:t>
      </w:r>
      <w:r w:rsidR="00572C5F">
        <w:t xml:space="preserve"> </w:t>
      </w:r>
      <w:r>
        <w:t xml:space="preserve">del proyecto </w:t>
      </w:r>
      <w:r w:rsidR="00F06A3F">
        <w:t>Angular/</w:t>
      </w:r>
      <w:r>
        <w:t>Electron que queremos ignorar</w:t>
      </w:r>
      <w:r w:rsidR="00572C5F">
        <w:t>, es decir, aquellas carpetas/ficheros que estén en la raíz del proyecto</w:t>
      </w:r>
      <w:r>
        <w:t>.</w:t>
      </w:r>
    </w:p>
    <w:p w14:paraId="2DB7F75B" w14:textId="69497C14" w:rsidR="00601232" w:rsidRDefault="00601232" w:rsidP="00601232">
      <w:r>
        <w:t>Por lo tanto, realizamos las modificaciones dentro del fichero “</w:t>
      </w:r>
      <w:r>
        <w:rPr>
          <w:i/>
        </w:rPr>
        <w:t>aweconfig.json</w:t>
      </w:r>
      <w:r>
        <w:t>”, y el resultado ha de ser similar a este:</w:t>
      </w:r>
    </w:p>
    <w:p w14:paraId="20D23475" w14:textId="77777777" w:rsidR="00AF1239" w:rsidRDefault="00AF1239" w:rsidP="00AF1239">
      <w:pPr>
        <w:keepNext/>
        <w:jc w:val="center"/>
      </w:pPr>
      <w:r>
        <w:rPr>
          <w:noProof/>
        </w:rPr>
        <w:lastRenderedPageBreak/>
        <w:drawing>
          <wp:inline distT="0" distB="0" distL="0" distR="0" wp14:anchorId="652AD9C2" wp14:editId="05E664D1">
            <wp:extent cx="5200650" cy="91733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1" b="1639"/>
                    <a:stretch/>
                  </pic:blipFill>
                  <pic:spPr bwMode="auto">
                    <a:xfrm>
                      <a:off x="0" y="0"/>
                      <a:ext cx="5242162" cy="924652"/>
                    </a:xfrm>
                    <a:prstGeom prst="rect">
                      <a:avLst/>
                    </a:prstGeom>
                    <a:ln>
                      <a:noFill/>
                    </a:ln>
                    <a:extLst>
                      <a:ext uri="{53640926-AAD7-44D8-BBD7-CCE9431645EC}">
                        <a14:shadowObscured xmlns:a14="http://schemas.microsoft.com/office/drawing/2010/main"/>
                      </a:ext>
                    </a:extLst>
                  </pic:spPr>
                </pic:pic>
              </a:graphicData>
            </a:graphic>
          </wp:inline>
        </w:drawing>
      </w:r>
    </w:p>
    <w:p w14:paraId="432A0061" w14:textId="0A823694" w:rsidR="00601232" w:rsidRDefault="00AF1239" w:rsidP="00AF1239">
      <w:pPr>
        <w:pStyle w:val="Descripcin"/>
        <w:jc w:val="center"/>
      </w:pPr>
      <w:bookmarkStart w:id="77" w:name="_Toc12895064"/>
      <w:r>
        <w:t xml:space="preserve">Ilustración </w:t>
      </w:r>
      <w:r w:rsidR="007C11B4">
        <w:rPr>
          <w:noProof/>
        </w:rPr>
        <w:fldChar w:fldCharType="begin"/>
      </w:r>
      <w:r w:rsidR="007C11B4">
        <w:rPr>
          <w:noProof/>
        </w:rPr>
        <w:instrText xml:space="preserve"> SEQ Ilustración \* ARABIC </w:instrText>
      </w:r>
      <w:r w:rsidR="007C11B4">
        <w:rPr>
          <w:noProof/>
        </w:rPr>
        <w:fldChar w:fldCharType="separate"/>
      </w:r>
      <w:r w:rsidR="001A7D64">
        <w:rPr>
          <w:noProof/>
        </w:rPr>
        <w:t>33</w:t>
      </w:r>
      <w:r w:rsidR="007C11B4">
        <w:rPr>
          <w:noProof/>
        </w:rPr>
        <w:fldChar w:fldCharType="end"/>
      </w:r>
      <w:r>
        <w:t xml:space="preserve"> - Aweconfig.json final</w:t>
      </w:r>
      <w:bookmarkEnd w:id="77"/>
    </w:p>
    <w:p w14:paraId="19DAC9E5" w14:textId="522D9C1F" w:rsidR="00AF1239" w:rsidRDefault="00AF1239" w:rsidP="00AF1239">
      <w:r>
        <w:t>Finalmente, si hemos seguido todos los pasos de forma correcta, al volver a ejecutar el comando “</w:t>
      </w:r>
      <w:r>
        <w:rPr>
          <w:i/>
        </w:rPr>
        <w:t>npm run initTestingAWE</w:t>
      </w:r>
      <w:r>
        <w:t>”</w:t>
      </w:r>
      <w:r>
        <w:rPr>
          <w:i/>
        </w:rPr>
        <w:t xml:space="preserve"> </w:t>
      </w:r>
      <w:r>
        <w:t>veremos que nos crea los ficheros, es decir, los que contienen los elementos HTML.</w:t>
      </w:r>
      <w:r w:rsidR="00332A6F">
        <w:t xml:space="preserve"> Estos ficheros se encuentran dentro de la carpeta “testingAWE”, la cual se crea en la raíz del proyecto Spectron</w:t>
      </w:r>
      <w:r w:rsidR="00D349E2">
        <w:t xml:space="preserve"> (proyecto en el que está instalado TestingAWE)</w:t>
      </w:r>
      <w:r w:rsidR="00332A6F">
        <w:t>.</w:t>
      </w:r>
    </w:p>
    <w:p w14:paraId="3D16475A" w14:textId="4EB4BC90" w:rsidR="00AF1239" w:rsidRDefault="00AF1239" w:rsidP="00AF1239">
      <w:r>
        <w:t>Cabe recordar dos cosas:</w:t>
      </w:r>
    </w:p>
    <w:p w14:paraId="06B2CFA9" w14:textId="4B48DA50" w:rsidR="00AF1239" w:rsidRDefault="00AF1239" w:rsidP="00AF1239">
      <w:pPr>
        <w:pStyle w:val="Prrafodelista"/>
        <w:numPr>
          <w:ilvl w:val="0"/>
          <w:numId w:val="44"/>
        </w:numPr>
      </w:pPr>
      <w:r>
        <w:t>Se va a generar un fichero por cada HTML que se encuentre en el proyecto Angular/Electron.</w:t>
      </w:r>
    </w:p>
    <w:p w14:paraId="41102D58" w14:textId="77777777" w:rsidR="0054182D" w:rsidRDefault="00AD4DCC" w:rsidP="0054182D">
      <w:pPr>
        <w:pStyle w:val="Prrafodelista"/>
        <w:numPr>
          <w:ilvl w:val="0"/>
          <w:numId w:val="44"/>
        </w:numPr>
      </w:pPr>
      <w:r>
        <w:t>Solo se van a identificar elementos HTML que tengan un id, y que éste sea correcto.</w:t>
      </w:r>
    </w:p>
    <w:p w14:paraId="12997294" w14:textId="192F27A2" w:rsidR="008E7DEF" w:rsidRPr="0054182D" w:rsidRDefault="00EB41F9" w:rsidP="0054182D">
      <w:pPr>
        <w:ind w:firstLine="0"/>
      </w:pPr>
      <w:r w:rsidRPr="0054182D">
        <w:rPr>
          <w:b/>
        </w:rPr>
        <w:t>Uso</w:t>
      </w:r>
    </w:p>
    <w:p w14:paraId="1AF2541F" w14:textId="77777777" w:rsidR="004C606D" w:rsidRDefault="008E7DEF" w:rsidP="008E7DEF">
      <w:r>
        <w:t>En este apartado vamos a reflejar el cómo se usaría TestingAWE una vez que hemos generado los ficheros para así poder realizar pruebas.</w:t>
      </w:r>
      <w:r w:rsidR="003E254C">
        <w:t xml:space="preserve"> Para ello anteriormente hemos tenido que configurar el proyecto de pruebas, tal y como se mostraba en el apartado anterior.</w:t>
      </w:r>
    </w:p>
    <w:p w14:paraId="1F942F42" w14:textId="3E0679B0" w:rsidR="00566284" w:rsidRDefault="004C606D" w:rsidP="00566284">
      <w:pPr>
        <w:rPr>
          <w:color w:val="FF0000"/>
        </w:rPr>
      </w:pPr>
      <w:r>
        <w:t xml:space="preserve">Como recordatorio cabe mencionar, que en el canal de YouTube de TestingAWE podemos encontrar una serie de </w:t>
      </w:r>
      <w:r w:rsidR="0073455D">
        <w:t>video-tutoriales</w:t>
      </w:r>
      <w:r>
        <w:t xml:space="preserve"> para la configuración y uso de esta </w:t>
      </w:r>
      <w:r>
        <w:rPr>
          <w:i/>
        </w:rPr>
        <w:t>toolkit</w:t>
      </w:r>
      <w:r w:rsidR="00566284">
        <w:t xml:space="preserve"> </w:t>
      </w:r>
      <w:r w:rsidR="00566284">
        <w:fldChar w:fldCharType="begin"/>
      </w:r>
      <w:r w:rsidR="00566284">
        <w:instrText xml:space="preserve"> ADDIN ZOTERO_ITEM CSL_CITATION {"citationID":"4h0BvE9M","properties":{"formattedCitation":"[26]","plainCitation":"[26]","noteIndex":0},"citationItems":[{"id":112,"uris":["http://zotero.org/users/local/0nWuOkQL/items/AZGYQ7BJ"],"uri":["http://zotero.org/users/local/0nWuOkQL/items/AZGYQ7BJ"],"itemData":{"id":112,"type":"webpage","title":"YouTube TestingAWE Oficial","container-title":"YouTube","URL":"https://www.youtube.com/channel/UCqUSDpoDw3RbqPb6PjAAnBA","language":"es-ES","accessed":{"date-parts":[["2019",6,25]]}}}],"schema":"https://github.com/citation-style-language/schema/raw/master/csl-citation.json"} </w:instrText>
      </w:r>
      <w:r w:rsidR="00566284">
        <w:fldChar w:fldCharType="separate"/>
      </w:r>
      <w:r w:rsidR="00566284" w:rsidRPr="00566284">
        <w:t>[26]</w:t>
      </w:r>
      <w:r w:rsidR="00566284">
        <w:fldChar w:fldCharType="end"/>
      </w:r>
      <w:r w:rsidR="00566284">
        <w:t>.</w:t>
      </w:r>
    </w:p>
    <w:p w14:paraId="4743EC7C" w14:textId="77777777" w:rsidR="006C6FAE" w:rsidRDefault="00196777" w:rsidP="0073455D">
      <w:r>
        <w:t>Una vez que hemos ejecutado el comando “</w:t>
      </w:r>
      <w:r>
        <w:rPr>
          <w:i/>
        </w:rPr>
        <w:t>npm run initTestingAWE</w:t>
      </w:r>
      <w:r>
        <w:t>”</w:t>
      </w:r>
      <w:r>
        <w:rPr>
          <w:i/>
        </w:rPr>
        <w:t xml:space="preserve"> </w:t>
      </w:r>
      <w:r>
        <w:t>en el proyecto en el que está instalado TestingAWE, nos generará los ficheros necesarios para poder hacer pruebas sobre los elementos HTML que hay en la aplicación Angular/Electron.</w:t>
      </w:r>
    </w:p>
    <w:p w14:paraId="17F2ED48" w14:textId="77777777" w:rsidR="00B30521" w:rsidRDefault="006C6FAE" w:rsidP="0073455D">
      <w:r>
        <w:t>El siguiente paso es crearnos los ficheros de pruebas, para ello lo que tenemos que hacer es crearnos un nuevo archivo TypeScript dentro de la carpeta “test” del proyecto Spectron, es decir, el proyecto en el que está instalado TestingAWE.</w:t>
      </w:r>
    </w:p>
    <w:p w14:paraId="76194B26" w14:textId="77777777" w:rsidR="00B30521" w:rsidRDefault="00B30521" w:rsidP="00B30521">
      <w:pPr>
        <w:keepNext/>
        <w:jc w:val="center"/>
      </w:pPr>
      <w:r>
        <w:rPr>
          <w:noProof/>
        </w:rPr>
        <w:lastRenderedPageBreak/>
        <w:drawing>
          <wp:inline distT="0" distB="0" distL="0" distR="0" wp14:anchorId="51DB9870" wp14:editId="7073DE1F">
            <wp:extent cx="1533525" cy="1552575"/>
            <wp:effectExtent l="0" t="0" r="9525"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533525" cy="1552575"/>
                    </a:xfrm>
                    <a:prstGeom prst="rect">
                      <a:avLst/>
                    </a:prstGeom>
                  </pic:spPr>
                </pic:pic>
              </a:graphicData>
            </a:graphic>
          </wp:inline>
        </w:drawing>
      </w:r>
    </w:p>
    <w:p w14:paraId="571E012B" w14:textId="03D2B4CD" w:rsidR="000C27C6" w:rsidRDefault="00B30521" w:rsidP="00B30521">
      <w:pPr>
        <w:pStyle w:val="Descripcin"/>
        <w:jc w:val="center"/>
      </w:pPr>
      <w:bookmarkStart w:id="78" w:name="_Toc12895065"/>
      <w:r>
        <w:t xml:space="preserve">Ilustración </w:t>
      </w:r>
      <w:r w:rsidR="001E5A06">
        <w:rPr>
          <w:noProof/>
        </w:rPr>
        <w:fldChar w:fldCharType="begin"/>
      </w:r>
      <w:r w:rsidR="001E5A06">
        <w:rPr>
          <w:noProof/>
        </w:rPr>
        <w:instrText xml:space="preserve"> SEQ Ilustración \* ARABIC </w:instrText>
      </w:r>
      <w:r w:rsidR="001E5A06">
        <w:rPr>
          <w:noProof/>
        </w:rPr>
        <w:fldChar w:fldCharType="separate"/>
      </w:r>
      <w:r w:rsidR="001A7D64">
        <w:rPr>
          <w:noProof/>
        </w:rPr>
        <w:t>34</w:t>
      </w:r>
      <w:r w:rsidR="001E5A06">
        <w:rPr>
          <w:noProof/>
        </w:rPr>
        <w:fldChar w:fldCharType="end"/>
      </w:r>
      <w:r>
        <w:t xml:space="preserve"> - Proyecto Spectron antes de crear un test</w:t>
      </w:r>
      <w:bookmarkEnd w:id="78"/>
    </w:p>
    <w:p w14:paraId="47528A2C" w14:textId="77777777" w:rsidR="0006324E" w:rsidRDefault="0006324E" w:rsidP="0006324E">
      <w:pPr>
        <w:keepNext/>
        <w:jc w:val="center"/>
      </w:pPr>
      <w:r>
        <w:rPr>
          <w:noProof/>
        </w:rPr>
        <w:drawing>
          <wp:inline distT="0" distB="0" distL="0" distR="0" wp14:anchorId="4A4397C2" wp14:editId="58525D07">
            <wp:extent cx="1533525" cy="1792432"/>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534796" cy="1793917"/>
                    </a:xfrm>
                    <a:prstGeom prst="rect">
                      <a:avLst/>
                    </a:prstGeom>
                  </pic:spPr>
                </pic:pic>
              </a:graphicData>
            </a:graphic>
          </wp:inline>
        </w:drawing>
      </w:r>
    </w:p>
    <w:p w14:paraId="0988B3A2" w14:textId="052CB4FD" w:rsidR="0006324E" w:rsidRDefault="0006324E" w:rsidP="0006324E">
      <w:pPr>
        <w:pStyle w:val="Descripcin"/>
        <w:jc w:val="center"/>
      </w:pPr>
      <w:bookmarkStart w:id="79" w:name="_Toc12895066"/>
      <w:r>
        <w:t xml:space="preserve">Ilustración </w:t>
      </w:r>
      <w:r w:rsidR="001E5A06">
        <w:rPr>
          <w:noProof/>
        </w:rPr>
        <w:fldChar w:fldCharType="begin"/>
      </w:r>
      <w:r w:rsidR="001E5A06">
        <w:rPr>
          <w:noProof/>
        </w:rPr>
        <w:instrText xml:space="preserve"> SEQ Ilustración \* ARABIC </w:instrText>
      </w:r>
      <w:r w:rsidR="001E5A06">
        <w:rPr>
          <w:noProof/>
        </w:rPr>
        <w:fldChar w:fldCharType="separate"/>
      </w:r>
      <w:r w:rsidR="001A7D64">
        <w:rPr>
          <w:noProof/>
        </w:rPr>
        <w:t>35</w:t>
      </w:r>
      <w:r w:rsidR="001E5A06">
        <w:rPr>
          <w:noProof/>
        </w:rPr>
        <w:fldChar w:fldCharType="end"/>
      </w:r>
      <w:r>
        <w:t xml:space="preserve"> - Proyecto Spectron después de crear un test</w:t>
      </w:r>
      <w:bookmarkEnd w:id="79"/>
    </w:p>
    <w:p w14:paraId="168F6146" w14:textId="77777777" w:rsidR="00AD2EA9" w:rsidRDefault="00AD2EA9" w:rsidP="0006324E">
      <w:r>
        <w:t>Una vez que hemos creado el archivo, en este caso “prueba.ts”, lo abrimos para así comenzar el desarrollo del test.</w:t>
      </w:r>
    </w:p>
    <w:p w14:paraId="13C46392" w14:textId="77777777" w:rsidR="00AD2EA9" w:rsidRDefault="00AD2EA9" w:rsidP="0006324E">
      <w:r>
        <w:t>Para el desarrollo del test tenemos que seguir la estructura que nos proporciona mocha, ésta la podemos dividir en tres partes:</w:t>
      </w:r>
    </w:p>
    <w:p w14:paraId="71BBFCEA" w14:textId="14C7F650" w:rsidR="0006324E" w:rsidRDefault="00AD2EA9" w:rsidP="00AD2EA9">
      <w:pPr>
        <w:pStyle w:val="Prrafodelista"/>
        <w:numPr>
          <w:ilvl w:val="0"/>
          <w:numId w:val="45"/>
        </w:numPr>
      </w:pPr>
      <w:r w:rsidRPr="00AD2EA9">
        <w:rPr>
          <w:b/>
        </w:rPr>
        <w:t>Cabecera</w:t>
      </w:r>
      <w:r>
        <w:t xml:space="preserve">: se corresponde con la parte superior del fichero, en ella importamos todo lo necesario para realizar el test. En nuestro caso, tenemos que importar Chai y applicationInstance </w:t>
      </w:r>
      <w:r w:rsidR="004461B8">
        <w:t xml:space="preserve">obligatoriamente </w:t>
      </w:r>
      <w:r>
        <w:t xml:space="preserve">(ésta es la instancia de la aplicación Angular/Electron, y la importamos desde el fichero </w:t>
      </w:r>
      <w:r w:rsidR="006A1618">
        <w:t>“applicationInstance.awe.ts”</w:t>
      </w:r>
      <w:r w:rsidR="00802EC5">
        <w:t xml:space="preserve"> </w:t>
      </w:r>
      <w:r>
        <w:t xml:space="preserve">generado por la </w:t>
      </w:r>
      <w:r>
        <w:rPr>
          <w:i/>
        </w:rPr>
        <w:t>toolkit</w:t>
      </w:r>
      <w:r>
        <w:t xml:space="preserve"> en la carpeta “testingAWE”)</w:t>
      </w:r>
      <w:r w:rsidR="00DE24A6">
        <w:t>.</w:t>
      </w:r>
    </w:p>
    <w:p w14:paraId="56411AD3" w14:textId="7E9154D2" w:rsidR="009274D6" w:rsidRDefault="009274D6" w:rsidP="00AD2EA9">
      <w:pPr>
        <w:pStyle w:val="Prrafodelista"/>
        <w:numPr>
          <w:ilvl w:val="0"/>
          <w:numId w:val="45"/>
        </w:numPr>
      </w:pPr>
      <w:r w:rsidRPr="00435997">
        <w:rPr>
          <w:b/>
        </w:rPr>
        <w:t>Describe</w:t>
      </w:r>
      <w:r w:rsidR="00435997">
        <w:t>: nos permite agrupar bloques de pruebas relacionadas entre sí.</w:t>
      </w:r>
    </w:p>
    <w:p w14:paraId="286FEA10" w14:textId="6F13865F" w:rsidR="00D815FF" w:rsidRDefault="00D815FF" w:rsidP="00AD2EA9">
      <w:pPr>
        <w:pStyle w:val="Prrafodelista"/>
        <w:numPr>
          <w:ilvl w:val="0"/>
          <w:numId w:val="45"/>
        </w:numPr>
      </w:pPr>
      <w:r>
        <w:rPr>
          <w:b/>
        </w:rPr>
        <w:t>It</w:t>
      </w:r>
      <w:r>
        <w:t>: cada bloque it es una prueba, se pueden definir tantos it como se quiera dentro de un describe.</w:t>
      </w:r>
    </w:p>
    <w:p w14:paraId="66CE98BF" w14:textId="4AF7F115" w:rsidR="003B02F5" w:rsidRPr="000C27C6" w:rsidRDefault="003B02F5" w:rsidP="00F4358A">
      <w:r>
        <w:t>Un ejemplo de test podría ser el siguiente:</w:t>
      </w:r>
    </w:p>
    <w:p w14:paraId="5913F779" w14:textId="77777777" w:rsidR="00F4358A" w:rsidRDefault="00F4358A" w:rsidP="00F4358A">
      <w:pPr>
        <w:keepNext/>
        <w:jc w:val="center"/>
      </w:pPr>
      <w:r>
        <w:rPr>
          <w:noProof/>
        </w:rPr>
        <w:lastRenderedPageBreak/>
        <w:drawing>
          <wp:inline distT="0" distB="0" distL="0" distR="0" wp14:anchorId="42B74C68" wp14:editId="371A1819">
            <wp:extent cx="4436353" cy="3981450"/>
            <wp:effectExtent l="0" t="0" r="254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465492" cy="4007601"/>
                    </a:xfrm>
                    <a:prstGeom prst="rect">
                      <a:avLst/>
                    </a:prstGeom>
                  </pic:spPr>
                </pic:pic>
              </a:graphicData>
            </a:graphic>
          </wp:inline>
        </w:drawing>
      </w:r>
    </w:p>
    <w:p w14:paraId="0B2EED11" w14:textId="36107FBA" w:rsidR="000C27C6" w:rsidRDefault="00F4358A" w:rsidP="00F4358A">
      <w:pPr>
        <w:pStyle w:val="Descripcin"/>
        <w:jc w:val="center"/>
      </w:pPr>
      <w:bookmarkStart w:id="80" w:name="_Toc12895067"/>
      <w:r>
        <w:t xml:space="preserve">Ilustración </w:t>
      </w:r>
      <w:r w:rsidR="001E5A06">
        <w:rPr>
          <w:noProof/>
        </w:rPr>
        <w:fldChar w:fldCharType="begin"/>
      </w:r>
      <w:r w:rsidR="001E5A06">
        <w:rPr>
          <w:noProof/>
        </w:rPr>
        <w:instrText xml:space="preserve"> SEQ Ilustración \* ARABIC </w:instrText>
      </w:r>
      <w:r w:rsidR="001E5A06">
        <w:rPr>
          <w:noProof/>
        </w:rPr>
        <w:fldChar w:fldCharType="separate"/>
      </w:r>
      <w:r w:rsidR="001A7D64">
        <w:rPr>
          <w:noProof/>
        </w:rPr>
        <w:t>36</w:t>
      </w:r>
      <w:r w:rsidR="001E5A06">
        <w:rPr>
          <w:noProof/>
        </w:rPr>
        <w:fldChar w:fldCharType="end"/>
      </w:r>
      <w:r>
        <w:t xml:space="preserve"> - Ejemplo test TestingAWE</w:t>
      </w:r>
      <w:bookmarkEnd w:id="80"/>
    </w:p>
    <w:p w14:paraId="72DAD056" w14:textId="28B34F08" w:rsidR="00F740E7" w:rsidRDefault="000E2115" w:rsidP="00F740E7">
      <w:r>
        <w:t>Como podemos observar en la anterior ilustración, realizamos tres importaciones:</w:t>
      </w:r>
    </w:p>
    <w:p w14:paraId="01EBB2DD" w14:textId="31279FF9" w:rsidR="000E2115" w:rsidRDefault="000E2115" w:rsidP="000E2115">
      <w:pPr>
        <w:pStyle w:val="Prrafodelista"/>
        <w:numPr>
          <w:ilvl w:val="0"/>
          <w:numId w:val="46"/>
        </w:numPr>
      </w:pPr>
      <w:r>
        <w:t>La librería Chai.</w:t>
      </w:r>
    </w:p>
    <w:p w14:paraId="5830E01C" w14:textId="0649384E" w:rsidR="000E2115" w:rsidRDefault="000E2115" w:rsidP="000E2115">
      <w:pPr>
        <w:pStyle w:val="Prrafodelista"/>
        <w:numPr>
          <w:ilvl w:val="0"/>
          <w:numId w:val="46"/>
        </w:numPr>
      </w:pPr>
      <w:r>
        <w:t>El objeto applicationInstance, el cual es la instancia de la aplicación Angular/Electron.</w:t>
      </w:r>
    </w:p>
    <w:p w14:paraId="4201A9C1" w14:textId="48255321" w:rsidR="000E2115" w:rsidRDefault="000E2115" w:rsidP="000E2115">
      <w:pPr>
        <w:pStyle w:val="Prrafodelista"/>
        <w:numPr>
          <w:ilvl w:val="0"/>
          <w:numId w:val="46"/>
        </w:numPr>
      </w:pPr>
      <w:r>
        <w:t>El objeto appPMain, el cual es la instancia del elemento HTML cuyo id es “app_p_main”</w:t>
      </w:r>
      <w:r w:rsidR="00292D5B">
        <w:t>.</w:t>
      </w:r>
    </w:p>
    <w:p w14:paraId="5AF303E9" w14:textId="3E8CBC33" w:rsidR="00A70294" w:rsidRDefault="00A70294" w:rsidP="00A70294">
      <w:r>
        <w:t>En este caso el id del objeto appPMain es estático (no se calcula el id al arrancar la aplicación) por lo que se proporciona el objeto directamente</w:t>
      </w:r>
      <w:r w:rsidR="00025B49">
        <w:t xml:space="preserve"> (dicho objeto se encuentra en la fichero correspondiente generado por TestingAWE)</w:t>
      </w:r>
      <w:r>
        <w:t>, sin embargo, si el id es dinámico (se calcula al arrancar la aplicación) se proporciona un objeto parametrizado, es decir, no se proporciona directamente el objeto, sino que se facilita una función</w:t>
      </w:r>
      <w:r w:rsidR="00EE4CF7">
        <w:t xml:space="preserve"> a la cual le tenemos que pasar por cabecera el parámetro</w:t>
      </w:r>
      <w:r w:rsidR="00E307AF">
        <w:t xml:space="preserve"> (dicha función se encuentra en la fichero correspondiente generado por TestingAWE)</w:t>
      </w:r>
      <w:r w:rsidR="00EE4CF7">
        <w:t xml:space="preserve">, y </w:t>
      </w:r>
      <w:r w:rsidR="00E447E7">
        <w:t xml:space="preserve">esta </w:t>
      </w:r>
      <w:r w:rsidR="00EE4CF7">
        <w:t>función se encargará de generar el objeto correspondiente</w:t>
      </w:r>
      <w:r>
        <w:t>.</w:t>
      </w:r>
      <w:r w:rsidR="00E447E7">
        <w:t xml:space="preserve"> Por si no ha quedado claro se recomienda ver los videos en YouTube</w:t>
      </w:r>
      <w:r w:rsidR="00EC365C">
        <w:t xml:space="preserve"> </w:t>
      </w:r>
      <w:r w:rsidR="00EC365C">
        <w:fldChar w:fldCharType="begin"/>
      </w:r>
      <w:r w:rsidR="00EC365C">
        <w:instrText xml:space="preserve"> ADDIN ZOTERO_ITEM CSL_CITATION {"citationID":"APv6ikHe","properties":{"formattedCitation":"[26]","plainCitation":"[26]","noteIndex":0},"citationItems":[{"id":112,"uris":["http://zotero.org/users/local/0nWuOkQL/items/AZGYQ7BJ"],"uri":["http://zotero.org/users/local/0nWuOkQL/items/AZGYQ7BJ"],"itemData":{"id":112,"type":"webpage","title":"YouTube TestingAWE Oficial","container-title":"YouTube","URL":"https://www.youtube.com/channel/UCqUSDpoDw3RbqPb6PjAAnBA","language":"es-ES","accessed":{"date-parts":[["2019",6,25]]}}}],"schema":"https://github.com/citation-style-language/schema/raw/master/csl-citation.json"} </w:instrText>
      </w:r>
      <w:r w:rsidR="00EC365C">
        <w:fldChar w:fldCharType="separate"/>
      </w:r>
      <w:r w:rsidR="00EC365C" w:rsidRPr="00EC365C">
        <w:t>[26]</w:t>
      </w:r>
      <w:r w:rsidR="00EC365C">
        <w:fldChar w:fldCharType="end"/>
      </w:r>
      <w:r w:rsidR="00E447E7">
        <w:t>.</w:t>
      </w:r>
    </w:p>
    <w:p w14:paraId="6FAD9286" w14:textId="3AC8C084" w:rsidR="009156CD" w:rsidRDefault="009156CD" w:rsidP="009156CD">
      <w:r>
        <w:lastRenderedPageBreak/>
        <w:t xml:space="preserve">Después de realizar las importaciones, definimos el </w:t>
      </w:r>
      <w:r w:rsidRPr="009F326C">
        <w:rPr>
          <w:i/>
        </w:rPr>
        <w:t>describe</w:t>
      </w:r>
      <w:r>
        <w:t xml:space="preserve">, dentro de cada </w:t>
      </w:r>
      <w:r w:rsidRPr="000F1A43">
        <w:rPr>
          <w:i/>
        </w:rPr>
        <w:t>describe</w:t>
      </w:r>
      <w:r>
        <w:t xml:space="preserve"> tenemos que arrancar la aplicación antes de todas las pruebas, y cerrarla después de que haya terminado de ejecutarse </w:t>
      </w:r>
      <w:r w:rsidR="008552DF">
        <w:t>las mismas</w:t>
      </w:r>
      <w:r>
        <w:t>, es por ello que necesitamos definir dos métodos (son propios de Mocha):</w:t>
      </w:r>
    </w:p>
    <w:p w14:paraId="0CE8ED96" w14:textId="4E62BE3B" w:rsidR="009156CD" w:rsidRDefault="009156CD" w:rsidP="009156CD">
      <w:pPr>
        <w:pStyle w:val="Prrafodelista"/>
        <w:numPr>
          <w:ilvl w:val="0"/>
          <w:numId w:val="47"/>
        </w:numPr>
      </w:pPr>
      <w:r>
        <w:rPr>
          <w:b/>
        </w:rPr>
        <w:t>Before</w:t>
      </w:r>
      <w:r>
        <w:t>: método en el cual arrancamos la aplicación.</w:t>
      </w:r>
    </w:p>
    <w:p w14:paraId="146C9B4F" w14:textId="1205F0C1" w:rsidR="009156CD" w:rsidRDefault="009156CD" w:rsidP="009156CD">
      <w:pPr>
        <w:pStyle w:val="Prrafodelista"/>
        <w:numPr>
          <w:ilvl w:val="0"/>
          <w:numId w:val="47"/>
        </w:numPr>
      </w:pPr>
      <w:r>
        <w:rPr>
          <w:b/>
        </w:rPr>
        <w:t>After</w:t>
      </w:r>
      <w:r>
        <w:t>: método en el cual cerramos la aplicación.</w:t>
      </w:r>
    </w:p>
    <w:p w14:paraId="08F1C541" w14:textId="438C261B" w:rsidR="00627407" w:rsidRDefault="00627407" w:rsidP="00627407">
      <w:r>
        <w:t xml:space="preserve">Finalmente, definimos cada una de las pruebas que va a tener el </w:t>
      </w:r>
      <w:r w:rsidRPr="008514BE">
        <w:rPr>
          <w:i/>
        </w:rPr>
        <w:t>describe</w:t>
      </w:r>
      <w:r>
        <w:t xml:space="preserve">, y dentro de ellas es donde realizamos los test, es decir, lo que queremos probar. En este caso comprobamos que la salida del método </w:t>
      </w:r>
      <w:r w:rsidRPr="000A7B1E">
        <w:rPr>
          <w:i/>
        </w:rPr>
        <w:t>getText()</w:t>
      </w:r>
      <w:r>
        <w:t xml:space="preserve"> es igual a lo que esperamos.</w:t>
      </w:r>
    </w:p>
    <w:p w14:paraId="3350D08B" w14:textId="26314F86" w:rsidR="006E115E" w:rsidRDefault="006E115E" w:rsidP="00627407">
      <w:r>
        <w:t xml:space="preserve">Cabe mencionar que los métodos proporcionados para cada objeto, son similares a los que proporciona WebdriverIO, por lo que si se quiere saber </w:t>
      </w:r>
      <w:r w:rsidR="00E81F31">
        <w:t xml:space="preserve">qué es lo que hace un método se puede acceder a la </w:t>
      </w:r>
      <w:r w:rsidR="00E81F31" w:rsidRPr="0000090A">
        <w:rPr>
          <w:i/>
        </w:rPr>
        <w:t>Api</w:t>
      </w:r>
      <w:r w:rsidR="00E81F31">
        <w:t xml:space="preserve"> que proporciona dicha librería</w:t>
      </w:r>
      <w:r w:rsidR="005A7D81">
        <w:t xml:space="preserve"> </w:t>
      </w:r>
      <w:r w:rsidR="005A7D81">
        <w:fldChar w:fldCharType="begin"/>
      </w:r>
      <w:r w:rsidR="00D552F0">
        <w:instrText xml:space="preserve"> ADDIN ZOTERO_ITEM CSL_CITATION {"citationID":"iRVCorkC","properties":{"formattedCitation":"[28]","plainCitation":"[28]","noteIndex":0},"citationItems":[{"id":50,"uris":["http://zotero.org/users/local/0nWuOkQL/items/H276YSP7"],"uri":["http://zotero.org/users/local/0nWuOkQL/items/H276YSP7"],"itemData":{"id":50,"type":"webpage","title":"WebdriverIO documentation","abstract":"&lt;p&gt;Welcome to the WebdriverIO docs page. These pages contain reference materials for all implemented selenium bindings and commands. WebdriverIO has all &lt;a href=\"https://github.com/SeleniumHQ/selenium/wiki/JsonWireProtocol\"&gt;JSONWire protocol&lt;/a&gt; commands implemented and also supports special bindings for &lt;a href=\"http://appium.io\"&gt;Appium&lt;/a&gt;.&lt;/p&gt;","URL":"https://webdriver.io/index.html","language":"en","accessed":{"date-parts":[["2019",4,27]]}}}],"schema":"https://github.com/citation-style-language/schema/raw/master/csl-citation.json"} </w:instrText>
      </w:r>
      <w:r w:rsidR="005A7D81">
        <w:fldChar w:fldCharType="separate"/>
      </w:r>
      <w:r w:rsidR="00D552F0" w:rsidRPr="00D552F0">
        <w:t>[28]</w:t>
      </w:r>
      <w:r w:rsidR="005A7D81">
        <w:fldChar w:fldCharType="end"/>
      </w:r>
      <w:r w:rsidR="00E81F31">
        <w:t>.</w:t>
      </w:r>
    </w:p>
    <w:p w14:paraId="74B0AFA8" w14:textId="00D71B1B" w:rsidR="002073DB" w:rsidRDefault="002073DB" w:rsidP="00627407">
      <w:r>
        <w:t>Para terminar, la ejecución del comando “</w:t>
      </w:r>
      <w:r>
        <w:rPr>
          <w:i/>
        </w:rPr>
        <w:t>npm run test</w:t>
      </w:r>
      <w:r>
        <w:t>” en la consola, nos permite probar los test</w:t>
      </w:r>
      <w:r w:rsidR="008B20A8">
        <w:t>s</w:t>
      </w:r>
      <w:r>
        <w:t>, tal y como se muestra en la siguiente ilustración:</w:t>
      </w:r>
    </w:p>
    <w:p w14:paraId="04F8EDE7" w14:textId="77777777" w:rsidR="00292D5B" w:rsidRDefault="00292D5B" w:rsidP="00292D5B">
      <w:pPr>
        <w:keepNext/>
        <w:jc w:val="center"/>
      </w:pPr>
      <w:r>
        <w:rPr>
          <w:noProof/>
        </w:rPr>
        <w:drawing>
          <wp:inline distT="0" distB="0" distL="0" distR="0" wp14:anchorId="62F8EBAB" wp14:editId="4AA854A7">
            <wp:extent cx="5162550" cy="1484294"/>
            <wp:effectExtent l="0" t="0" r="0" b="190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201534" cy="1495502"/>
                    </a:xfrm>
                    <a:prstGeom prst="rect">
                      <a:avLst/>
                    </a:prstGeom>
                  </pic:spPr>
                </pic:pic>
              </a:graphicData>
            </a:graphic>
          </wp:inline>
        </w:drawing>
      </w:r>
    </w:p>
    <w:p w14:paraId="4CFE2BA7" w14:textId="10D75159" w:rsidR="002073DB" w:rsidRPr="002073DB" w:rsidRDefault="00292D5B" w:rsidP="00292D5B">
      <w:pPr>
        <w:pStyle w:val="Descripcin"/>
        <w:jc w:val="center"/>
      </w:pPr>
      <w:bookmarkStart w:id="81" w:name="_Toc12895068"/>
      <w:r>
        <w:t xml:space="preserve">Ilustración </w:t>
      </w:r>
      <w:r w:rsidR="001E5A06">
        <w:rPr>
          <w:noProof/>
        </w:rPr>
        <w:fldChar w:fldCharType="begin"/>
      </w:r>
      <w:r w:rsidR="001E5A06">
        <w:rPr>
          <w:noProof/>
        </w:rPr>
        <w:instrText xml:space="preserve"> SEQ Ilustración \* ARABIC </w:instrText>
      </w:r>
      <w:r w:rsidR="001E5A06">
        <w:rPr>
          <w:noProof/>
        </w:rPr>
        <w:fldChar w:fldCharType="separate"/>
      </w:r>
      <w:r w:rsidR="001A7D64">
        <w:rPr>
          <w:noProof/>
        </w:rPr>
        <w:t>37</w:t>
      </w:r>
      <w:r w:rsidR="001E5A06">
        <w:rPr>
          <w:noProof/>
        </w:rPr>
        <w:fldChar w:fldCharType="end"/>
      </w:r>
      <w:r>
        <w:t xml:space="preserve"> - Ejecución del test</w:t>
      </w:r>
      <w:bookmarkEnd w:id="81"/>
    </w:p>
    <w:p w14:paraId="34836EF0" w14:textId="77777777" w:rsidR="00F740E7" w:rsidRPr="00F740E7" w:rsidRDefault="00F740E7" w:rsidP="00F740E7"/>
    <w:p w14:paraId="79E65F05" w14:textId="1429304E" w:rsidR="00F740E7" w:rsidRPr="00F740E7" w:rsidRDefault="00F740E7" w:rsidP="00F740E7">
      <w:pPr>
        <w:sectPr w:rsidR="00F740E7" w:rsidRPr="00F740E7" w:rsidSect="00F83239">
          <w:headerReference w:type="default" r:id="rId55"/>
          <w:pgSz w:w="11906" w:h="16838"/>
          <w:pgMar w:top="1417" w:right="1701" w:bottom="1417" w:left="1701" w:header="708" w:footer="708" w:gutter="0"/>
          <w:cols w:space="708"/>
          <w:titlePg/>
          <w:docGrid w:linePitch="360"/>
        </w:sectPr>
      </w:pPr>
    </w:p>
    <w:p w14:paraId="75116BCB" w14:textId="77777777" w:rsidR="00412091" w:rsidRDefault="00412091" w:rsidP="002766F2"/>
    <w:p w14:paraId="0887D263" w14:textId="77777777" w:rsidR="00412091" w:rsidRDefault="00412091" w:rsidP="002766F2"/>
    <w:tbl>
      <w:tblPr>
        <w:tblStyle w:val="Tablaconcuadrcula"/>
        <w:tblW w:w="0" w:type="auto"/>
        <w:tblLook w:val="04A0" w:firstRow="1" w:lastRow="0" w:firstColumn="1" w:lastColumn="0" w:noHBand="0" w:noVBand="1"/>
      </w:tblPr>
      <w:tblGrid>
        <w:gridCol w:w="8494"/>
      </w:tblGrid>
      <w:tr w:rsidR="00412091" w14:paraId="3405267D" w14:textId="77777777" w:rsidTr="003C25DF">
        <w:tc>
          <w:tcPr>
            <w:tcW w:w="8494" w:type="dxa"/>
            <w:tcBorders>
              <w:left w:val="nil"/>
              <w:right w:val="nil"/>
            </w:tcBorders>
          </w:tcPr>
          <w:p w14:paraId="5D9EE6B2" w14:textId="77777777" w:rsidR="00412091" w:rsidRPr="00114B07" w:rsidRDefault="00412091" w:rsidP="003C25DF">
            <w:pPr>
              <w:pStyle w:val="Ttulo1"/>
              <w:numPr>
                <w:ilvl w:val="0"/>
                <w:numId w:val="0"/>
              </w:numPr>
              <w:ind w:left="340"/>
              <w:jc w:val="center"/>
              <w:outlineLvl w:val="0"/>
            </w:pPr>
            <w:bookmarkStart w:id="82" w:name="_Toc12895014"/>
            <w:r w:rsidRPr="00E32D2A">
              <w:t>Bibliografía</w:t>
            </w:r>
            <w:bookmarkEnd w:id="82"/>
          </w:p>
        </w:tc>
      </w:tr>
    </w:tbl>
    <w:p w14:paraId="213728EC" w14:textId="77777777" w:rsidR="00412091" w:rsidRDefault="00412091" w:rsidP="002766F2"/>
    <w:p w14:paraId="7F415610" w14:textId="11883237" w:rsidR="001E7C5A" w:rsidRDefault="00D61B00" w:rsidP="001E7C5A">
      <w:pPr>
        <w:pStyle w:val="Bibliografa"/>
        <w:rPr>
          <w:rFonts w:ascii="Times New Roman" w:hAnsi="Times New Roman" w:cs="Times New Roman"/>
          <w:szCs w:val="24"/>
        </w:rPr>
      </w:pPr>
      <w:r>
        <w:fldChar w:fldCharType="begin"/>
      </w:r>
      <w:r w:rsidR="001E7C5A">
        <w:instrText xml:space="preserve"> ADDIN ZOTERO_BIBL {"uncited":[],"omitted":[],"custom":[]} CSL_BIBLIOGRAPHY </w:instrText>
      </w:r>
      <w:r>
        <w:fldChar w:fldCharType="separate"/>
      </w:r>
      <w:r w:rsidR="001E7C5A">
        <w:rPr>
          <w:rFonts w:ascii="Times New Roman" w:hAnsi="Times New Roman" w:cs="Times New Roman"/>
          <w:szCs w:val="24"/>
        </w:rPr>
        <w:t>[1]</w:t>
      </w:r>
      <w:r w:rsidR="001E7C5A">
        <w:rPr>
          <w:rFonts w:ascii="Times New Roman" w:hAnsi="Times New Roman" w:cs="Times New Roman"/>
          <w:szCs w:val="24"/>
        </w:rPr>
        <w:tab/>
        <w:t xml:space="preserve">«Licencia de software», </w:t>
      </w:r>
      <w:r w:rsidR="001E7C5A">
        <w:rPr>
          <w:rFonts w:ascii="Times New Roman" w:hAnsi="Times New Roman" w:cs="Times New Roman"/>
          <w:i/>
          <w:iCs/>
          <w:szCs w:val="24"/>
        </w:rPr>
        <w:t>Wikipedia, la enciclopedia libre</w:t>
      </w:r>
      <w:r w:rsidR="001E7C5A">
        <w:rPr>
          <w:rFonts w:ascii="Times New Roman" w:hAnsi="Times New Roman" w:cs="Times New Roman"/>
          <w:szCs w:val="24"/>
        </w:rPr>
        <w:t>. 18-jun-2019.</w:t>
      </w:r>
    </w:p>
    <w:p w14:paraId="30FB2952" w14:textId="77777777" w:rsidR="001E7C5A" w:rsidRPr="001E7C5A" w:rsidRDefault="001E7C5A" w:rsidP="001E7C5A"/>
    <w:p w14:paraId="088F9A81" w14:textId="4E6AA603" w:rsidR="001E7C5A" w:rsidRDefault="001E7C5A" w:rsidP="001E7C5A">
      <w:pPr>
        <w:pStyle w:val="Bibliografa"/>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Licencia MIT», </w:t>
      </w:r>
      <w:r>
        <w:rPr>
          <w:rFonts w:ascii="Times New Roman" w:hAnsi="Times New Roman" w:cs="Times New Roman"/>
          <w:i/>
          <w:iCs/>
          <w:szCs w:val="24"/>
        </w:rPr>
        <w:t>Wikipedia, la enciclopedia libre</w:t>
      </w:r>
      <w:r>
        <w:rPr>
          <w:rFonts w:ascii="Times New Roman" w:hAnsi="Times New Roman" w:cs="Times New Roman"/>
          <w:szCs w:val="24"/>
        </w:rPr>
        <w:t>. 04-oct-2018.</w:t>
      </w:r>
    </w:p>
    <w:p w14:paraId="6C6FA33E" w14:textId="77777777" w:rsidR="001E7C5A" w:rsidRPr="001E7C5A" w:rsidRDefault="001E7C5A" w:rsidP="001E7C5A"/>
    <w:p w14:paraId="0826EF8E" w14:textId="11D67FC8" w:rsidR="001E7C5A" w:rsidRDefault="001E7C5A" w:rsidP="001E7C5A">
      <w:pPr>
        <w:pStyle w:val="Bibliografa"/>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andrearrs, «Cómo elegir licencias open source para tu proyecto», </w:t>
      </w:r>
      <w:r>
        <w:rPr>
          <w:rFonts w:ascii="Times New Roman" w:hAnsi="Times New Roman" w:cs="Times New Roman"/>
          <w:i/>
          <w:iCs/>
          <w:szCs w:val="24"/>
        </w:rPr>
        <w:t>Hipertextual</w:t>
      </w:r>
      <w:r>
        <w:rPr>
          <w:rFonts w:ascii="Times New Roman" w:hAnsi="Times New Roman" w:cs="Times New Roman"/>
          <w:szCs w:val="24"/>
        </w:rPr>
        <w:t>, 22-may-2014. [En línea]. Disponible en: https://hipertextual.com/archivo/2014/05/como-elegir-licencias-open-source/. [Accedido: 18-jun-2019].</w:t>
      </w:r>
    </w:p>
    <w:p w14:paraId="6CF0D1AD" w14:textId="77777777" w:rsidR="001E7C5A" w:rsidRPr="001E7C5A" w:rsidRDefault="001E7C5A" w:rsidP="001E7C5A"/>
    <w:p w14:paraId="58C0BFE6" w14:textId="6DA8D8A0" w:rsidR="001E7C5A" w:rsidRDefault="001E7C5A" w:rsidP="001E7C5A">
      <w:pPr>
        <w:pStyle w:val="Bibliografa"/>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Apache License», </w:t>
      </w:r>
      <w:r>
        <w:rPr>
          <w:rFonts w:ascii="Times New Roman" w:hAnsi="Times New Roman" w:cs="Times New Roman"/>
          <w:i/>
          <w:iCs/>
          <w:szCs w:val="24"/>
        </w:rPr>
        <w:t>Wikipedia, la enciclopedia libre</w:t>
      </w:r>
      <w:r>
        <w:rPr>
          <w:rFonts w:ascii="Times New Roman" w:hAnsi="Times New Roman" w:cs="Times New Roman"/>
          <w:szCs w:val="24"/>
        </w:rPr>
        <w:t>. 16-may-2019.</w:t>
      </w:r>
    </w:p>
    <w:p w14:paraId="018B58DB" w14:textId="77777777" w:rsidR="001E7C5A" w:rsidRPr="001E7C5A" w:rsidRDefault="001E7C5A" w:rsidP="001E7C5A"/>
    <w:p w14:paraId="758EC5ED" w14:textId="59DC7E3B" w:rsidR="001E7C5A" w:rsidRDefault="001E7C5A" w:rsidP="001E7C5A">
      <w:pPr>
        <w:pStyle w:val="Bibliografa"/>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Directrices de software libre de Debian», </w:t>
      </w:r>
      <w:r>
        <w:rPr>
          <w:rFonts w:ascii="Times New Roman" w:hAnsi="Times New Roman" w:cs="Times New Roman"/>
          <w:i/>
          <w:iCs/>
          <w:szCs w:val="24"/>
        </w:rPr>
        <w:t>Wikipedia, la enciclopedia libre</w:t>
      </w:r>
      <w:r>
        <w:rPr>
          <w:rFonts w:ascii="Times New Roman" w:hAnsi="Times New Roman" w:cs="Times New Roman"/>
          <w:szCs w:val="24"/>
        </w:rPr>
        <w:t>. 29-sep-2015.</w:t>
      </w:r>
    </w:p>
    <w:p w14:paraId="7AE391DF" w14:textId="77777777" w:rsidR="001E7C5A" w:rsidRPr="001E7C5A" w:rsidRDefault="001E7C5A" w:rsidP="001E7C5A"/>
    <w:p w14:paraId="014BFA1B" w14:textId="076007A9" w:rsidR="001E7C5A" w:rsidRDefault="001E7C5A" w:rsidP="001E7C5A">
      <w:pPr>
        <w:pStyle w:val="Bibliografa"/>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GNU General Public License», </w:t>
      </w:r>
      <w:r>
        <w:rPr>
          <w:rFonts w:ascii="Times New Roman" w:hAnsi="Times New Roman" w:cs="Times New Roman"/>
          <w:i/>
          <w:iCs/>
          <w:szCs w:val="24"/>
        </w:rPr>
        <w:t>Wikipedia, la enciclopedia libre</w:t>
      </w:r>
      <w:r>
        <w:rPr>
          <w:rFonts w:ascii="Times New Roman" w:hAnsi="Times New Roman" w:cs="Times New Roman"/>
          <w:szCs w:val="24"/>
        </w:rPr>
        <w:t>. 27-abr-2019.</w:t>
      </w:r>
    </w:p>
    <w:p w14:paraId="0A128463" w14:textId="77777777" w:rsidR="001E7C5A" w:rsidRPr="001E7C5A" w:rsidRDefault="001E7C5A" w:rsidP="001E7C5A"/>
    <w:p w14:paraId="5AC68B97" w14:textId="036D80F7" w:rsidR="001E7C5A" w:rsidRDefault="001E7C5A" w:rsidP="001E7C5A">
      <w:pPr>
        <w:pStyle w:val="Bibliografa"/>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Free Software Foundation», </w:t>
      </w:r>
      <w:r>
        <w:rPr>
          <w:rFonts w:ascii="Times New Roman" w:hAnsi="Times New Roman" w:cs="Times New Roman"/>
          <w:i/>
          <w:iCs/>
          <w:szCs w:val="24"/>
        </w:rPr>
        <w:t>Wikipedia, la enciclopedia libre</w:t>
      </w:r>
      <w:r>
        <w:rPr>
          <w:rFonts w:ascii="Times New Roman" w:hAnsi="Times New Roman" w:cs="Times New Roman"/>
          <w:szCs w:val="24"/>
        </w:rPr>
        <w:t>. 03-abr-2019.</w:t>
      </w:r>
    </w:p>
    <w:p w14:paraId="1AF943A6" w14:textId="77777777" w:rsidR="001E7C5A" w:rsidRPr="001E7C5A" w:rsidRDefault="001E7C5A" w:rsidP="001E7C5A"/>
    <w:p w14:paraId="0DE5F906" w14:textId="67A4E875" w:rsidR="001E7C5A" w:rsidRDefault="001E7C5A" w:rsidP="001E7C5A">
      <w:pPr>
        <w:pStyle w:val="Bibliografa"/>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Open Source Initiative», </w:t>
      </w:r>
      <w:r>
        <w:rPr>
          <w:rFonts w:ascii="Times New Roman" w:hAnsi="Times New Roman" w:cs="Times New Roman"/>
          <w:i/>
          <w:iCs/>
          <w:szCs w:val="24"/>
        </w:rPr>
        <w:t>Wikipedia, la enciclopedia libre</w:t>
      </w:r>
      <w:r>
        <w:rPr>
          <w:rFonts w:ascii="Times New Roman" w:hAnsi="Times New Roman" w:cs="Times New Roman"/>
          <w:szCs w:val="24"/>
        </w:rPr>
        <w:t>. 21-mar-2018.</w:t>
      </w:r>
    </w:p>
    <w:p w14:paraId="3C76B056" w14:textId="77777777" w:rsidR="001E7C5A" w:rsidRPr="001E7C5A" w:rsidRDefault="001E7C5A" w:rsidP="001E7C5A"/>
    <w:p w14:paraId="4A8F1FF7" w14:textId="77777777" w:rsidR="001E7C5A" w:rsidRPr="001E7C5A" w:rsidRDefault="001E7C5A" w:rsidP="001E7C5A">
      <w:pPr>
        <w:pStyle w:val="Bibliografa"/>
        <w:rPr>
          <w:rFonts w:ascii="Times New Roman" w:hAnsi="Times New Roman" w:cs="Times New Roman"/>
          <w:szCs w:val="24"/>
          <w:lang w:val="en-US"/>
        </w:rPr>
      </w:pPr>
      <w:r>
        <w:rPr>
          <w:rFonts w:ascii="Times New Roman" w:hAnsi="Times New Roman" w:cs="Times New Roman"/>
          <w:szCs w:val="24"/>
        </w:rPr>
        <w:t>[9]</w:t>
      </w:r>
      <w:r>
        <w:rPr>
          <w:rFonts w:ascii="Times New Roman" w:hAnsi="Times New Roman" w:cs="Times New Roman"/>
          <w:szCs w:val="24"/>
        </w:rPr>
        <w:tab/>
        <w:t xml:space="preserve">«Copyleft», </w:t>
      </w:r>
      <w:r>
        <w:rPr>
          <w:rFonts w:ascii="Times New Roman" w:hAnsi="Times New Roman" w:cs="Times New Roman"/>
          <w:i/>
          <w:iCs/>
          <w:szCs w:val="24"/>
        </w:rPr>
        <w:t>Wikipedia, la enciclopedia libre</w:t>
      </w:r>
      <w:r>
        <w:rPr>
          <w:rFonts w:ascii="Times New Roman" w:hAnsi="Times New Roman" w:cs="Times New Roman"/>
          <w:szCs w:val="24"/>
        </w:rPr>
        <w:t xml:space="preserve">. </w:t>
      </w:r>
      <w:r w:rsidRPr="001E7C5A">
        <w:rPr>
          <w:rFonts w:ascii="Times New Roman" w:hAnsi="Times New Roman" w:cs="Times New Roman"/>
          <w:szCs w:val="24"/>
          <w:lang w:val="en-US"/>
        </w:rPr>
        <w:t>10-jun-2019.</w:t>
      </w:r>
    </w:p>
    <w:p w14:paraId="6FCA16D4" w14:textId="3057B94C" w:rsidR="001E7C5A" w:rsidRDefault="001E7C5A" w:rsidP="001E7C5A">
      <w:pPr>
        <w:pStyle w:val="Bibliografa"/>
        <w:rPr>
          <w:rFonts w:ascii="Times New Roman" w:hAnsi="Times New Roman" w:cs="Times New Roman"/>
          <w:szCs w:val="24"/>
        </w:rPr>
      </w:pPr>
      <w:r w:rsidRPr="001E7C5A">
        <w:rPr>
          <w:rFonts w:ascii="Times New Roman" w:hAnsi="Times New Roman" w:cs="Times New Roman"/>
          <w:szCs w:val="24"/>
          <w:lang w:val="en-US"/>
        </w:rPr>
        <w:lastRenderedPageBreak/>
        <w:t>[10]</w:t>
      </w:r>
      <w:r w:rsidRPr="001E7C5A">
        <w:rPr>
          <w:rFonts w:ascii="Times New Roman" w:hAnsi="Times New Roman" w:cs="Times New Roman"/>
          <w:szCs w:val="24"/>
          <w:lang w:val="en-US"/>
        </w:rPr>
        <w:tab/>
        <w:t xml:space="preserve">«Creative Commons — Attribution 4.0 International — CC BY 4.0». </w:t>
      </w:r>
      <w:r>
        <w:rPr>
          <w:rFonts w:ascii="Times New Roman" w:hAnsi="Times New Roman" w:cs="Times New Roman"/>
          <w:szCs w:val="24"/>
        </w:rPr>
        <w:t>[En línea]. Disponible en: https://creativecommons.org/licenses/by/4.0/. [Accedido: 18-jun-2019].</w:t>
      </w:r>
    </w:p>
    <w:p w14:paraId="306C5B39" w14:textId="77777777" w:rsidR="001E7C5A" w:rsidRPr="001E7C5A" w:rsidRDefault="001E7C5A" w:rsidP="001E7C5A"/>
    <w:p w14:paraId="36DAA386" w14:textId="47F45F8A" w:rsidR="001E7C5A" w:rsidRDefault="001E7C5A" w:rsidP="001E7C5A">
      <w:pPr>
        <w:pStyle w:val="Bibliografa"/>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R. M. Agut, «Especificación de Requisitos Software según el estándar de IEEE 830», p. 19.</w:t>
      </w:r>
    </w:p>
    <w:p w14:paraId="05021611" w14:textId="77777777" w:rsidR="001E7C5A" w:rsidRPr="001E7C5A" w:rsidRDefault="001E7C5A" w:rsidP="001E7C5A"/>
    <w:p w14:paraId="7CC023B8" w14:textId="3C1530FD" w:rsidR="001E7C5A" w:rsidRDefault="001E7C5A" w:rsidP="001E7C5A">
      <w:pPr>
        <w:pStyle w:val="Bibliografa"/>
        <w:rPr>
          <w:rFonts w:ascii="Times New Roman" w:hAnsi="Times New Roman" w:cs="Times New Roman"/>
          <w:szCs w:val="24"/>
        </w:rPr>
      </w:pPr>
      <w:r w:rsidRPr="001E7C5A">
        <w:rPr>
          <w:rFonts w:ascii="Times New Roman" w:hAnsi="Times New Roman" w:cs="Times New Roman"/>
          <w:szCs w:val="24"/>
          <w:lang w:val="en-US"/>
        </w:rPr>
        <w:t>[12]</w:t>
      </w:r>
      <w:r w:rsidRPr="001E7C5A">
        <w:rPr>
          <w:rFonts w:ascii="Times New Roman" w:hAnsi="Times New Roman" w:cs="Times New Roman"/>
          <w:szCs w:val="24"/>
          <w:lang w:val="en-US"/>
        </w:rPr>
        <w:tab/>
        <w:t xml:space="preserve">«IEEE 830-1998 - IEEE Recommended Practice for Software Requirements Specifications». </w:t>
      </w:r>
      <w:r>
        <w:rPr>
          <w:rFonts w:ascii="Times New Roman" w:hAnsi="Times New Roman" w:cs="Times New Roman"/>
          <w:szCs w:val="24"/>
        </w:rPr>
        <w:t>[En línea]. Disponible en: https://standards.ieee.org/standard/830-1998.html. [Accedido: 19-jun-2019].</w:t>
      </w:r>
    </w:p>
    <w:p w14:paraId="14053733" w14:textId="77777777" w:rsidR="001E7C5A" w:rsidRPr="001E7C5A" w:rsidRDefault="001E7C5A" w:rsidP="001E7C5A"/>
    <w:p w14:paraId="72273417" w14:textId="2723587A" w:rsidR="001E7C5A" w:rsidRDefault="001E7C5A" w:rsidP="001E7C5A">
      <w:pPr>
        <w:pStyle w:val="Bibliografa"/>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TestingAWE - Azure DevOps». [En línea]. Disponible en: https://dev.azure.com/juanmanuelzamarrenoperez/Observatorio-TestingAWE. [Accedido: 19-jun-2019].</w:t>
      </w:r>
    </w:p>
    <w:p w14:paraId="1205F599" w14:textId="77777777" w:rsidR="001E7C5A" w:rsidRPr="001E7C5A" w:rsidRDefault="001E7C5A" w:rsidP="001E7C5A"/>
    <w:p w14:paraId="65064612" w14:textId="09ABA7AE" w:rsidR="001E7C5A" w:rsidRDefault="001E7C5A" w:rsidP="001E7C5A">
      <w:pPr>
        <w:pStyle w:val="Bibliografa"/>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Modelo–vista–controlador», </w:t>
      </w:r>
      <w:r>
        <w:rPr>
          <w:rFonts w:ascii="Times New Roman" w:hAnsi="Times New Roman" w:cs="Times New Roman"/>
          <w:i/>
          <w:iCs/>
          <w:szCs w:val="24"/>
        </w:rPr>
        <w:t>Wikipedia, la enciclopedia libre</w:t>
      </w:r>
      <w:r>
        <w:rPr>
          <w:rFonts w:ascii="Times New Roman" w:hAnsi="Times New Roman" w:cs="Times New Roman"/>
          <w:szCs w:val="24"/>
        </w:rPr>
        <w:t>. 13-abr-2019.</w:t>
      </w:r>
    </w:p>
    <w:p w14:paraId="194C816D" w14:textId="77777777" w:rsidR="001E7C5A" w:rsidRPr="001E7C5A" w:rsidRDefault="001E7C5A" w:rsidP="001E7C5A"/>
    <w:p w14:paraId="3CBB1A26" w14:textId="270DE374" w:rsidR="001E7C5A" w:rsidRDefault="001E7C5A" w:rsidP="001E7C5A">
      <w:pPr>
        <w:pStyle w:val="Bibliografa"/>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MVC (Model, View, Controller) explicado.», </w:t>
      </w:r>
      <w:r>
        <w:rPr>
          <w:rFonts w:ascii="Times New Roman" w:hAnsi="Times New Roman" w:cs="Times New Roman"/>
          <w:i/>
          <w:iCs/>
          <w:szCs w:val="24"/>
        </w:rPr>
        <w:t>CódigoFacilito</w:t>
      </w:r>
      <w:r>
        <w:rPr>
          <w:rFonts w:ascii="Times New Roman" w:hAnsi="Times New Roman" w:cs="Times New Roman"/>
          <w:szCs w:val="24"/>
        </w:rPr>
        <w:t>. [En línea]. Disponible en: https://codigofacilito.com/articulos/mvc-model-view-controller-explicado. [Accedido: 27-abr-2019].</w:t>
      </w:r>
    </w:p>
    <w:p w14:paraId="5ADB9D19" w14:textId="77777777" w:rsidR="001E7C5A" w:rsidRPr="001E7C5A" w:rsidRDefault="001E7C5A" w:rsidP="001E7C5A"/>
    <w:p w14:paraId="70E6F613" w14:textId="3626BE9F" w:rsidR="001E7C5A" w:rsidRDefault="001E7C5A" w:rsidP="001E7C5A">
      <w:pPr>
        <w:pStyle w:val="Bibliografa"/>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Singleton», </w:t>
      </w:r>
      <w:r>
        <w:rPr>
          <w:rFonts w:ascii="Times New Roman" w:hAnsi="Times New Roman" w:cs="Times New Roman"/>
          <w:i/>
          <w:iCs/>
          <w:szCs w:val="24"/>
        </w:rPr>
        <w:t>Wikipedia, la enciclopedia libre</w:t>
      </w:r>
      <w:r>
        <w:rPr>
          <w:rFonts w:ascii="Times New Roman" w:hAnsi="Times New Roman" w:cs="Times New Roman"/>
          <w:szCs w:val="24"/>
        </w:rPr>
        <w:t>. 10-oct-2018.</w:t>
      </w:r>
    </w:p>
    <w:p w14:paraId="076B9AE1" w14:textId="77777777" w:rsidR="001E7C5A" w:rsidRPr="001E7C5A" w:rsidRDefault="001E7C5A" w:rsidP="001E7C5A"/>
    <w:p w14:paraId="677B21AC" w14:textId="4621574B" w:rsidR="001E7C5A" w:rsidRDefault="001E7C5A" w:rsidP="001E7C5A">
      <w:pPr>
        <w:pStyle w:val="Bibliografa"/>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Patrones de diseño en automatización: PageObjects», </w:t>
      </w:r>
      <w:r>
        <w:rPr>
          <w:rFonts w:ascii="Times New Roman" w:hAnsi="Times New Roman" w:cs="Times New Roman"/>
          <w:i/>
          <w:iCs/>
          <w:szCs w:val="24"/>
        </w:rPr>
        <w:t>QA:news</w:t>
      </w:r>
      <w:r>
        <w:rPr>
          <w:rFonts w:ascii="Times New Roman" w:hAnsi="Times New Roman" w:cs="Times New Roman"/>
          <w:szCs w:val="24"/>
        </w:rPr>
        <w:t>, 07-ago-2014. .</w:t>
      </w:r>
    </w:p>
    <w:p w14:paraId="081EC2DF" w14:textId="77777777" w:rsidR="001E7C5A" w:rsidRPr="001E7C5A" w:rsidRDefault="001E7C5A" w:rsidP="001E7C5A"/>
    <w:p w14:paraId="79C7BD8A" w14:textId="1F26AAB3" w:rsidR="001E7C5A" w:rsidRDefault="001E7C5A" w:rsidP="001E7C5A">
      <w:pPr>
        <w:pStyle w:val="Bibliografa"/>
        <w:rPr>
          <w:rFonts w:ascii="Times New Roman" w:hAnsi="Times New Roman" w:cs="Times New Roman"/>
          <w:szCs w:val="24"/>
          <w:lang w:val="en-US"/>
        </w:rPr>
      </w:pPr>
      <w:r w:rsidRPr="001E7C5A">
        <w:rPr>
          <w:rFonts w:ascii="Times New Roman" w:hAnsi="Times New Roman" w:cs="Times New Roman"/>
          <w:szCs w:val="24"/>
          <w:lang w:val="en-US"/>
        </w:rPr>
        <w:t>[18]</w:t>
      </w:r>
      <w:r w:rsidRPr="001E7C5A">
        <w:rPr>
          <w:rFonts w:ascii="Times New Roman" w:hAnsi="Times New Roman" w:cs="Times New Roman"/>
          <w:szCs w:val="24"/>
          <w:lang w:val="en-US"/>
        </w:rPr>
        <w:tab/>
        <w:t xml:space="preserve">Mohsin, «Page Object Model (POM) | Design Pattern», </w:t>
      </w:r>
      <w:r w:rsidRPr="001E7C5A">
        <w:rPr>
          <w:rFonts w:ascii="Times New Roman" w:hAnsi="Times New Roman" w:cs="Times New Roman"/>
          <w:i/>
          <w:iCs/>
          <w:szCs w:val="24"/>
          <w:lang w:val="en-US"/>
        </w:rPr>
        <w:t>tajawal</w:t>
      </w:r>
      <w:r w:rsidRPr="001E7C5A">
        <w:rPr>
          <w:rFonts w:ascii="Times New Roman" w:hAnsi="Times New Roman" w:cs="Times New Roman"/>
          <w:szCs w:val="24"/>
          <w:lang w:val="en-US"/>
        </w:rPr>
        <w:t>, 24-may-2018. .</w:t>
      </w:r>
    </w:p>
    <w:p w14:paraId="296F45A8" w14:textId="77777777" w:rsidR="001E7C5A" w:rsidRPr="001E7C5A" w:rsidRDefault="001E7C5A" w:rsidP="001E7C5A">
      <w:pPr>
        <w:rPr>
          <w:lang w:val="en-US"/>
        </w:rPr>
      </w:pPr>
    </w:p>
    <w:p w14:paraId="7EBF5336" w14:textId="2CD01373" w:rsidR="001E7C5A" w:rsidRDefault="001E7C5A" w:rsidP="001E7C5A">
      <w:pPr>
        <w:pStyle w:val="Bibliografa"/>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Repositorio TestingAWE», </w:t>
      </w:r>
      <w:r>
        <w:rPr>
          <w:rFonts w:ascii="Times New Roman" w:hAnsi="Times New Roman" w:cs="Times New Roman"/>
          <w:i/>
          <w:iCs/>
          <w:szCs w:val="24"/>
        </w:rPr>
        <w:t>GitLab</w:t>
      </w:r>
      <w:r>
        <w:rPr>
          <w:rFonts w:ascii="Times New Roman" w:hAnsi="Times New Roman" w:cs="Times New Roman"/>
          <w:szCs w:val="24"/>
        </w:rPr>
        <w:t>. [En línea]. Disponible en: https://gitlab.com/mus0007/testing-awe. [Accedido: 25-jun-2019].</w:t>
      </w:r>
    </w:p>
    <w:p w14:paraId="4586FF50" w14:textId="77777777" w:rsidR="001E7C5A" w:rsidRPr="001E7C5A" w:rsidRDefault="001E7C5A" w:rsidP="001E7C5A"/>
    <w:p w14:paraId="0CE83708" w14:textId="66FD866A" w:rsidR="001E7C5A" w:rsidRDefault="001E7C5A" w:rsidP="001E7C5A">
      <w:pPr>
        <w:pStyle w:val="Bibliografa"/>
        <w:rPr>
          <w:rFonts w:ascii="Times New Roman" w:hAnsi="Times New Roman" w:cs="Times New Roman"/>
          <w:szCs w:val="24"/>
        </w:rPr>
      </w:pPr>
      <w:r>
        <w:rPr>
          <w:rFonts w:ascii="Times New Roman" w:hAnsi="Times New Roman" w:cs="Times New Roman"/>
          <w:szCs w:val="24"/>
        </w:rPr>
        <w:lastRenderedPageBreak/>
        <w:t>[20]</w:t>
      </w:r>
      <w:r>
        <w:rPr>
          <w:rFonts w:ascii="Times New Roman" w:hAnsi="Times New Roman" w:cs="Times New Roman"/>
          <w:szCs w:val="24"/>
        </w:rPr>
        <w:tab/>
        <w:t xml:space="preserve">G. Peraferrer, «Como crear un módulo NPM - Germán Peraferrer», </w:t>
      </w:r>
      <w:r>
        <w:rPr>
          <w:rFonts w:ascii="Times New Roman" w:hAnsi="Times New Roman" w:cs="Times New Roman"/>
          <w:i/>
          <w:iCs/>
          <w:szCs w:val="24"/>
        </w:rPr>
        <w:t>Medium</w:t>
      </w:r>
      <w:r>
        <w:rPr>
          <w:rFonts w:ascii="Times New Roman" w:hAnsi="Times New Roman" w:cs="Times New Roman"/>
          <w:szCs w:val="24"/>
        </w:rPr>
        <w:t>, 23-ago-2015. [En línea]. Disponible en: https://medium.com/@peraferrer/como-crear-un-m%C3%B3dulo-npm-6baef161a96. [Accedido: 21-jun-2019].</w:t>
      </w:r>
    </w:p>
    <w:p w14:paraId="271A6EFF" w14:textId="77777777" w:rsidR="001E7C5A" w:rsidRPr="001E7C5A" w:rsidRDefault="001E7C5A" w:rsidP="001E7C5A"/>
    <w:p w14:paraId="4393DD7C" w14:textId="3C20E1FC" w:rsidR="001E7C5A" w:rsidRDefault="001E7C5A" w:rsidP="001E7C5A">
      <w:pPr>
        <w:pStyle w:val="Bibliografa"/>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Visual Studio Code - Code Editing. Redefined». [En línea]. Disponible en: https://code.visualstudio.com/. [Accedido: 21-jun-2019].</w:t>
      </w:r>
    </w:p>
    <w:p w14:paraId="548A66F9" w14:textId="77777777" w:rsidR="001E7C5A" w:rsidRPr="001E7C5A" w:rsidRDefault="001E7C5A" w:rsidP="001E7C5A"/>
    <w:p w14:paraId="1AA4C500" w14:textId="5C9D43E9" w:rsidR="001E7C5A" w:rsidRDefault="001E7C5A" w:rsidP="001E7C5A">
      <w:pPr>
        <w:pStyle w:val="Bibliografa"/>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F. de Node.js, «Node», </w:t>
      </w:r>
      <w:r>
        <w:rPr>
          <w:rFonts w:ascii="Times New Roman" w:hAnsi="Times New Roman" w:cs="Times New Roman"/>
          <w:i/>
          <w:iCs/>
          <w:szCs w:val="24"/>
        </w:rPr>
        <w:t>Node.js</w:t>
      </w:r>
      <w:r>
        <w:rPr>
          <w:rFonts w:ascii="Times New Roman" w:hAnsi="Times New Roman" w:cs="Times New Roman"/>
          <w:szCs w:val="24"/>
        </w:rPr>
        <w:t>. [En línea]. Disponible en: https://nodejs.org/es/about/. [Accedido: 21-jun-2019].</w:t>
      </w:r>
    </w:p>
    <w:p w14:paraId="1843193D" w14:textId="77777777" w:rsidR="001E7C5A" w:rsidRPr="001E7C5A" w:rsidRDefault="001E7C5A" w:rsidP="001E7C5A"/>
    <w:p w14:paraId="3E265A81" w14:textId="612BF999" w:rsidR="001E7C5A" w:rsidRDefault="001E7C5A" w:rsidP="001E7C5A">
      <w:pPr>
        <w:pStyle w:val="Bibliografa"/>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 xml:space="preserve">F. de Node.js, «Node instalación», </w:t>
      </w:r>
      <w:r>
        <w:rPr>
          <w:rFonts w:ascii="Times New Roman" w:hAnsi="Times New Roman" w:cs="Times New Roman"/>
          <w:i/>
          <w:iCs/>
          <w:szCs w:val="24"/>
        </w:rPr>
        <w:t>Node.js</w:t>
      </w:r>
      <w:r>
        <w:rPr>
          <w:rFonts w:ascii="Times New Roman" w:hAnsi="Times New Roman" w:cs="Times New Roman"/>
          <w:szCs w:val="24"/>
        </w:rPr>
        <w:t>. [En línea]. Disponible en: https://nodejs.org/es/. [Accedido: 21-jun-2019].</w:t>
      </w:r>
    </w:p>
    <w:p w14:paraId="6F134483" w14:textId="77777777" w:rsidR="001E7C5A" w:rsidRPr="001E7C5A" w:rsidRDefault="001E7C5A" w:rsidP="001E7C5A"/>
    <w:p w14:paraId="606AE7F8" w14:textId="51383EF0" w:rsidR="001E7C5A" w:rsidRDefault="001E7C5A" w:rsidP="001E7C5A">
      <w:pPr>
        <w:pStyle w:val="Bibliografa"/>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Git». [En línea]. Disponible en: https://git-scm.com/. [Accedido: 21-jun-2019].</w:t>
      </w:r>
    </w:p>
    <w:p w14:paraId="75D36602" w14:textId="77777777" w:rsidR="001E7C5A" w:rsidRPr="001E7C5A" w:rsidRDefault="001E7C5A" w:rsidP="001E7C5A"/>
    <w:p w14:paraId="0051FE86" w14:textId="49FD5F59" w:rsidR="001E7C5A" w:rsidRDefault="001E7C5A" w:rsidP="001E7C5A">
      <w:pPr>
        <w:pStyle w:val="Bibliografa"/>
        <w:rPr>
          <w:rFonts w:ascii="Times New Roman" w:hAnsi="Times New Roman" w:cs="Times New Roman"/>
          <w:szCs w:val="24"/>
        </w:rPr>
      </w:pPr>
      <w:r>
        <w:rPr>
          <w:rFonts w:ascii="Times New Roman" w:hAnsi="Times New Roman" w:cs="Times New Roman"/>
          <w:szCs w:val="24"/>
        </w:rPr>
        <w:t>[25]</w:t>
      </w:r>
      <w:r>
        <w:rPr>
          <w:rFonts w:ascii="Times New Roman" w:hAnsi="Times New Roman" w:cs="Times New Roman"/>
          <w:szCs w:val="24"/>
        </w:rPr>
        <w:tab/>
        <w:t xml:space="preserve">«GitKraken», </w:t>
      </w:r>
      <w:r>
        <w:rPr>
          <w:rFonts w:ascii="Times New Roman" w:hAnsi="Times New Roman" w:cs="Times New Roman"/>
          <w:i/>
          <w:iCs/>
          <w:szCs w:val="24"/>
        </w:rPr>
        <w:t>GitKraken.com</w:t>
      </w:r>
      <w:r>
        <w:rPr>
          <w:rFonts w:ascii="Times New Roman" w:hAnsi="Times New Roman" w:cs="Times New Roman"/>
          <w:szCs w:val="24"/>
        </w:rPr>
        <w:t>. [En línea]. Disponible en: https://www.gitkraken.com/. [Accedido: 21-jun-2019].</w:t>
      </w:r>
    </w:p>
    <w:p w14:paraId="183FC6A8" w14:textId="77777777" w:rsidR="001E7C5A" w:rsidRPr="001E7C5A" w:rsidRDefault="001E7C5A" w:rsidP="001E7C5A"/>
    <w:p w14:paraId="649DFD98" w14:textId="61B4CF08" w:rsidR="001E7C5A" w:rsidRDefault="001E7C5A" w:rsidP="001E7C5A">
      <w:pPr>
        <w:pStyle w:val="Bibliografa"/>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YouTube TestingAWE Oficial», </w:t>
      </w:r>
      <w:r>
        <w:rPr>
          <w:rFonts w:ascii="Times New Roman" w:hAnsi="Times New Roman" w:cs="Times New Roman"/>
          <w:i/>
          <w:iCs/>
          <w:szCs w:val="24"/>
        </w:rPr>
        <w:t>YouTube</w:t>
      </w:r>
      <w:r>
        <w:rPr>
          <w:rFonts w:ascii="Times New Roman" w:hAnsi="Times New Roman" w:cs="Times New Roman"/>
          <w:szCs w:val="24"/>
        </w:rPr>
        <w:t>. [En línea]. Disponible en: https://www.youtube.com/channel/UCqUSDpoDw3RbqPb6PjAAnBA. [Accedido: 25-jun-2019].</w:t>
      </w:r>
    </w:p>
    <w:p w14:paraId="707741FE" w14:textId="77777777" w:rsidR="001E7C5A" w:rsidRPr="001E7C5A" w:rsidRDefault="001E7C5A" w:rsidP="001E7C5A"/>
    <w:p w14:paraId="1C16A2CA" w14:textId="2A2B902E" w:rsidR="001E7C5A" w:rsidRDefault="001E7C5A" w:rsidP="001E7C5A">
      <w:pPr>
        <w:pStyle w:val="Bibliografa"/>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TestingAWE», </w:t>
      </w:r>
      <w:r>
        <w:rPr>
          <w:rFonts w:ascii="Times New Roman" w:hAnsi="Times New Roman" w:cs="Times New Roman"/>
          <w:i/>
          <w:iCs/>
          <w:szCs w:val="24"/>
        </w:rPr>
        <w:t>npm</w:t>
      </w:r>
      <w:r>
        <w:rPr>
          <w:rFonts w:ascii="Times New Roman" w:hAnsi="Times New Roman" w:cs="Times New Roman"/>
          <w:szCs w:val="24"/>
        </w:rPr>
        <w:t>. [En línea]. Disponible en: https://www.npmjs.com/package/testing-awe. [Accedido: 23-jun-2019].</w:t>
      </w:r>
    </w:p>
    <w:p w14:paraId="6447058F" w14:textId="77777777" w:rsidR="001E7C5A" w:rsidRPr="001E7C5A" w:rsidRDefault="001E7C5A" w:rsidP="001E7C5A"/>
    <w:p w14:paraId="2B6FD6D5" w14:textId="77777777" w:rsidR="001E7C5A" w:rsidRDefault="001E7C5A" w:rsidP="001E7C5A">
      <w:pPr>
        <w:pStyle w:val="Bibliografa"/>
        <w:rPr>
          <w:rFonts w:ascii="Times New Roman" w:hAnsi="Times New Roman" w:cs="Times New Roman"/>
          <w:szCs w:val="24"/>
        </w:rPr>
      </w:pPr>
      <w:r>
        <w:rPr>
          <w:rFonts w:ascii="Times New Roman" w:hAnsi="Times New Roman" w:cs="Times New Roman"/>
          <w:szCs w:val="24"/>
        </w:rPr>
        <w:t>[28]</w:t>
      </w:r>
      <w:r>
        <w:rPr>
          <w:rFonts w:ascii="Times New Roman" w:hAnsi="Times New Roman" w:cs="Times New Roman"/>
          <w:szCs w:val="24"/>
        </w:rPr>
        <w:tab/>
        <w:t>«WebdriverIO documentation». [En línea]. Disponible en: https://webdriver.io/index.html. [Accedido: 27-abr-2019].</w:t>
      </w:r>
    </w:p>
    <w:p w14:paraId="63F75C87" w14:textId="7C916CBC" w:rsidR="00BA3040" w:rsidRDefault="00D61B00" w:rsidP="0038576A">
      <w:pPr>
        <w:ind w:firstLine="0"/>
        <w:jc w:val="center"/>
      </w:pPr>
      <w:r>
        <w:fldChar w:fldCharType="end"/>
      </w:r>
    </w:p>
    <w:p w14:paraId="173AAD9B" w14:textId="7A68A7DD" w:rsidR="0038576A" w:rsidRDefault="0038576A" w:rsidP="0038576A">
      <w:pPr>
        <w:ind w:firstLine="0"/>
        <w:jc w:val="center"/>
      </w:pPr>
    </w:p>
    <w:p w14:paraId="1BFCCC7D" w14:textId="77777777" w:rsidR="00327D7F" w:rsidRDefault="00327D7F" w:rsidP="0038576A">
      <w:pPr>
        <w:ind w:firstLine="0"/>
        <w:jc w:val="center"/>
      </w:pPr>
    </w:p>
    <w:p w14:paraId="38902051" w14:textId="7BF61B01" w:rsidR="00BA3040" w:rsidRDefault="00BA3040" w:rsidP="00BA3040">
      <w:pPr>
        <w:ind w:firstLine="0"/>
        <w:jc w:val="center"/>
      </w:pPr>
      <w:r>
        <w:rPr>
          <w:noProof/>
        </w:rPr>
        <w:lastRenderedPageBreak/>
        <w:drawing>
          <wp:inline distT="0" distB="0" distL="0" distR="0" wp14:anchorId="2B76F7BD" wp14:editId="0E0AE99A">
            <wp:extent cx="838200" cy="295275"/>
            <wp:effectExtent l="0" t="0" r="0"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cby.png"/>
                    <pic:cNvPicPr/>
                  </pic:nvPicPr>
                  <pic:blipFill>
                    <a:blip r:embed="rId56">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inline>
        </w:drawing>
      </w:r>
    </w:p>
    <w:p w14:paraId="5BB66B1A" w14:textId="4F12ACDD" w:rsidR="00BA3040" w:rsidRPr="002172EF" w:rsidRDefault="00BA3040" w:rsidP="00BA3040">
      <w:pPr>
        <w:jc w:val="center"/>
      </w:pPr>
      <w:r>
        <w:t>Esta obra está bajo una licencia Creative Commons Reconocimiento 4.0 Internacional (</w:t>
      </w:r>
      <w:hyperlink r:id="rId57" w:history="1">
        <w:r w:rsidRPr="00BA3040">
          <w:rPr>
            <w:rStyle w:val="Hipervnculo"/>
          </w:rPr>
          <w:t>CC-BY-4.0</w:t>
        </w:r>
      </w:hyperlink>
      <w:r>
        <w:t>)</w:t>
      </w:r>
    </w:p>
    <w:sectPr w:rsidR="00BA3040" w:rsidRPr="002172EF" w:rsidSect="00F83239">
      <w:headerReference w:type="default" r:id="rId58"/>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B785B7" w14:textId="77777777" w:rsidR="00485B6D" w:rsidRDefault="00485B6D" w:rsidP="004D1002">
      <w:pPr>
        <w:spacing w:before="0" w:after="0" w:line="240" w:lineRule="auto"/>
      </w:pPr>
      <w:r>
        <w:separator/>
      </w:r>
    </w:p>
  </w:endnote>
  <w:endnote w:type="continuationSeparator" w:id="0">
    <w:p w14:paraId="0C697F51" w14:textId="77777777" w:rsidR="00485B6D" w:rsidRDefault="00485B6D"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panose1 w:val="000005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21B091" w14:textId="77777777" w:rsidR="00485B6D" w:rsidRDefault="00485B6D" w:rsidP="004D1002">
      <w:pPr>
        <w:spacing w:before="0" w:after="0" w:line="240" w:lineRule="auto"/>
      </w:pPr>
      <w:r>
        <w:separator/>
      </w:r>
    </w:p>
  </w:footnote>
  <w:footnote w:type="continuationSeparator" w:id="0">
    <w:p w14:paraId="10F23152" w14:textId="77777777" w:rsidR="00485B6D" w:rsidRDefault="00485B6D"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A76C57" w14:textId="21585620" w:rsidR="00C301E8" w:rsidRDefault="00C301E8" w:rsidP="005D4FDA">
    <w:pPr>
      <w:pStyle w:val="Encabezado"/>
      <w:ind w:firstLine="0"/>
      <w:jc w:val="right"/>
    </w:pPr>
    <w:r>
      <w:t xml:space="preserve">Apéndice A Manuales </w:t>
    </w:r>
    <w:sdt>
      <w:sdtPr>
        <w:id w:val="-198087391"/>
        <w:docPartObj>
          <w:docPartGallery w:val="Page Numbers (Top of Page)"/>
          <w:docPartUnique/>
        </w:docPartObj>
      </w:sdt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C301E8" w:rsidRDefault="00C301E8" w:rsidP="00F55AAB">
    <w:pPr>
      <w:pStyle w:val="Encabezado"/>
      <w:ind w:firstLine="0"/>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E3E63C" w14:textId="661B136F" w:rsidR="00C301E8" w:rsidRDefault="00C301E8" w:rsidP="005D4FDA">
    <w:pPr>
      <w:pStyle w:val="Encabezado"/>
      <w:ind w:firstLine="0"/>
      <w:jc w:val="right"/>
    </w:pPr>
    <w:r>
      <w:t xml:space="preserve">Apéndice B Especificación de Requisitos </w:t>
    </w:r>
    <w:sdt>
      <w:sdtPr>
        <w:id w:val="897404351"/>
        <w:docPartObj>
          <w:docPartGallery w:val="Page Numbers (Top of Page)"/>
          <w:docPartUnique/>
        </w:docPartObj>
      </w:sdtPr>
      <w:sdtContent>
        <w:r>
          <w:tab/>
        </w:r>
        <w:r>
          <w:tab/>
        </w:r>
        <w:r>
          <w:fldChar w:fldCharType="begin"/>
        </w:r>
        <w:r>
          <w:instrText>PAGE   \* MERGEFORMAT</w:instrText>
        </w:r>
        <w:r>
          <w:fldChar w:fldCharType="separate"/>
        </w:r>
        <w:r>
          <w:t>28</w:t>
        </w:r>
        <w:r>
          <w:fldChar w:fldCharType="end"/>
        </w:r>
      </w:sdtContent>
    </w:sdt>
    <w:r>
      <w:tab/>
    </w:r>
    <w:r>
      <w:tab/>
    </w:r>
  </w:p>
  <w:p w14:paraId="2B04942B" w14:textId="77777777" w:rsidR="00C301E8" w:rsidRDefault="00C301E8"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A18976" w14:textId="7ACEA2C6" w:rsidR="00C301E8" w:rsidRDefault="00C301E8" w:rsidP="005D4FDA">
    <w:pPr>
      <w:pStyle w:val="Encabezado"/>
      <w:ind w:firstLine="0"/>
      <w:jc w:val="right"/>
    </w:pPr>
    <w:r>
      <w:t>Apéndice C Especificación de Diseño</w:t>
    </w:r>
    <w:sdt>
      <w:sdtPr>
        <w:id w:val="1918667454"/>
        <w:docPartObj>
          <w:docPartGallery w:val="Page Numbers (Top of Page)"/>
          <w:docPartUnique/>
        </w:docPartObj>
      </w:sdtPr>
      <w:sdtContent>
        <w:r>
          <w:tab/>
        </w:r>
        <w:r>
          <w:tab/>
        </w:r>
        <w:r>
          <w:fldChar w:fldCharType="begin"/>
        </w:r>
        <w:r>
          <w:instrText>PAGE   \* MERGEFORMAT</w:instrText>
        </w:r>
        <w:r>
          <w:fldChar w:fldCharType="separate"/>
        </w:r>
        <w:r>
          <w:t>28</w:t>
        </w:r>
        <w:r>
          <w:fldChar w:fldCharType="end"/>
        </w:r>
      </w:sdtContent>
    </w:sdt>
    <w:r>
      <w:tab/>
    </w:r>
    <w:r>
      <w:tab/>
    </w:r>
  </w:p>
  <w:p w14:paraId="4223223F" w14:textId="77777777" w:rsidR="00C301E8" w:rsidRDefault="00C301E8" w:rsidP="00F55AAB">
    <w:pPr>
      <w:pStyle w:val="Encabezado"/>
      <w:ind w:firstLine="0"/>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1CC833" w14:textId="4F9FDF16" w:rsidR="00C301E8" w:rsidRDefault="00C301E8" w:rsidP="005D4FDA">
    <w:pPr>
      <w:pStyle w:val="Encabezado"/>
      <w:ind w:firstLine="0"/>
      <w:jc w:val="right"/>
    </w:pPr>
    <w:r>
      <w:t>Apéndice D Documentación técnica de programación</w:t>
    </w:r>
    <w:sdt>
      <w:sdtPr>
        <w:id w:val="-1877919204"/>
        <w:docPartObj>
          <w:docPartGallery w:val="Page Numbers (Top of Page)"/>
          <w:docPartUnique/>
        </w:docPartObj>
      </w:sdtPr>
      <w:sdtContent>
        <w:r>
          <w:tab/>
        </w:r>
        <w:r>
          <w:fldChar w:fldCharType="begin"/>
        </w:r>
        <w:r>
          <w:instrText>PAGE   \* MERGEFORMAT</w:instrText>
        </w:r>
        <w:r>
          <w:fldChar w:fldCharType="separate"/>
        </w:r>
        <w:r>
          <w:t>28</w:t>
        </w:r>
        <w:r>
          <w:fldChar w:fldCharType="end"/>
        </w:r>
      </w:sdtContent>
    </w:sdt>
    <w:r>
      <w:tab/>
    </w:r>
    <w:r>
      <w:tab/>
    </w:r>
  </w:p>
  <w:p w14:paraId="64392B16" w14:textId="77777777" w:rsidR="00C301E8" w:rsidRDefault="00C301E8" w:rsidP="00F55AAB">
    <w:pPr>
      <w:pStyle w:val="Encabezado"/>
      <w:ind w:firstLine="0"/>
      <w:jc w:val="lef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C4DA1" w14:textId="293F8D88" w:rsidR="00C301E8" w:rsidRDefault="00C301E8" w:rsidP="005D4FDA">
    <w:pPr>
      <w:pStyle w:val="Encabezado"/>
      <w:ind w:firstLine="0"/>
      <w:jc w:val="right"/>
    </w:pPr>
    <w:r>
      <w:t>Apéndice E Documentación de usuario</w:t>
    </w:r>
    <w:r>
      <w:tab/>
    </w:r>
    <w:sdt>
      <w:sdtPr>
        <w:id w:val="1680086981"/>
        <w:docPartObj>
          <w:docPartGallery w:val="Page Numbers (Top of Page)"/>
          <w:docPartUnique/>
        </w:docPartObj>
      </w:sdtPr>
      <w:sdtContent>
        <w:r>
          <w:tab/>
        </w:r>
        <w:r>
          <w:fldChar w:fldCharType="begin"/>
        </w:r>
        <w:r>
          <w:instrText>PAGE   \* MERGEFORMAT</w:instrText>
        </w:r>
        <w:r>
          <w:fldChar w:fldCharType="separate"/>
        </w:r>
        <w:r>
          <w:t>28</w:t>
        </w:r>
        <w:r>
          <w:fldChar w:fldCharType="end"/>
        </w:r>
      </w:sdtContent>
    </w:sdt>
    <w:r>
      <w:tab/>
    </w:r>
    <w:r>
      <w:tab/>
    </w:r>
  </w:p>
  <w:p w14:paraId="331AE64A" w14:textId="77777777" w:rsidR="00C301E8" w:rsidRDefault="00C301E8"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1227BC" w14:textId="5621D4EA" w:rsidR="00C301E8" w:rsidRDefault="00C301E8" w:rsidP="005D4FDA">
    <w:pPr>
      <w:pStyle w:val="Encabezado"/>
      <w:ind w:firstLine="0"/>
      <w:jc w:val="right"/>
    </w:pPr>
    <w:r>
      <w:t xml:space="preserve">Bibliografía </w:t>
    </w:r>
    <w:sdt>
      <w:sdtPr>
        <w:id w:val="-441684996"/>
        <w:docPartObj>
          <w:docPartGallery w:val="Page Numbers (Top of Page)"/>
          <w:docPartUnique/>
        </w:docPartObj>
      </w:sdtPr>
      <w:sdtContent>
        <w:r>
          <w:tab/>
        </w:r>
        <w:r>
          <w:tab/>
        </w:r>
        <w:r>
          <w:fldChar w:fldCharType="begin"/>
        </w:r>
        <w:r>
          <w:instrText>PAGE   \* MERGEFORMAT</w:instrText>
        </w:r>
        <w:r>
          <w:fldChar w:fldCharType="separate"/>
        </w:r>
        <w:r>
          <w:t>28</w:t>
        </w:r>
        <w:r>
          <w:fldChar w:fldCharType="end"/>
        </w:r>
      </w:sdtContent>
    </w:sdt>
    <w:r>
      <w:tab/>
    </w:r>
    <w:r>
      <w:tab/>
    </w:r>
  </w:p>
  <w:p w14:paraId="308B157D" w14:textId="77777777" w:rsidR="00C301E8" w:rsidRDefault="00C301E8"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6435C"/>
    <w:multiLevelType w:val="hybridMultilevel"/>
    <w:tmpl w:val="C1C2DCBE"/>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1" w15:restartNumberingAfterBreak="0">
    <w:nsid w:val="05472515"/>
    <w:multiLevelType w:val="hybridMultilevel"/>
    <w:tmpl w:val="A8765BF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 w15:restartNumberingAfterBreak="0">
    <w:nsid w:val="057337A6"/>
    <w:multiLevelType w:val="hybridMultilevel"/>
    <w:tmpl w:val="5A0E30E8"/>
    <w:lvl w:ilvl="0" w:tplc="0C0A0001">
      <w:start w:val="1"/>
      <w:numFmt w:val="bullet"/>
      <w:lvlText w:val=""/>
      <w:lvlJc w:val="left"/>
      <w:pPr>
        <w:ind w:left="1200" w:hanging="360"/>
      </w:pPr>
      <w:rPr>
        <w:rFonts w:ascii="Symbol" w:hAnsi="Symbol" w:hint="default"/>
      </w:rPr>
    </w:lvl>
    <w:lvl w:ilvl="1" w:tplc="0C0A0003" w:tentative="1">
      <w:start w:val="1"/>
      <w:numFmt w:val="bullet"/>
      <w:lvlText w:val="o"/>
      <w:lvlJc w:val="left"/>
      <w:pPr>
        <w:ind w:left="1920" w:hanging="360"/>
      </w:pPr>
      <w:rPr>
        <w:rFonts w:ascii="Courier New" w:hAnsi="Courier New" w:cs="Courier New" w:hint="default"/>
      </w:rPr>
    </w:lvl>
    <w:lvl w:ilvl="2" w:tplc="0C0A0005" w:tentative="1">
      <w:start w:val="1"/>
      <w:numFmt w:val="bullet"/>
      <w:lvlText w:val=""/>
      <w:lvlJc w:val="left"/>
      <w:pPr>
        <w:ind w:left="2640" w:hanging="360"/>
      </w:pPr>
      <w:rPr>
        <w:rFonts w:ascii="Wingdings" w:hAnsi="Wingdings" w:hint="default"/>
      </w:rPr>
    </w:lvl>
    <w:lvl w:ilvl="3" w:tplc="0C0A0001" w:tentative="1">
      <w:start w:val="1"/>
      <w:numFmt w:val="bullet"/>
      <w:lvlText w:val=""/>
      <w:lvlJc w:val="left"/>
      <w:pPr>
        <w:ind w:left="3360" w:hanging="360"/>
      </w:pPr>
      <w:rPr>
        <w:rFonts w:ascii="Symbol" w:hAnsi="Symbol" w:hint="default"/>
      </w:rPr>
    </w:lvl>
    <w:lvl w:ilvl="4" w:tplc="0C0A0003" w:tentative="1">
      <w:start w:val="1"/>
      <w:numFmt w:val="bullet"/>
      <w:lvlText w:val="o"/>
      <w:lvlJc w:val="left"/>
      <w:pPr>
        <w:ind w:left="4080" w:hanging="360"/>
      </w:pPr>
      <w:rPr>
        <w:rFonts w:ascii="Courier New" w:hAnsi="Courier New" w:cs="Courier New" w:hint="default"/>
      </w:rPr>
    </w:lvl>
    <w:lvl w:ilvl="5" w:tplc="0C0A0005" w:tentative="1">
      <w:start w:val="1"/>
      <w:numFmt w:val="bullet"/>
      <w:lvlText w:val=""/>
      <w:lvlJc w:val="left"/>
      <w:pPr>
        <w:ind w:left="4800" w:hanging="360"/>
      </w:pPr>
      <w:rPr>
        <w:rFonts w:ascii="Wingdings" w:hAnsi="Wingdings" w:hint="default"/>
      </w:rPr>
    </w:lvl>
    <w:lvl w:ilvl="6" w:tplc="0C0A0001" w:tentative="1">
      <w:start w:val="1"/>
      <w:numFmt w:val="bullet"/>
      <w:lvlText w:val=""/>
      <w:lvlJc w:val="left"/>
      <w:pPr>
        <w:ind w:left="5520" w:hanging="360"/>
      </w:pPr>
      <w:rPr>
        <w:rFonts w:ascii="Symbol" w:hAnsi="Symbol" w:hint="default"/>
      </w:rPr>
    </w:lvl>
    <w:lvl w:ilvl="7" w:tplc="0C0A0003" w:tentative="1">
      <w:start w:val="1"/>
      <w:numFmt w:val="bullet"/>
      <w:lvlText w:val="o"/>
      <w:lvlJc w:val="left"/>
      <w:pPr>
        <w:ind w:left="6240" w:hanging="360"/>
      </w:pPr>
      <w:rPr>
        <w:rFonts w:ascii="Courier New" w:hAnsi="Courier New" w:cs="Courier New" w:hint="default"/>
      </w:rPr>
    </w:lvl>
    <w:lvl w:ilvl="8" w:tplc="0C0A0005" w:tentative="1">
      <w:start w:val="1"/>
      <w:numFmt w:val="bullet"/>
      <w:lvlText w:val=""/>
      <w:lvlJc w:val="left"/>
      <w:pPr>
        <w:ind w:left="6960" w:hanging="360"/>
      </w:pPr>
      <w:rPr>
        <w:rFonts w:ascii="Wingdings" w:hAnsi="Wingdings" w:hint="default"/>
      </w:rPr>
    </w:lvl>
  </w:abstractNum>
  <w:abstractNum w:abstractNumId="3" w15:restartNumberingAfterBreak="0">
    <w:nsid w:val="06772FDA"/>
    <w:multiLevelType w:val="hybridMultilevel"/>
    <w:tmpl w:val="09A694F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 w15:restartNumberingAfterBreak="0">
    <w:nsid w:val="0A1B6327"/>
    <w:multiLevelType w:val="hybridMultilevel"/>
    <w:tmpl w:val="350EE7A0"/>
    <w:lvl w:ilvl="0" w:tplc="2E92EED2">
      <w:start w:val="1"/>
      <w:numFmt w:val="decimal"/>
      <w:lvlText w:val="%1."/>
      <w:lvlJc w:val="left"/>
      <w:pPr>
        <w:ind w:left="1117" w:hanging="360"/>
      </w:pPr>
      <w:rPr>
        <w:rFonts w:ascii="LM Roman 12" w:hAnsi="LM Roman 12" w:hint="default"/>
        <w:b w:val="0"/>
        <w:i/>
        <w:sz w:val="24"/>
      </w:r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5" w15:restartNumberingAfterBreak="0">
    <w:nsid w:val="0CA7150E"/>
    <w:multiLevelType w:val="hybridMultilevel"/>
    <w:tmpl w:val="F140E40E"/>
    <w:lvl w:ilvl="0" w:tplc="0C0A0001">
      <w:start w:val="1"/>
      <w:numFmt w:val="bullet"/>
      <w:lvlText w:val=""/>
      <w:lvlJc w:val="left"/>
      <w:pPr>
        <w:ind w:left="4305" w:hanging="360"/>
      </w:pPr>
      <w:rPr>
        <w:rFonts w:ascii="Symbol" w:hAnsi="Symbol" w:hint="default"/>
      </w:rPr>
    </w:lvl>
    <w:lvl w:ilvl="1" w:tplc="0C0A0003" w:tentative="1">
      <w:start w:val="1"/>
      <w:numFmt w:val="bullet"/>
      <w:lvlText w:val="o"/>
      <w:lvlJc w:val="left"/>
      <w:pPr>
        <w:ind w:left="5025" w:hanging="360"/>
      </w:pPr>
      <w:rPr>
        <w:rFonts w:ascii="Courier New" w:hAnsi="Courier New" w:cs="Courier New" w:hint="default"/>
      </w:rPr>
    </w:lvl>
    <w:lvl w:ilvl="2" w:tplc="0C0A0005" w:tentative="1">
      <w:start w:val="1"/>
      <w:numFmt w:val="bullet"/>
      <w:lvlText w:val=""/>
      <w:lvlJc w:val="left"/>
      <w:pPr>
        <w:ind w:left="5745" w:hanging="360"/>
      </w:pPr>
      <w:rPr>
        <w:rFonts w:ascii="Wingdings" w:hAnsi="Wingdings" w:hint="default"/>
      </w:rPr>
    </w:lvl>
    <w:lvl w:ilvl="3" w:tplc="0C0A0001" w:tentative="1">
      <w:start w:val="1"/>
      <w:numFmt w:val="bullet"/>
      <w:lvlText w:val=""/>
      <w:lvlJc w:val="left"/>
      <w:pPr>
        <w:ind w:left="6465" w:hanging="360"/>
      </w:pPr>
      <w:rPr>
        <w:rFonts w:ascii="Symbol" w:hAnsi="Symbol" w:hint="default"/>
      </w:rPr>
    </w:lvl>
    <w:lvl w:ilvl="4" w:tplc="0C0A0003" w:tentative="1">
      <w:start w:val="1"/>
      <w:numFmt w:val="bullet"/>
      <w:lvlText w:val="o"/>
      <w:lvlJc w:val="left"/>
      <w:pPr>
        <w:ind w:left="7185" w:hanging="360"/>
      </w:pPr>
      <w:rPr>
        <w:rFonts w:ascii="Courier New" w:hAnsi="Courier New" w:cs="Courier New" w:hint="default"/>
      </w:rPr>
    </w:lvl>
    <w:lvl w:ilvl="5" w:tplc="0C0A0005" w:tentative="1">
      <w:start w:val="1"/>
      <w:numFmt w:val="bullet"/>
      <w:lvlText w:val=""/>
      <w:lvlJc w:val="left"/>
      <w:pPr>
        <w:ind w:left="7905" w:hanging="360"/>
      </w:pPr>
      <w:rPr>
        <w:rFonts w:ascii="Wingdings" w:hAnsi="Wingdings" w:hint="default"/>
      </w:rPr>
    </w:lvl>
    <w:lvl w:ilvl="6" w:tplc="0C0A0001" w:tentative="1">
      <w:start w:val="1"/>
      <w:numFmt w:val="bullet"/>
      <w:lvlText w:val=""/>
      <w:lvlJc w:val="left"/>
      <w:pPr>
        <w:ind w:left="8625" w:hanging="360"/>
      </w:pPr>
      <w:rPr>
        <w:rFonts w:ascii="Symbol" w:hAnsi="Symbol" w:hint="default"/>
      </w:rPr>
    </w:lvl>
    <w:lvl w:ilvl="7" w:tplc="0C0A0003" w:tentative="1">
      <w:start w:val="1"/>
      <w:numFmt w:val="bullet"/>
      <w:lvlText w:val="o"/>
      <w:lvlJc w:val="left"/>
      <w:pPr>
        <w:ind w:left="9345" w:hanging="360"/>
      </w:pPr>
      <w:rPr>
        <w:rFonts w:ascii="Courier New" w:hAnsi="Courier New" w:cs="Courier New" w:hint="default"/>
      </w:rPr>
    </w:lvl>
    <w:lvl w:ilvl="8" w:tplc="0C0A0005" w:tentative="1">
      <w:start w:val="1"/>
      <w:numFmt w:val="bullet"/>
      <w:lvlText w:val=""/>
      <w:lvlJc w:val="left"/>
      <w:pPr>
        <w:ind w:left="10065" w:hanging="360"/>
      </w:pPr>
      <w:rPr>
        <w:rFonts w:ascii="Wingdings" w:hAnsi="Wingdings" w:hint="default"/>
      </w:rPr>
    </w:lvl>
  </w:abstractNum>
  <w:abstractNum w:abstractNumId="6" w15:restartNumberingAfterBreak="0">
    <w:nsid w:val="0D3D10C5"/>
    <w:multiLevelType w:val="hybridMultilevel"/>
    <w:tmpl w:val="2828C9B8"/>
    <w:lvl w:ilvl="0" w:tplc="0C0A0001">
      <w:start w:val="1"/>
      <w:numFmt w:val="bullet"/>
      <w:lvlText w:val=""/>
      <w:lvlJc w:val="left"/>
      <w:pPr>
        <w:ind w:left="1117" w:hanging="360"/>
      </w:pPr>
      <w:rPr>
        <w:rFonts w:ascii="Symbol" w:hAnsi="Symbol" w:hint="default"/>
      </w:rPr>
    </w:lvl>
    <w:lvl w:ilvl="1" w:tplc="0C0A0003">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7" w15:restartNumberingAfterBreak="0">
    <w:nsid w:val="0E987E84"/>
    <w:multiLevelType w:val="hybridMultilevel"/>
    <w:tmpl w:val="BD68B494"/>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8" w15:restartNumberingAfterBreak="0">
    <w:nsid w:val="1398690C"/>
    <w:multiLevelType w:val="hybridMultilevel"/>
    <w:tmpl w:val="416089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3AD1709"/>
    <w:multiLevelType w:val="hybridMultilevel"/>
    <w:tmpl w:val="DB28123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0" w15:restartNumberingAfterBreak="0">
    <w:nsid w:val="14D55613"/>
    <w:multiLevelType w:val="hybridMultilevel"/>
    <w:tmpl w:val="9878C8B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1" w15:restartNumberingAfterBreak="0">
    <w:nsid w:val="18AA657C"/>
    <w:multiLevelType w:val="hybridMultilevel"/>
    <w:tmpl w:val="FFAE420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2" w15:restartNumberingAfterBreak="0">
    <w:nsid w:val="2126799D"/>
    <w:multiLevelType w:val="hybridMultilevel"/>
    <w:tmpl w:val="907A1BB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3" w15:restartNumberingAfterBreak="0">
    <w:nsid w:val="25DB6D92"/>
    <w:multiLevelType w:val="hybridMultilevel"/>
    <w:tmpl w:val="AD2E2D4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4" w15:restartNumberingAfterBreak="0">
    <w:nsid w:val="27161F13"/>
    <w:multiLevelType w:val="hybridMultilevel"/>
    <w:tmpl w:val="B030B3B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5" w15:restartNumberingAfterBreak="0">
    <w:nsid w:val="27E06785"/>
    <w:multiLevelType w:val="hybridMultilevel"/>
    <w:tmpl w:val="6F40626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6" w15:restartNumberingAfterBreak="0">
    <w:nsid w:val="29E32789"/>
    <w:multiLevelType w:val="hybridMultilevel"/>
    <w:tmpl w:val="7230F5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2B563D90"/>
    <w:multiLevelType w:val="hybridMultilevel"/>
    <w:tmpl w:val="E1CA9D1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8" w15:restartNumberingAfterBreak="0">
    <w:nsid w:val="2E471345"/>
    <w:multiLevelType w:val="hybridMultilevel"/>
    <w:tmpl w:val="D1D6818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9" w15:restartNumberingAfterBreak="0">
    <w:nsid w:val="30184E00"/>
    <w:multiLevelType w:val="hybridMultilevel"/>
    <w:tmpl w:val="1FB4A1C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0" w15:restartNumberingAfterBreak="0">
    <w:nsid w:val="34EB5DC1"/>
    <w:multiLevelType w:val="hybridMultilevel"/>
    <w:tmpl w:val="3244C732"/>
    <w:lvl w:ilvl="0" w:tplc="2E92EED2">
      <w:start w:val="1"/>
      <w:numFmt w:val="decimal"/>
      <w:lvlText w:val="%1."/>
      <w:lvlJc w:val="left"/>
      <w:pPr>
        <w:ind w:left="1117" w:hanging="360"/>
      </w:pPr>
      <w:rPr>
        <w:rFonts w:ascii="LM Roman 12" w:hAnsi="LM Roman 12" w:hint="default"/>
        <w:b w:val="0"/>
        <w:i/>
        <w:sz w:val="24"/>
      </w:r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21" w15:restartNumberingAfterBreak="0">
    <w:nsid w:val="376B5115"/>
    <w:multiLevelType w:val="hybridMultilevel"/>
    <w:tmpl w:val="B0CACFF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2" w15:restartNumberingAfterBreak="0">
    <w:nsid w:val="3DBB685C"/>
    <w:multiLevelType w:val="hybridMultilevel"/>
    <w:tmpl w:val="A774A3AE"/>
    <w:lvl w:ilvl="0" w:tplc="2E92EED2">
      <w:start w:val="1"/>
      <w:numFmt w:val="decimal"/>
      <w:lvlText w:val="%1."/>
      <w:lvlJc w:val="left"/>
      <w:pPr>
        <w:ind w:left="1117" w:hanging="360"/>
      </w:pPr>
      <w:rPr>
        <w:rFonts w:ascii="LM Roman 12" w:hAnsi="LM Roman 12" w:hint="default"/>
        <w:b w:val="0"/>
        <w:i/>
        <w:sz w:val="24"/>
      </w:r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23" w15:restartNumberingAfterBreak="0">
    <w:nsid w:val="449E2C7E"/>
    <w:multiLevelType w:val="hybridMultilevel"/>
    <w:tmpl w:val="3E9435E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4" w15:restartNumberingAfterBreak="0">
    <w:nsid w:val="479436DB"/>
    <w:multiLevelType w:val="hybridMultilevel"/>
    <w:tmpl w:val="54BC16C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5" w15:restartNumberingAfterBreak="0">
    <w:nsid w:val="4A3817AF"/>
    <w:multiLevelType w:val="hybridMultilevel"/>
    <w:tmpl w:val="A976B56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6" w15:restartNumberingAfterBreak="0">
    <w:nsid w:val="4AC06B6D"/>
    <w:multiLevelType w:val="hybridMultilevel"/>
    <w:tmpl w:val="E6F86A0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7" w15:restartNumberingAfterBreak="0">
    <w:nsid w:val="4D725D11"/>
    <w:multiLevelType w:val="hybridMultilevel"/>
    <w:tmpl w:val="5CFE0B9A"/>
    <w:lvl w:ilvl="0" w:tplc="0C0A0001">
      <w:start w:val="1"/>
      <w:numFmt w:val="bullet"/>
      <w:lvlText w:val=""/>
      <w:lvlJc w:val="left"/>
      <w:pPr>
        <w:ind w:left="1350" w:hanging="360"/>
      </w:pPr>
      <w:rPr>
        <w:rFonts w:ascii="Symbol" w:hAnsi="Symbol" w:hint="default"/>
      </w:rPr>
    </w:lvl>
    <w:lvl w:ilvl="1" w:tplc="0C0A0003" w:tentative="1">
      <w:start w:val="1"/>
      <w:numFmt w:val="bullet"/>
      <w:lvlText w:val="o"/>
      <w:lvlJc w:val="left"/>
      <w:pPr>
        <w:ind w:left="2070" w:hanging="360"/>
      </w:pPr>
      <w:rPr>
        <w:rFonts w:ascii="Courier New" w:hAnsi="Courier New" w:cs="Courier New" w:hint="default"/>
      </w:rPr>
    </w:lvl>
    <w:lvl w:ilvl="2" w:tplc="0C0A0005" w:tentative="1">
      <w:start w:val="1"/>
      <w:numFmt w:val="bullet"/>
      <w:lvlText w:val=""/>
      <w:lvlJc w:val="left"/>
      <w:pPr>
        <w:ind w:left="2790" w:hanging="360"/>
      </w:pPr>
      <w:rPr>
        <w:rFonts w:ascii="Wingdings" w:hAnsi="Wingdings" w:hint="default"/>
      </w:rPr>
    </w:lvl>
    <w:lvl w:ilvl="3" w:tplc="0C0A0001" w:tentative="1">
      <w:start w:val="1"/>
      <w:numFmt w:val="bullet"/>
      <w:lvlText w:val=""/>
      <w:lvlJc w:val="left"/>
      <w:pPr>
        <w:ind w:left="3510" w:hanging="360"/>
      </w:pPr>
      <w:rPr>
        <w:rFonts w:ascii="Symbol" w:hAnsi="Symbol" w:hint="default"/>
      </w:rPr>
    </w:lvl>
    <w:lvl w:ilvl="4" w:tplc="0C0A0003" w:tentative="1">
      <w:start w:val="1"/>
      <w:numFmt w:val="bullet"/>
      <w:lvlText w:val="o"/>
      <w:lvlJc w:val="left"/>
      <w:pPr>
        <w:ind w:left="4230" w:hanging="360"/>
      </w:pPr>
      <w:rPr>
        <w:rFonts w:ascii="Courier New" w:hAnsi="Courier New" w:cs="Courier New" w:hint="default"/>
      </w:rPr>
    </w:lvl>
    <w:lvl w:ilvl="5" w:tplc="0C0A0005" w:tentative="1">
      <w:start w:val="1"/>
      <w:numFmt w:val="bullet"/>
      <w:lvlText w:val=""/>
      <w:lvlJc w:val="left"/>
      <w:pPr>
        <w:ind w:left="4950" w:hanging="360"/>
      </w:pPr>
      <w:rPr>
        <w:rFonts w:ascii="Wingdings" w:hAnsi="Wingdings" w:hint="default"/>
      </w:rPr>
    </w:lvl>
    <w:lvl w:ilvl="6" w:tplc="0C0A0001" w:tentative="1">
      <w:start w:val="1"/>
      <w:numFmt w:val="bullet"/>
      <w:lvlText w:val=""/>
      <w:lvlJc w:val="left"/>
      <w:pPr>
        <w:ind w:left="5670" w:hanging="360"/>
      </w:pPr>
      <w:rPr>
        <w:rFonts w:ascii="Symbol" w:hAnsi="Symbol" w:hint="default"/>
      </w:rPr>
    </w:lvl>
    <w:lvl w:ilvl="7" w:tplc="0C0A0003" w:tentative="1">
      <w:start w:val="1"/>
      <w:numFmt w:val="bullet"/>
      <w:lvlText w:val="o"/>
      <w:lvlJc w:val="left"/>
      <w:pPr>
        <w:ind w:left="6390" w:hanging="360"/>
      </w:pPr>
      <w:rPr>
        <w:rFonts w:ascii="Courier New" w:hAnsi="Courier New" w:cs="Courier New" w:hint="default"/>
      </w:rPr>
    </w:lvl>
    <w:lvl w:ilvl="8" w:tplc="0C0A0005" w:tentative="1">
      <w:start w:val="1"/>
      <w:numFmt w:val="bullet"/>
      <w:lvlText w:val=""/>
      <w:lvlJc w:val="left"/>
      <w:pPr>
        <w:ind w:left="7110" w:hanging="360"/>
      </w:pPr>
      <w:rPr>
        <w:rFonts w:ascii="Wingdings" w:hAnsi="Wingdings" w:hint="default"/>
      </w:rPr>
    </w:lvl>
  </w:abstractNum>
  <w:abstractNum w:abstractNumId="28" w15:restartNumberingAfterBreak="0">
    <w:nsid w:val="4D97629A"/>
    <w:multiLevelType w:val="hybridMultilevel"/>
    <w:tmpl w:val="FF5E426C"/>
    <w:lvl w:ilvl="0" w:tplc="2E92EED2">
      <w:start w:val="1"/>
      <w:numFmt w:val="decimal"/>
      <w:lvlText w:val="%1."/>
      <w:lvlJc w:val="left"/>
      <w:pPr>
        <w:ind w:left="1117" w:hanging="360"/>
      </w:pPr>
      <w:rPr>
        <w:rFonts w:ascii="LM Roman 12" w:hAnsi="LM Roman 12" w:hint="default"/>
        <w:b w:val="0"/>
        <w:i/>
        <w:sz w:val="24"/>
      </w:r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29" w15:restartNumberingAfterBreak="0">
    <w:nsid w:val="4EF678C5"/>
    <w:multiLevelType w:val="hybridMultilevel"/>
    <w:tmpl w:val="D65E4B3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0" w15:restartNumberingAfterBreak="0">
    <w:nsid w:val="53EE126B"/>
    <w:multiLevelType w:val="hybridMultilevel"/>
    <w:tmpl w:val="9B30E6D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1" w15:restartNumberingAfterBreak="0">
    <w:nsid w:val="55DC1758"/>
    <w:multiLevelType w:val="hybridMultilevel"/>
    <w:tmpl w:val="93BABED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2" w15:restartNumberingAfterBreak="0">
    <w:nsid w:val="583072C2"/>
    <w:multiLevelType w:val="hybridMultilevel"/>
    <w:tmpl w:val="AB8A481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3" w15:restartNumberingAfterBreak="0">
    <w:nsid w:val="58CA10C7"/>
    <w:multiLevelType w:val="hybridMultilevel"/>
    <w:tmpl w:val="CA56F35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4" w15:restartNumberingAfterBreak="0">
    <w:nsid w:val="59141F09"/>
    <w:multiLevelType w:val="hybridMultilevel"/>
    <w:tmpl w:val="3E00E6DC"/>
    <w:lvl w:ilvl="0" w:tplc="2E92EED2">
      <w:start w:val="1"/>
      <w:numFmt w:val="decimal"/>
      <w:lvlText w:val="%1."/>
      <w:lvlJc w:val="left"/>
      <w:pPr>
        <w:ind w:left="1117" w:hanging="360"/>
      </w:pPr>
      <w:rPr>
        <w:rFonts w:ascii="LM Roman 12" w:hAnsi="LM Roman 12" w:hint="default"/>
        <w:b w:val="0"/>
        <w:i/>
        <w:sz w:val="24"/>
      </w:r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35" w15:restartNumberingAfterBreak="0">
    <w:nsid w:val="5A05409B"/>
    <w:multiLevelType w:val="hybridMultilevel"/>
    <w:tmpl w:val="58EE1CDC"/>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36" w15:restartNumberingAfterBreak="0">
    <w:nsid w:val="5B3A03A1"/>
    <w:multiLevelType w:val="hybridMultilevel"/>
    <w:tmpl w:val="C4324594"/>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37" w15:restartNumberingAfterBreak="0">
    <w:nsid w:val="5CA32020"/>
    <w:multiLevelType w:val="hybridMultilevel"/>
    <w:tmpl w:val="B3F2C220"/>
    <w:lvl w:ilvl="0" w:tplc="0C0A0001">
      <w:start w:val="1"/>
      <w:numFmt w:val="bullet"/>
      <w:lvlText w:val=""/>
      <w:lvlJc w:val="left"/>
      <w:pPr>
        <w:ind w:left="1117" w:hanging="360"/>
      </w:pPr>
      <w:rPr>
        <w:rFonts w:ascii="Symbol" w:hAnsi="Symbol" w:hint="default"/>
      </w:rPr>
    </w:lvl>
    <w:lvl w:ilvl="1" w:tplc="0C0A0003">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8" w15:restartNumberingAfterBreak="0">
    <w:nsid w:val="5EEE1DA7"/>
    <w:multiLevelType w:val="hybridMultilevel"/>
    <w:tmpl w:val="845C1E3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9" w15:restartNumberingAfterBreak="0">
    <w:nsid w:val="609D302A"/>
    <w:multiLevelType w:val="hybridMultilevel"/>
    <w:tmpl w:val="DEA4D13C"/>
    <w:lvl w:ilvl="0" w:tplc="2E92EED2">
      <w:start w:val="1"/>
      <w:numFmt w:val="decimal"/>
      <w:lvlText w:val="%1."/>
      <w:lvlJc w:val="left"/>
      <w:pPr>
        <w:ind w:left="1117" w:hanging="360"/>
      </w:pPr>
      <w:rPr>
        <w:rFonts w:ascii="LM Roman 12" w:hAnsi="LM Roman 12" w:hint="default"/>
        <w:b w:val="0"/>
        <w:i/>
        <w:sz w:val="24"/>
      </w:r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40" w15:restartNumberingAfterBreak="0">
    <w:nsid w:val="60DA5491"/>
    <w:multiLevelType w:val="hybridMultilevel"/>
    <w:tmpl w:val="F850B1A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1" w15:restartNumberingAfterBreak="0">
    <w:nsid w:val="6B475214"/>
    <w:multiLevelType w:val="hybridMultilevel"/>
    <w:tmpl w:val="3244C732"/>
    <w:lvl w:ilvl="0" w:tplc="2E92EED2">
      <w:start w:val="1"/>
      <w:numFmt w:val="decimal"/>
      <w:lvlText w:val="%1."/>
      <w:lvlJc w:val="left"/>
      <w:pPr>
        <w:ind w:left="1117" w:hanging="360"/>
      </w:pPr>
      <w:rPr>
        <w:rFonts w:ascii="LM Roman 12" w:hAnsi="LM Roman 12" w:hint="default"/>
        <w:b w:val="0"/>
        <w:i/>
        <w:sz w:val="24"/>
      </w:r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42" w15:restartNumberingAfterBreak="0">
    <w:nsid w:val="702B7B8A"/>
    <w:multiLevelType w:val="hybridMultilevel"/>
    <w:tmpl w:val="7B284914"/>
    <w:lvl w:ilvl="0" w:tplc="0C0A0001">
      <w:start w:val="1"/>
      <w:numFmt w:val="bullet"/>
      <w:lvlText w:val=""/>
      <w:lvlJc w:val="left"/>
      <w:pPr>
        <w:ind w:left="1200" w:hanging="360"/>
      </w:pPr>
      <w:rPr>
        <w:rFonts w:ascii="Symbol" w:hAnsi="Symbol" w:hint="default"/>
      </w:rPr>
    </w:lvl>
    <w:lvl w:ilvl="1" w:tplc="0C0A0003" w:tentative="1">
      <w:start w:val="1"/>
      <w:numFmt w:val="bullet"/>
      <w:lvlText w:val="o"/>
      <w:lvlJc w:val="left"/>
      <w:pPr>
        <w:ind w:left="1920" w:hanging="360"/>
      </w:pPr>
      <w:rPr>
        <w:rFonts w:ascii="Courier New" w:hAnsi="Courier New" w:cs="Courier New" w:hint="default"/>
      </w:rPr>
    </w:lvl>
    <w:lvl w:ilvl="2" w:tplc="0C0A0005" w:tentative="1">
      <w:start w:val="1"/>
      <w:numFmt w:val="bullet"/>
      <w:lvlText w:val=""/>
      <w:lvlJc w:val="left"/>
      <w:pPr>
        <w:ind w:left="2640" w:hanging="360"/>
      </w:pPr>
      <w:rPr>
        <w:rFonts w:ascii="Wingdings" w:hAnsi="Wingdings" w:hint="default"/>
      </w:rPr>
    </w:lvl>
    <w:lvl w:ilvl="3" w:tplc="0C0A0001" w:tentative="1">
      <w:start w:val="1"/>
      <w:numFmt w:val="bullet"/>
      <w:lvlText w:val=""/>
      <w:lvlJc w:val="left"/>
      <w:pPr>
        <w:ind w:left="3360" w:hanging="360"/>
      </w:pPr>
      <w:rPr>
        <w:rFonts w:ascii="Symbol" w:hAnsi="Symbol" w:hint="default"/>
      </w:rPr>
    </w:lvl>
    <w:lvl w:ilvl="4" w:tplc="0C0A0003" w:tentative="1">
      <w:start w:val="1"/>
      <w:numFmt w:val="bullet"/>
      <w:lvlText w:val="o"/>
      <w:lvlJc w:val="left"/>
      <w:pPr>
        <w:ind w:left="4080" w:hanging="360"/>
      </w:pPr>
      <w:rPr>
        <w:rFonts w:ascii="Courier New" w:hAnsi="Courier New" w:cs="Courier New" w:hint="default"/>
      </w:rPr>
    </w:lvl>
    <w:lvl w:ilvl="5" w:tplc="0C0A0005" w:tentative="1">
      <w:start w:val="1"/>
      <w:numFmt w:val="bullet"/>
      <w:lvlText w:val=""/>
      <w:lvlJc w:val="left"/>
      <w:pPr>
        <w:ind w:left="4800" w:hanging="360"/>
      </w:pPr>
      <w:rPr>
        <w:rFonts w:ascii="Wingdings" w:hAnsi="Wingdings" w:hint="default"/>
      </w:rPr>
    </w:lvl>
    <w:lvl w:ilvl="6" w:tplc="0C0A0001" w:tentative="1">
      <w:start w:val="1"/>
      <w:numFmt w:val="bullet"/>
      <w:lvlText w:val=""/>
      <w:lvlJc w:val="left"/>
      <w:pPr>
        <w:ind w:left="5520" w:hanging="360"/>
      </w:pPr>
      <w:rPr>
        <w:rFonts w:ascii="Symbol" w:hAnsi="Symbol" w:hint="default"/>
      </w:rPr>
    </w:lvl>
    <w:lvl w:ilvl="7" w:tplc="0C0A0003" w:tentative="1">
      <w:start w:val="1"/>
      <w:numFmt w:val="bullet"/>
      <w:lvlText w:val="o"/>
      <w:lvlJc w:val="left"/>
      <w:pPr>
        <w:ind w:left="6240" w:hanging="360"/>
      </w:pPr>
      <w:rPr>
        <w:rFonts w:ascii="Courier New" w:hAnsi="Courier New" w:cs="Courier New" w:hint="default"/>
      </w:rPr>
    </w:lvl>
    <w:lvl w:ilvl="8" w:tplc="0C0A0005" w:tentative="1">
      <w:start w:val="1"/>
      <w:numFmt w:val="bullet"/>
      <w:lvlText w:val=""/>
      <w:lvlJc w:val="left"/>
      <w:pPr>
        <w:ind w:left="6960" w:hanging="360"/>
      </w:pPr>
      <w:rPr>
        <w:rFonts w:ascii="Wingdings" w:hAnsi="Wingdings" w:hint="default"/>
      </w:rPr>
    </w:lvl>
  </w:abstractNum>
  <w:abstractNum w:abstractNumId="43" w15:restartNumberingAfterBreak="0">
    <w:nsid w:val="722F4BF7"/>
    <w:multiLevelType w:val="multilevel"/>
    <w:tmpl w:val="F74EFA76"/>
    <w:lvl w:ilvl="0">
      <w:start w:val="1"/>
      <w:numFmt w:val="upperLetter"/>
      <w:pStyle w:val="Ttulo1"/>
      <w:suff w:val="nothing"/>
      <w:lvlText w:val="Apéndice %1 "/>
      <w:lvlJc w:val="left"/>
      <w:pPr>
        <w:ind w:left="340" w:hanging="340"/>
      </w:pPr>
      <w:rPr>
        <w:rFonts w:ascii="LM Roman 12" w:hAnsi="LM Roman 12" w:hint="default"/>
      </w:rPr>
    </w:lvl>
    <w:lvl w:ilvl="1">
      <w:start w:val="1"/>
      <w:numFmt w:val="decimal"/>
      <w:pStyle w:val="Ttulo2"/>
      <w:suff w:val="nothing"/>
      <w:lvlText w:val="%1.%2."/>
      <w:lvlJc w:val="left"/>
      <w:pPr>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4" w15:restartNumberingAfterBreak="0">
    <w:nsid w:val="727D70B8"/>
    <w:multiLevelType w:val="hybridMultilevel"/>
    <w:tmpl w:val="12FCB02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5" w15:restartNumberingAfterBreak="0">
    <w:nsid w:val="72877BE0"/>
    <w:multiLevelType w:val="hybridMultilevel"/>
    <w:tmpl w:val="498E4A1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6" w15:restartNumberingAfterBreak="0">
    <w:nsid w:val="7BAD7DA7"/>
    <w:multiLevelType w:val="hybridMultilevel"/>
    <w:tmpl w:val="A000B94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num w:numId="1">
    <w:abstractNumId w:val="44"/>
  </w:num>
  <w:num w:numId="2">
    <w:abstractNumId w:val="33"/>
  </w:num>
  <w:num w:numId="3">
    <w:abstractNumId w:val="43"/>
  </w:num>
  <w:num w:numId="4">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num>
  <w:num w:numId="6">
    <w:abstractNumId w:val="32"/>
  </w:num>
  <w:num w:numId="7">
    <w:abstractNumId w:val="13"/>
  </w:num>
  <w:num w:numId="8">
    <w:abstractNumId w:val="23"/>
  </w:num>
  <w:num w:numId="9">
    <w:abstractNumId w:val="9"/>
  </w:num>
  <w:num w:numId="10">
    <w:abstractNumId w:val="15"/>
  </w:num>
  <w:num w:numId="11">
    <w:abstractNumId w:val="18"/>
  </w:num>
  <w:num w:numId="12">
    <w:abstractNumId w:val="12"/>
  </w:num>
  <w:num w:numId="13">
    <w:abstractNumId w:val="0"/>
  </w:num>
  <w:num w:numId="14">
    <w:abstractNumId w:val="36"/>
  </w:num>
  <w:num w:numId="15">
    <w:abstractNumId w:val="40"/>
  </w:num>
  <w:num w:numId="16">
    <w:abstractNumId w:val="3"/>
  </w:num>
  <w:num w:numId="17">
    <w:abstractNumId w:val="31"/>
  </w:num>
  <w:num w:numId="18">
    <w:abstractNumId w:val="11"/>
  </w:num>
  <w:num w:numId="19">
    <w:abstractNumId w:val="37"/>
  </w:num>
  <w:num w:numId="20">
    <w:abstractNumId w:val="1"/>
  </w:num>
  <w:num w:numId="21">
    <w:abstractNumId w:val="16"/>
  </w:num>
  <w:num w:numId="22">
    <w:abstractNumId w:val="8"/>
  </w:num>
  <w:num w:numId="23">
    <w:abstractNumId w:val="35"/>
  </w:num>
  <w:num w:numId="24">
    <w:abstractNumId w:val="29"/>
  </w:num>
  <w:num w:numId="25">
    <w:abstractNumId w:val="46"/>
  </w:num>
  <w:num w:numId="26">
    <w:abstractNumId w:val="30"/>
  </w:num>
  <w:num w:numId="27">
    <w:abstractNumId w:val="5"/>
  </w:num>
  <w:num w:numId="28">
    <w:abstractNumId w:val="7"/>
  </w:num>
  <w:num w:numId="29">
    <w:abstractNumId w:val="6"/>
  </w:num>
  <w:num w:numId="30">
    <w:abstractNumId w:val="2"/>
  </w:num>
  <w:num w:numId="31">
    <w:abstractNumId w:val="45"/>
  </w:num>
  <w:num w:numId="32">
    <w:abstractNumId w:val="27"/>
  </w:num>
  <w:num w:numId="33">
    <w:abstractNumId w:val="34"/>
  </w:num>
  <w:num w:numId="34">
    <w:abstractNumId w:val="39"/>
  </w:num>
  <w:num w:numId="35">
    <w:abstractNumId w:val="28"/>
  </w:num>
  <w:num w:numId="36">
    <w:abstractNumId w:val="24"/>
  </w:num>
  <w:num w:numId="37">
    <w:abstractNumId w:val="22"/>
  </w:num>
  <w:num w:numId="38">
    <w:abstractNumId w:val="17"/>
  </w:num>
  <w:num w:numId="39">
    <w:abstractNumId w:val="4"/>
  </w:num>
  <w:num w:numId="40">
    <w:abstractNumId w:val="41"/>
  </w:num>
  <w:num w:numId="41">
    <w:abstractNumId w:val="19"/>
  </w:num>
  <w:num w:numId="42">
    <w:abstractNumId w:val="20"/>
  </w:num>
  <w:num w:numId="43">
    <w:abstractNumId w:val="21"/>
  </w:num>
  <w:num w:numId="44">
    <w:abstractNumId w:val="10"/>
  </w:num>
  <w:num w:numId="45">
    <w:abstractNumId w:val="42"/>
  </w:num>
  <w:num w:numId="46">
    <w:abstractNumId w:val="25"/>
  </w:num>
  <w:num w:numId="47">
    <w:abstractNumId w:val="38"/>
  </w:num>
  <w:num w:numId="48">
    <w:abstractNumId w:val="2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05A4"/>
    <w:rsid w:val="0000090A"/>
    <w:rsid w:val="0000349A"/>
    <w:rsid w:val="00003892"/>
    <w:rsid w:val="000040E5"/>
    <w:rsid w:val="0000452F"/>
    <w:rsid w:val="000065F8"/>
    <w:rsid w:val="00014381"/>
    <w:rsid w:val="00016EA8"/>
    <w:rsid w:val="0001719F"/>
    <w:rsid w:val="00017EF9"/>
    <w:rsid w:val="00022379"/>
    <w:rsid w:val="000223C1"/>
    <w:rsid w:val="00025B49"/>
    <w:rsid w:val="0002688F"/>
    <w:rsid w:val="00027AF5"/>
    <w:rsid w:val="00030133"/>
    <w:rsid w:val="00030BF4"/>
    <w:rsid w:val="00031EC4"/>
    <w:rsid w:val="00033351"/>
    <w:rsid w:val="00033D7C"/>
    <w:rsid w:val="000371FC"/>
    <w:rsid w:val="00042A7E"/>
    <w:rsid w:val="00043942"/>
    <w:rsid w:val="00044A3B"/>
    <w:rsid w:val="0004562D"/>
    <w:rsid w:val="00046B04"/>
    <w:rsid w:val="0004787C"/>
    <w:rsid w:val="00052B90"/>
    <w:rsid w:val="0006009E"/>
    <w:rsid w:val="0006324E"/>
    <w:rsid w:val="00065693"/>
    <w:rsid w:val="000661CF"/>
    <w:rsid w:val="000674AA"/>
    <w:rsid w:val="000674CC"/>
    <w:rsid w:val="0007211D"/>
    <w:rsid w:val="00073B59"/>
    <w:rsid w:val="00074581"/>
    <w:rsid w:val="000760E8"/>
    <w:rsid w:val="000762EA"/>
    <w:rsid w:val="00076459"/>
    <w:rsid w:val="00077E00"/>
    <w:rsid w:val="00081989"/>
    <w:rsid w:val="00083734"/>
    <w:rsid w:val="00086065"/>
    <w:rsid w:val="0009003F"/>
    <w:rsid w:val="00093984"/>
    <w:rsid w:val="00094828"/>
    <w:rsid w:val="00096D9F"/>
    <w:rsid w:val="000973D4"/>
    <w:rsid w:val="00097DB9"/>
    <w:rsid w:val="000A0C4C"/>
    <w:rsid w:val="000A1E0B"/>
    <w:rsid w:val="000A20DF"/>
    <w:rsid w:val="000A21A1"/>
    <w:rsid w:val="000A2416"/>
    <w:rsid w:val="000A3AC7"/>
    <w:rsid w:val="000A3AF1"/>
    <w:rsid w:val="000A40F2"/>
    <w:rsid w:val="000A43E9"/>
    <w:rsid w:val="000A6889"/>
    <w:rsid w:val="000A7B1E"/>
    <w:rsid w:val="000B106C"/>
    <w:rsid w:val="000B303C"/>
    <w:rsid w:val="000C034A"/>
    <w:rsid w:val="000C23F4"/>
    <w:rsid w:val="000C27C6"/>
    <w:rsid w:val="000C32EE"/>
    <w:rsid w:val="000C5461"/>
    <w:rsid w:val="000D09A6"/>
    <w:rsid w:val="000D11BD"/>
    <w:rsid w:val="000D1BCA"/>
    <w:rsid w:val="000D2C5D"/>
    <w:rsid w:val="000D3F9A"/>
    <w:rsid w:val="000D62FD"/>
    <w:rsid w:val="000D6716"/>
    <w:rsid w:val="000D733B"/>
    <w:rsid w:val="000E2115"/>
    <w:rsid w:val="000E3401"/>
    <w:rsid w:val="000E60AC"/>
    <w:rsid w:val="000E6723"/>
    <w:rsid w:val="000F0AC1"/>
    <w:rsid w:val="000F1A43"/>
    <w:rsid w:val="000F728F"/>
    <w:rsid w:val="000F77FA"/>
    <w:rsid w:val="0010312F"/>
    <w:rsid w:val="00105422"/>
    <w:rsid w:val="001065F8"/>
    <w:rsid w:val="001110CB"/>
    <w:rsid w:val="0011377C"/>
    <w:rsid w:val="00113824"/>
    <w:rsid w:val="0011438A"/>
    <w:rsid w:val="00114B07"/>
    <w:rsid w:val="0012253B"/>
    <w:rsid w:val="00123565"/>
    <w:rsid w:val="00123DB2"/>
    <w:rsid w:val="001262C9"/>
    <w:rsid w:val="00127888"/>
    <w:rsid w:val="00130093"/>
    <w:rsid w:val="00130C76"/>
    <w:rsid w:val="00131B2C"/>
    <w:rsid w:val="00131BA8"/>
    <w:rsid w:val="0013300E"/>
    <w:rsid w:val="001347F3"/>
    <w:rsid w:val="00135EF5"/>
    <w:rsid w:val="001368C8"/>
    <w:rsid w:val="00143D80"/>
    <w:rsid w:val="00147063"/>
    <w:rsid w:val="00147EDC"/>
    <w:rsid w:val="0015019C"/>
    <w:rsid w:val="00150EB7"/>
    <w:rsid w:val="0015193E"/>
    <w:rsid w:val="001543EB"/>
    <w:rsid w:val="00155789"/>
    <w:rsid w:val="00155E05"/>
    <w:rsid w:val="0016407C"/>
    <w:rsid w:val="001677E4"/>
    <w:rsid w:val="0017011B"/>
    <w:rsid w:val="00170C18"/>
    <w:rsid w:val="0017110B"/>
    <w:rsid w:val="00173164"/>
    <w:rsid w:val="00181D9D"/>
    <w:rsid w:val="00183798"/>
    <w:rsid w:val="00184AA6"/>
    <w:rsid w:val="00187EF2"/>
    <w:rsid w:val="00191CB0"/>
    <w:rsid w:val="00192447"/>
    <w:rsid w:val="00196777"/>
    <w:rsid w:val="001A04B7"/>
    <w:rsid w:val="001A1871"/>
    <w:rsid w:val="001A2576"/>
    <w:rsid w:val="001A37A3"/>
    <w:rsid w:val="001A3B74"/>
    <w:rsid w:val="001A3DA9"/>
    <w:rsid w:val="001A6A73"/>
    <w:rsid w:val="001A6C3D"/>
    <w:rsid w:val="001A7D64"/>
    <w:rsid w:val="001B16FB"/>
    <w:rsid w:val="001B3261"/>
    <w:rsid w:val="001B4962"/>
    <w:rsid w:val="001B555E"/>
    <w:rsid w:val="001B6B72"/>
    <w:rsid w:val="001B774C"/>
    <w:rsid w:val="001C4543"/>
    <w:rsid w:val="001C5E72"/>
    <w:rsid w:val="001C6D07"/>
    <w:rsid w:val="001C72A6"/>
    <w:rsid w:val="001D0270"/>
    <w:rsid w:val="001D42D3"/>
    <w:rsid w:val="001D64A3"/>
    <w:rsid w:val="001D6B39"/>
    <w:rsid w:val="001E29C0"/>
    <w:rsid w:val="001E5A06"/>
    <w:rsid w:val="001E6314"/>
    <w:rsid w:val="001E7101"/>
    <w:rsid w:val="001E7705"/>
    <w:rsid w:val="001E77CE"/>
    <w:rsid w:val="001E7C5A"/>
    <w:rsid w:val="001F22BF"/>
    <w:rsid w:val="001F5A77"/>
    <w:rsid w:val="001F67E5"/>
    <w:rsid w:val="001F72ED"/>
    <w:rsid w:val="0020185A"/>
    <w:rsid w:val="0020374B"/>
    <w:rsid w:val="00204C6C"/>
    <w:rsid w:val="002073DB"/>
    <w:rsid w:val="00215F2A"/>
    <w:rsid w:val="002160AB"/>
    <w:rsid w:val="002172EF"/>
    <w:rsid w:val="00223382"/>
    <w:rsid w:val="00223BAA"/>
    <w:rsid w:val="0022499D"/>
    <w:rsid w:val="00226893"/>
    <w:rsid w:val="00227443"/>
    <w:rsid w:val="0023198D"/>
    <w:rsid w:val="00232436"/>
    <w:rsid w:val="00232880"/>
    <w:rsid w:val="002333E4"/>
    <w:rsid w:val="00233D7F"/>
    <w:rsid w:val="00234E52"/>
    <w:rsid w:val="00235C53"/>
    <w:rsid w:val="00236BA8"/>
    <w:rsid w:val="0024229C"/>
    <w:rsid w:val="0024460A"/>
    <w:rsid w:val="00247206"/>
    <w:rsid w:val="002476A9"/>
    <w:rsid w:val="00247703"/>
    <w:rsid w:val="00247BBA"/>
    <w:rsid w:val="00250D90"/>
    <w:rsid w:val="00251331"/>
    <w:rsid w:val="00251DC7"/>
    <w:rsid w:val="00252085"/>
    <w:rsid w:val="002524BD"/>
    <w:rsid w:val="002575F6"/>
    <w:rsid w:val="00257E25"/>
    <w:rsid w:val="00261B94"/>
    <w:rsid w:val="00267BF4"/>
    <w:rsid w:val="002748BD"/>
    <w:rsid w:val="002763C6"/>
    <w:rsid w:val="002766F2"/>
    <w:rsid w:val="0027761E"/>
    <w:rsid w:val="002835B5"/>
    <w:rsid w:val="00283FF1"/>
    <w:rsid w:val="00285109"/>
    <w:rsid w:val="00292D5B"/>
    <w:rsid w:val="00292FC5"/>
    <w:rsid w:val="00294DDF"/>
    <w:rsid w:val="002A32F2"/>
    <w:rsid w:val="002A3B22"/>
    <w:rsid w:val="002A5E66"/>
    <w:rsid w:val="002B390C"/>
    <w:rsid w:val="002B6B36"/>
    <w:rsid w:val="002C0746"/>
    <w:rsid w:val="002C16C8"/>
    <w:rsid w:val="002C1AF4"/>
    <w:rsid w:val="002C32A9"/>
    <w:rsid w:val="002D190D"/>
    <w:rsid w:val="002D2257"/>
    <w:rsid w:val="002D7CD8"/>
    <w:rsid w:val="002E04BC"/>
    <w:rsid w:val="002E079C"/>
    <w:rsid w:val="002E37C5"/>
    <w:rsid w:val="002E4565"/>
    <w:rsid w:val="002E5C82"/>
    <w:rsid w:val="002E657D"/>
    <w:rsid w:val="002E6FAD"/>
    <w:rsid w:val="002E74C5"/>
    <w:rsid w:val="002E74DE"/>
    <w:rsid w:val="002F02C5"/>
    <w:rsid w:val="002F0929"/>
    <w:rsid w:val="002F1830"/>
    <w:rsid w:val="002F1AF5"/>
    <w:rsid w:val="002F35E1"/>
    <w:rsid w:val="002F5037"/>
    <w:rsid w:val="002F66BE"/>
    <w:rsid w:val="00303370"/>
    <w:rsid w:val="00307ABC"/>
    <w:rsid w:val="0031051B"/>
    <w:rsid w:val="00311253"/>
    <w:rsid w:val="0031162A"/>
    <w:rsid w:val="0031233E"/>
    <w:rsid w:val="00312E69"/>
    <w:rsid w:val="003137E8"/>
    <w:rsid w:val="00313D49"/>
    <w:rsid w:val="0031483E"/>
    <w:rsid w:val="00314CF9"/>
    <w:rsid w:val="00314FA5"/>
    <w:rsid w:val="00316121"/>
    <w:rsid w:val="00322AFE"/>
    <w:rsid w:val="0032519A"/>
    <w:rsid w:val="00326D42"/>
    <w:rsid w:val="00327D7F"/>
    <w:rsid w:val="00332A6F"/>
    <w:rsid w:val="00333BF5"/>
    <w:rsid w:val="0034126E"/>
    <w:rsid w:val="003421CA"/>
    <w:rsid w:val="00342B91"/>
    <w:rsid w:val="00343829"/>
    <w:rsid w:val="003454E9"/>
    <w:rsid w:val="0035109C"/>
    <w:rsid w:val="00352AC8"/>
    <w:rsid w:val="00352F10"/>
    <w:rsid w:val="00353568"/>
    <w:rsid w:val="00357529"/>
    <w:rsid w:val="00361475"/>
    <w:rsid w:val="00363987"/>
    <w:rsid w:val="00364545"/>
    <w:rsid w:val="00365D7A"/>
    <w:rsid w:val="00366C4D"/>
    <w:rsid w:val="00371A28"/>
    <w:rsid w:val="00376527"/>
    <w:rsid w:val="00376743"/>
    <w:rsid w:val="00382DBA"/>
    <w:rsid w:val="0038303F"/>
    <w:rsid w:val="00385469"/>
    <w:rsid w:val="0038576A"/>
    <w:rsid w:val="00387A35"/>
    <w:rsid w:val="0039071F"/>
    <w:rsid w:val="00391121"/>
    <w:rsid w:val="00393989"/>
    <w:rsid w:val="00395A27"/>
    <w:rsid w:val="00396BF1"/>
    <w:rsid w:val="00396F5B"/>
    <w:rsid w:val="003A0D7C"/>
    <w:rsid w:val="003A1D58"/>
    <w:rsid w:val="003A32CF"/>
    <w:rsid w:val="003A6FD6"/>
    <w:rsid w:val="003B02F5"/>
    <w:rsid w:val="003B1D6F"/>
    <w:rsid w:val="003B3D8D"/>
    <w:rsid w:val="003B3EFF"/>
    <w:rsid w:val="003B7C54"/>
    <w:rsid w:val="003C158E"/>
    <w:rsid w:val="003C25DF"/>
    <w:rsid w:val="003C418F"/>
    <w:rsid w:val="003C50F0"/>
    <w:rsid w:val="003C5313"/>
    <w:rsid w:val="003C544E"/>
    <w:rsid w:val="003C567C"/>
    <w:rsid w:val="003D4036"/>
    <w:rsid w:val="003D5374"/>
    <w:rsid w:val="003E060A"/>
    <w:rsid w:val="003E254C"/>
    <w:rsid w:val="003F2B16"/>
    <w:rsid w:val="003F589D"/>
    <w:rsid w:val="004012BB"/>
    <w:rsid w:val="00402031"/>
    <w:rsid w:val="00405D3A"/>
    <w:rsid w:val="00405E1C"/>
    <w:rsid w:val="0041050D"/>
    <w:rsid w:val="00412091"/>
    <w:rsid w:val="004138C9"/>
    <w:rsid w:val="00417846"/>
    <w:rsid w:val="004307A1"/>
    <w:rsid w:val="00435997"/>
    <w:rsid w:val="004359F0"/>
    <w:rsid w:val="00435AB3"/>
    <w:rsid w:val="00440334"/>
    <w:rsid w:val="00441B24"/>
    <w:rsid w:val="00443819"/>
    <w:rsid w:val="004461B8"/>
    <w:rsid w:val="004463B7"/>
    <w:rsid w:val="00447B04"/>
    <w:rsid w:val="00447BFE"/>
    <w:rsid w:val="004533D4"/>
    <w:rsid w:val="004534D1"/>
    <w:rsid w:val="004539C1"/>
    <w:rsid w:val="00454598"/>
    <w:rsid w:val="00457300"/>
    <w:rsid w:val="00457468"/>
    <w:rsid w:val="00462565"/>
    <w:rsid w:val="004626D9"/>
    <w:rsid w:val="00462DD2"/>
    <w:rsid w:val="00465299"/>
    <w:rsid w:val="00472E10"/>
    <w:rsid w:val="004737A1"/>
    <w:rsid w:val="00475316"/>
    <w:rsid w:val="00477124"/>
    <w:rsid w:val="004843F3"/>
    <w:rsid w:val="00484E52"/>
    <w:rsid w:val="00485B6D"/>
    <w:rsid w:val="00486D55"/>
    <w:rsid w:val="00490342"/>
    <w:rsid w:val="00491A3D"/>
    <w:rsid w:val="004936BA"/>
    <w:rsid w:val="00495D30"/>
    <w:rsid w:val="004A194D"/>
    <w:rsid w:val="004A3066"/>
    <w:rsid w:val="004A4A44"/>
    <w:rsid w:val="004A78A0"/>
    <w:rsid w:val="004A7C58"/>
    <w:rsid w:val="004B14E2"/>
    <w:rsid w:val="004B43D0"/>
    <w:rsid w:val="004B7E4C"/>
    <w:rsid w:val="004C172B"/>
    <w:rsid w:val="004C3CB2"/>
    <w:rsid w:val="004C47A1"/>
    <w:rsid w:val="004C56F5"/>
    <w:rsid w:val="004C606D"/>
    <w:rsid w:val="004C765B"/>
    <w:rsid w:val="004D1002"/>
    <w:rsid w:val="004D27F5"/>
    <w:rsid w:val="004D3691"/>
    <w:rsid w:val="004D432B"/>
    <w:rsid w:val="004D695F"/>
    <w:rsid w:val="004E074A"/>
    <w:rsid w:val="004E3786"/>
    <w:rsid w:val="004E6355"/>
    <w:rsid w:val="004E75B3"/>
    <w:rsid w:val="004E7AFC"/>
    <w:rsid w:val="004F1EFF"/>
    <w:rsid w:val="004F6F72"/>
    <w:rsid w:val="004F759E"/>
    <w:rsid w:val="004F7B90"/>
    <w:rsid w:val="00501AD3"/>
    <w:rsid w:val="00503BED"/>
    <w:rsid w:val="0050422A"/>
    <w:rsid w:val="0050628E"/>
    <w:rsid w:val="00514CCA"/>
    <w:rsid w:val="0052077B"/>
    <w:rsid w:val="00524684"/>
    <w:rsid w:val="00525270"/>
    <w:rsid w:val="00525CDB"/>
    <w:rsid w:val="0052718F"/>
    <w:rsid w:val="005271B6"/>
    <w:rsid w:val="0053102D"/>
    <w:rsid w:val="0053161D"/>
    <w:rsid w:val="00533919"/>
    <w:rsid w:val="00535001"/>
    <w:rsid w:val="00535645"/>
    <w:rsid w:val="0053745E"/>
    <w:rsid w:val="00540432"/>
    <w:rsid w:val="0054182D"/>
    <w:rsid w:val="005421BB"/>
    <w:rsid w:val="00542AA1"/>
    <w:rsid w:val="00542E41"/>
    <w:rsid w:val="00543619"/>
    <w:rsid w:val="00545F6D"/>
    <w:rsid w:val="00547913"/>
    <w:rsid w:val="00551662"/>
    <w:rsid w:val="005547C2"/>
    <w:rsid w:val="00556507"/>
    <w:rsid w:val="00560B4A"/>
    <w:rsid w:val="005621DF"/>
    <w:rsid w:val="005637CB"/>
    <w:rsid w:val="005642B0"/>
    <w:rsid w:val="00566284"/>
    <w:rsid w:val="00567C6C"/>
    <w:rsid w:val="00570964"/>
    <w:rsid w:val="00572C5F"/>
    <w:rsid w:val="005761A3"/>
    <w:rsid w:val="005765E9"/>
    <w:rsid w:val="005802AE"/>
    <w:rsid w:val="005841FB"/>
    <w:rsid w:val="00585A40"/>
    <w:rsid w:val="00585D65"/>
    <w:rsid w:val="005900CA"/>
    <w:rsid w:val="00592854"/>
    <w:rsid w:val="00592D2B"/>
    <w:rsid w:val="00592ED9"/>
    <w:rsid w:val="00592F1C"/>
    <w:rsid w:val="00593597"/>
    <w:rsid w:val="00594AD6"/>
    <w:rsid w:val="00596B96"/>
    <w:rsid w:val="0059791A"/>
    <w:rsid w:val="00597DDB"/>
    <w:rsid w:val="005A6518"/>
    <w:rsid w:val="005A7C91"/>
    <w:rsid w:val="005A7D81"/>
    <w:rsid w:val="005B0581"/>
    <w:rsid w:val="005B3801"/>
    <w:rsid w:val="005B61AC"/>
    <w:rsid w:val="005C0FA0"/>
    <w:rsid w:val="005C4986"/>
    <w:rsid w:val="005C4DA2"/>
    <w:rsid w:val="005C4DB6"/>
    <w:rsid w:val="005C5DCD"/>
    <w:rsid w:val="005C69A8"/>
    <w:rsid w:val="005D1911"/>
    <w:rsid w:val="005D3799"/>
    <w:rsid w:val="005D4DFA"/>
    <w:rsid w:val="005D4FDA"/>
    <w:rsid w:val="005E0A13"/>
    <w:rsid w:val="005E3EA1"/>
    <w:rsid w:val="005E6162"/>
    <w:rsid w:val="005F2AA5"/>
    <w:rsid w:val="005F38D2"/>
    <w:rsid w:val="005F4672"/>
    <w:rsid w:val="005F49CB"/>
    <w:rsid w:val="005F6373"/>
    <w:rsid w:val="005F6C78"/>
    <w:rsid w:val="00601232"/>
    <w:rsid w:val="00605CDF"/>
    <w:rsid w:val="00606A27"/>
    <w:rsid w:val="006112C1"/>
    <w:rsid w:val="006112F7"/>
    <w:rsid w:val="00611CF7"/>
    <w:rsid w:val="00614003"/>
    <w:rsid w:val="006148C8"/>
    <w:rsid w:val="00614D29"/>
    <w:rsid w:val="0062207C"/>
    <w:rsid w:val="0062540D"/>
    <w:rsid w:val="00626AB3"/>
    <w:rsid w:val="00627407"/>
    <w:rsid w:val="006278D5"/>
    <w:rsid w:val="00631DE6"/>
    <w:rsid w:val="00631E6D"/>
    <w:rsid w:val="00632536"/>
    <w:rsid w:val="00634D0D"/>
    <w:rsid w:val="006378A2"/>
    <w:rsid w:val="00644C19"/>
    <w:rsid w:val="00644DC9"/>
    <w:rsid w:val="0064588A"/>
    <w:rsid w:val="00645F10"/>
    <w:rsid w:val="006469E9"/>
    <w:rsid w:val="00650CE2"/>
    <w:rsid w:val="00656B35"/>
    <w:rsid w:val="006608C3"/>
    <w:rsid w:val="00661091"/>
    <w:rsid w:val="006615AB"/>
    <w:rsid w:val="00662DB2"/>
    <w:rsid w:val="006642A8"/>
    <w:rsid w:val="00664CEC"/>
    <w:rsid w:val="00665194"/>
    <w:rsid w:val="006665D7"/>
    <w:rsid w:val="0066750D"/>
    <w:rsid w:val="006750E9"/>
    <w:rsid w:val="00675762"/>
    <w:rsid w:val="00675A46"/>
    <w:rsid w:val="00675D67"/>
    <w:rsid w:val="00681B14"/>
    <w:rsid w:val="00682552"/>
    <w:rsid w:val="006826B9"/>
    <w:rsid w:val="00683B6E"/>
    <w:rsid w:val="006842FF"/>
    <w:rsid w:val="006856B6"/>
    <w:rsid w:val="006856CB"/>
    <w:rsid w:val="006909DE"/>
    <w:rsid w:val="0069308B"/>
    <w:rsid w:val="00697F78"/>
    <w:rsid w:val="006A1591"/>
    <w:rsid w:val="006A1618"/>
    <w:rsid w:val="006A7BC4"/>
    <w:rsid w:val="006B1A59"/>
    <w:rsid w:val="006B2092"/>
    <w:rsid w:val="006B7568"/>
    <w:rsid w:val="006C4724"/>
    <w:rsid w:val="006C6B96"/>
    <w:rsid w:val="006C6FAE"/>
    <w:rsid w:val="006C7EA2"/>
    <w:rsid w:val="006D09C7"/>
    <w:rsid w:val="006D3728"/>
    <w:rsid w:val="006D5FAA"/>
    <w:rsid w:val="006E115E"/>
    <w:rsid w:val="006E4B95"/>
    <w:rsid w:val="006F04A2"/>
    <w:rsid w:val="006F09DF"/>
    <w:rsid w:val="006F60EC"/>
    <w:rsid w:val="006F7AD1"/>
    <w:rsid w:val="007006EA"/>
    <w:rsid w:val="00703E4F"/>
    <w:rsid w:val="00705BED"/>
    <w:rsid w:val="00710A43"/>
    <w:rsid w:val="007157D8"/>
    <w:rsid w:val="00720070"/>
    <w:rsid w:val="0072264E"/>
    <w:rsid w:val="00723541"/>
    <w:rsid w:val="00723602"/>
    <w:rsid w:val="00726A2B"/>
    <w:rsid w:val="0073001B"/>
    <w:rsid w:val="007309F6"/>
    <w:rsid w:val="00732C0C"/>
    <w:rsid w:val="00732E14"/>
    <w:rsid w:val="00733AE9"/>
    <w:rsid w:val="0073455D"/>
    <w:rsid w:val="00735A2A"/>
    <w:rsid w:val="00737841"/>
    <w:rsid w:val="0074335F"/>
    <w:rsid w:val="007441E1"/>
    <w:rsid w:val="00745C58"/>
    <w:rsid w:val="00745D38"/>
    <w:rsid w:val="007514BA"/>
    <w:rsid w:val="00753BDA"/>
    <w:rsid w:val="0076321B"/>
    <w:rsid w:val="007635CF"/>
    <w:rsid w:val="00763BB8"/>
    <w:rsid w:val="00764140"/>
    <w:rsid w:val="00765DD2"/>
    <w:rsid w:val="007671D6"/>
    <w:rsid w:val="00767243"/>
    <w:rsid w:val="007673F0"/>
    <w:rsid w:val="00767537"/>
    <w:rsid w:val="00774990"/>
    <w:rsid w:val="0077513D"/>
    <w:rsid w:val="00780456"/>
    <w:rsid w:val="00780CBE"/>
    <w:rsid w:val="00781AB6"/>
    <w:rsid w:val="00781B4D"/>
    <w:rsid w:val="00781BBD"/>
    <w:rsid w:val="00782A40"/>
    <w:rsid w:val="00783864"/>
    <w:rsid w:val="007839B7"/>
    <w:rsid w:val="007905D6"/>
    <w:rsid w:val="00792AD6"/>
    <w:rsid w:val="00794C83"/>
    <w:rsid w:val="0079556F"/>
    <w:rsid w:val="007963EE"/>
    <w:rsid w:val="00797EC9"/>
    <w:rsid w:val="007B0708"/>
    <w:rsid w:val="007B4D5F"/>
    <w:rsid w:val="007B660A"/>
    <w:rsid w:val="007B69A8"/>
    <w:rsid w:val="007C0FFE"/>
    <w:rsid w:val="007C11B4"/>
    <w:rsid w:val="007C28A2"/>
    <w:rsid w:val="007C3B55"/>
    <w:rsid w:val="007D0436"/>
    <w:rsid w:val="007D5F2D"/>
    <w:rsid w:val="007D6502"/>
    <w:rsid w:val="007D7099"/>
    <w:rsid w:val="007E107C"/>
    <w:rsid w:val="007E1601"/>
    <w:rsid w:val="007E2B92"/>
    <w:rsid w:val="007E42EF"/>
    <w:rsid w:val="007E5A92"/>
    <w:rsid w:val="007F134D"/>
    <w:rsid w:val="007F1B20"/>
    <w:rsid w:val="008005CD"/>
    <w:rsid w:val="0080224D"/>
    <w:rsid w:val="00802BE4"/>
    <w:rsid w:val="00802EC5"/>
    <w:rsid w:val="008034A8"/>
    <w:rsid w:val="00810637"/>
    <w:rsid w:val="00810F9B"/>
    <w:rsid w:val="008135AC"/>
    <w:rsid w:val="00813F84"/>
    <w:rsid w:val="00816D7E"/>
    <w:rsid w:val="00823310"/>
    <w:rsid w:val="00823F25"/>
    <w:rsid w:val="0082794C"/>
    <w:rsid w:val="00830262"/>
    <w:rsid w:val="00831D87"/>
    <w:rsid w:val="008341EE"/>
    <w:rsid w:val="00834DE4"/>
    <w:rsid w:val="00835E41"/>
    <w:rsid w:val="00837CCE"/>
    <w:rsid w:val="00837FD5"/>
    <w:rsid w:val="008415DA"/>
    <w:rsid w:val="00841B85"/>
    <w:rsid w:val="008437DC"/>
    <w:rsid w:val="008443D4"/>
    <w:rsid w:val="00844539"/>
    <w:rsid w:val="008479EE"/>
    <w:rsid w:val="008503CF"/>
    <w:rsid w:val="008514BE"/>
    <w:rsid w:val="00853538"/>
    <w:rsid w:val="00853F21"/>
    <w:rsid w:val="008546A1"/>
    <w:rsid w:val="008552DF"/>
    <w:rsid w:val="00855355"/>
    <w:rsid w:val="00856307"/>
    <w:rsid w:val="00856650"/>
    <w:rsid w:val="00862D2F"/>
    <w:rsid w:val="00866E5A"/>
    <w:rsid w:val="00870DCB"/>
    <w:rsid w:val="00872A63"/>
    <w:rsid w:val="008803E9"/>
    <w:rsid w:val="0088263D"/>
    <w:rsid w:val="0088316C"/>
    <w:rsid w:val="008846A7"/>
    <w:rsid w:val="00891F57"/>
    <w:rsid w:val="00893E4B"/>
    <w:rsid w:val="0089554E"/>
    <w:rsid w:val="0089582B"/>
    <w:rsid w:val="00895FA8"/>
    <w:rsid w:val="008A041D"/>
    <w:rsid w:val="008A210F"/>
    <w:rsid w:val="008B0834"/>
    <w:rsid w:val="008B1B41"/>
    <w:rsid w:val="008B20A8"/>
    <w:rsid w:val="008B2E25"/>
    <w:rsid w:val="008B6CC2"/>
    <w:rsid w:val="008B6F95"/>
    <w:rsid w:val="008D1DA9"/>
    <w:rsid w:val="008D45A5"/>
    <w:rsid w:val="008D4B24"/>
    <w:rsid w:val="008D60FF"/>
    <w:rsid w:val="008D6850"/>
    <w:rsid w:val="008E1D90"/>
    <w:rsid w:val="008E2F0A"/>
    <w:rsid w:val="008E4701"/>
    <w:rsid w:val="008E7DEF"/>
    <w:rsid w:val="008F0742"/>
    <w:rsid w:val="008F07C6"/>
    <w:rsid w:val="008F1D77"/>
    <w:rsid w:val="008F2239"/>
    <w:rsid w:val="008F4C8C"/>
    <w:rsid w:val="008F5470"/>
    <w:rsid w:val="008F68E0"/>
    <w:rsid w:val="00902F86"/>
    <w:rsid w:val="00905637"/>
    <w:rsid w:val="009100C4"/>
    <w:rsid w:val="009102C1"/>
    <w:rsid w:val="00912792"/>
    <w:rsid w:val="00912A25"/>
    <w:rsid w:val="00914DC3"/>
    <w:rsid w:val="00914DCC"/>
    <w:rsid w:val="009156CD"/>
    <w:rsid w:val="00917C55"/>
    <w:rsid w:val="00921253"/>
    <w:rsid w:val="0092388B"/>
    <w:rsid w:val="009274D6"/>
    <w:rsid w:val="00927753"/>
    <w:rsid w:val="0093312D"/>
    <w:rsid w:val="009337E5"/>
    <w:rsid w:val="009341BB"/>
    <w:rsid w:val="00935AD4"/>
    <w:rsid w:val="00936BA0"/>
    <w:rsid w:val="0093775C"/>
    <w:rsid w:val="00945F24"/>
    <w:rsid w:val="0094776A"/>
    <w:rsid w:val="0094799A"/>
    <w:rsid w:val="00947CCE"/>
    <w:rsid w:val="00956C88"/>
    <w:rsid w:val="00962FC5"/>
    <w:rsid w:val="0096329E"/>
    <w:rsid w:val="00963EFE"/>
    <w:rsid w:val="00965510"/>
    <w:rsid w:val="00967469"/>
    <w:rsid w:val="00974C20"/>
    <w:rsid w:val="00974D71"/>
    <w:rsid w:val="0097534B"/>
    <w:rsid w:val="00976392"/>
    <w:rsid w:val="009779BD"/>
    <w:rsid w:val="00980D63"/>
    <w:rsid w:val="009874E3"/>
    <w:rsid w:val="00991599"/>
    <w:rsid w:val="00991642"/>
    <w:rsid w:val="00994A58"/>
    <w:rsid w:val="009A1DE3"/>
    <w:rsid w:val="009A5EE4"/>
    <w:rsid w:val="009B53D5"/>
    <w:rsid w:val="009B5983"/>
    <w:rsid w:val="009B619B"/>
    <w:rsid w:val="009B635F"/>
    <w:rsid w:val="009B74C5"/>
    <w:rsid w:val="009C0D1E"/>
    <w:rsid w:val="009C1E3B"/>
    <w:rsid w:val="009C3FD3"/>
    <w:rsid w:val="009D1908"/>
    <w:rsid w:val="009D2D35"/>
    <w:rsid w:val="009D3342"/>
    <w:rsid w:val="009D35F9"/>
    <w:rsid w:val="009D41E7"/>
    <w:rsid w:val="009D5ABA"/>
    <w:rsid w:val="009D7ACB"/>
    <w:rsid w:val="009E2999"/>
    <w:rsid w:val="009E40D2"/>
    <w:rsid w:val="009E6712"/>
    <w:rsid w:val="009F23FA"/>
    <w:rsid w:val="009F326C"/>
    <w:rsid w:val="009F7EB1"/>
    <w:rsid w:val="00A0204A"/>
    <w:rsid w:val="00A0235C"/>
    <w:rsid w:val="00A03A3F"/>
    <w:rsid w:val="00A0641C"/>
    <w:rsid w:val="00A176B0"/>
    <w:rsid w:val="00A20950"/>
    <w:rsid w:val="00A20FAE"/>
    <w:rsid w:val="00A26655"/>
    <w:rsid w:val="00A27E2D"/>
    <w:rsid w:val="00A31C0F"/>
    <w:rsid w:val="00A3201B"/>
    <w:rsid w:val="00A35FD8"/>
    <w:rsid w:val="00A36450"/>
    <w:rsid w:val="00A376DF"/>
    <w:rsid w:val="00A405D9"/>
    <w:rsid w:val="00A432D0"/>
    <w:rsid w:val="00A5010F"/>
    <w:rsid w:val="00A50B73"/>
    <w:rsid w:val="00A54979"/>
    <w:rsid w:val="00A56401"/>
    <w:rsid w:val="00A5643B"/>
    <w:rsid w:val="00A565D9"/>
    <w:rsid w:val="00A6041A"/>
    <w:rsid w:val="00A6361E"/>
    <w:rsid w:val="00A63644"/>
    <w:rsid w:val="00A6369D"/>
    <w:rsid w:val="00A6786F"/>
    <w:rsid w:val="00A67A20"/>
    <w:rsid w:val="00A67D71"/>
    <w:rsid w:val="00A70294"/>
    <w:rsid w:val="00A75226"/>
    <w:rsid w:val="00A80498"/>
    <w:rsid w:val="00A806F5"/>
    <w:rsid w:val="00A83192"/>
    <w:rsid w:val="00A83AC2"/>
    <w:rsid w:val="00A846A3"/>
    <w:rsid w:val="00A8574F"/>
    <w:rsid w:val="00A85AE2"/>
    <w:rsid w:val="00A877D8"/>
    <w:rsid w:val="00A87A83"/>
    <w:rsid w:val="00A905C3"/>
    <w:rsid w:val="00A971B5"/>
    <w:rsid w:val="00A9764F"/>
    <w:rsid w:val="00AA42C6"/>
    <w:rsid w:val="00AA59FD"/>
    <w:rsid w:val="00AA5C4E"/>
    <w:rsid w:val="00AA6642"/>
    <w:rsid w:val="00AA70A4"/>
    <w:rsid w:val="00AA7C63"/>
    <w:rsid w:val="00AB082E"/>
    <w:rsid w:val="00AB29FC"/>
    <w:rsid w:val="00AB6456"/>
    <w:rsid w:val="00AB77B0"/>
    <w:rsid w:val="00AC07C4"/>
    <w:rsid w:val="00AC160B"/>
    <w:rsid w:val="00AC26E5"/>
    <w:rsid w:val="00AC53B9"/>
    <w:rsid w:val="00AC6360"/>
    <w:rsid w:val="00AC6BC4"/>
    <w:rsid w:val="00AD0497"/>
    <w:rsid w:val="00AD1DAC"/>
    <w:rsid w:val="00AD26D1"/>
    <w:rsid w:val="00AD287F"/>
    <w:rsid w:val="00AD2EA9"/>
    <w:rsid w:val="00AD31B4"/>
    <w:rsid w:val="00AD4DCC"/>
    <w:rsid w:val="00AD61D3"/>
    <w:rsid w:val="00AD6438"/>
    <w:rsid w:val="00AD6CA4"/>
    <w:rsid w:val="00AE02C7"/>
    <w:rsid w:val="00AE6C26"/>
    <w:rsid w:val="00AE70F0"/>
    <w:rsid w:val="00AF1239"/>
    <w:rsid w:val="00AF3595"/>
    <w:rsid w:val="00AF59FA"/>
    <w:rsid w:val="00AF6571"/>
    <w:rsid w:val="00B0028D"/>
    <w:rsid w:val="00B00396"/>
    <w:rsid w:val="00B01019"/>
    <w:rsid w:val="00B02D26"/>
    <w:rsid w:val="00B035F9"/>
    <w:rsid w:val="00B044A8"/>
    <w:rsid w:val="00B073ED"/>
    <w:rsid w:val="00B07DD9"/>
    <w:rsid w:val="00B108A8"/>
    <w:rsid w:val="00B10E40"/>
    <w:rsid w:val="00B13FF6"/>
    <w:rsid w:val="00B15871"/>
    <w:rsid w:val="00B16C5A"/>
    <w:rsid w:val="00B16D8B"/>
    <w:rsid w:val="00B17A31"/>
    <w:rsid w:val="00B17A8B"/>
    <w:rsid w:val="00B21E46"/>
    <w:rsid w:val="00B258BC"/>
    <w:rsid w:val="00B270CC"/>
    <w:rsid w:val="00B30521"/>
    <w:rsid w:val="00B308A9"/>
    <w:rsid w:val="00B31DE6"/>
    <w:rsid w:val="00B32523"/>
    <w:rsid w:val="00B3283F"/>
    <w:rsid w:val="00B33C09"/>
    <w:rsid w:val="00B3504D"/>
    <w:rsid w:val="00B3540B"/>
    <w:rsid w:val="00B40092"/>
    <w:rsid w:val="00B42D4B"/>
    <w:rsid w:val="00B4753E"/>
    <w:rsid w:val="00B52F5A"/>
    <w:rsid w:val="00B52F8C"/>
    <w:rsid w:val="00B57673"/>
    <w:rsid w:val="00B57BFD"/>
    <w:rsid w:val="00B600AE"/>
    <w:rsid w:val="00B62E90"/>
    <w:rsid w:val="00B63E9E"/>
    <w:rsid w:val="00B64029"/>
    <w:rsid w:val="00B67063"/>
    <w:rsid w:val="00B70159"/>
    <w:rsid w:val="00B703C5"/>
    <w:rsid w:val="00B749BA"/>
    <w:rsid w:val="00B77F6B"/>
    <w:rsid w:val="00B81C11"/>
    <w:rsid w:val="00B83732"/>
    <w:rsid w:val="00B876E1"/>
    <w:rsid w:val="00B87A06"/>
    <w:rsid w:val="00B9129E"/>
    <w:rsid w:val="00B938E5"/>
    <w:rsid w:val="00B96144"/>
    <w:rsid w:val="00BA0B90"/>
    <w:rsid w:val="00BA3040"/>
    <w:rsid w:val="00BA3D4C"/>
    <w:rsid w:val="00BA692D"/>
    <w:rsid w:val="00BB223B"/>
    <w:rsid w:val="00BB27D8"/>
    <w:rsid w:val="00BB4A9D"/>
    <w:rsid w:val="00BB5F8A"/>
    <w:rsid w:val="00BB7DF2"/>
    <w:rsid w:val="00BB7EF8"/>
    <w:rsid w:val="00BC3604"/>
    <w:rsid w:val="00BC5049"/>
    <w:rsid w:val="00BD5367"/>
    <w:rsid w:val="00BD6725"/>
    <w:rsid w:val="00BD7CAD"/>
    <w:rsid w:val="00BE0E64"/>
    <w:rsid w:val="00BE227B"/>
    <w:rsid w:val="00BE2B9E"/>
    <w:rsid w:val="00BE69D2"/>
    <w:rsid w:val="00BF2AB1"/>
    <w:rsid w:val="00BF3371"/>
    <w:rsid w:val="00BF5795"/>
    <w:rsid w:val="00C130A0"/>
    <w:rsid w:val="00C15485"/>
    <w:rsid w:val="00C16ED2"/>
    <w:rsid w:val="00C20719"/>
    <w:rsid w:val="00C21E0A"/>
    <w:rsid w:val="00C22811"/>
    <w:rsid w:val="00C24159"/>
    <w:rsid w:val="00C251B0"/>
    <w:rsid w:val="00C2763A"/>
    <w:rsid w:val="00C301E8"/>
    <w:rsid w:val="00C306DB"/>
    <w:rsid w:val="00C30D7F"/>
    <w:rsid w:val="00C37A11"/>
    <w:rsid w:val="00C40143"/>
    <w:rsid w:val="00C46556"/>
    <w:rsid w:val="00C4776C"/>
    <w:rsid w:val="00C47BF1"/>
    <w:rsid w:val="00C50E0B"/>
    <w:rsid w:val="00C55612"/>
    <w:rsid w:val="00C56196"/>
    <w:rsid w:val="00C56309"/>
    <w:rsid w:val="00C564DA"/>
    <w:rsid w:val="00C61FB7"/>
    <w:rsid w:val="00C65C62"/>
    <w:rsid w:val="00C66643"/>
    <w:rsid w:val="00C71C28"/>
    <w:rsid w:val="00C73A5A"/>
    <w:rsid w:val="00C73DC5"/>
    <w:rsid w:val="00C76F0E"/>
    <w:rsid w:val="00C77ED2"/>
    <w:rsid w:val="00C807A3"/>
    <w:rsid w:val="00C818A7"/>
    <w:rsid w:val="00C86AEA"/>
    <w:rsid w:val="00C9033D"/>
    <w:rsid w:val="00C92BDB"/>
    <w:rsid w:val="00C93519"/>
    <w:rsid w:val="00C9388F"/>
    <w:rsid w:val="00C95F27"/>
    <w:rsid w:val="00C97914"/>
    <w:rsid w:val="00CA0E00"/>
    <w:rsid w:val="00CA594A"/>
    <w:rsid w:val="00CA5C2C"/>
    <w:rsid w:val="00CA69CB"/>
    <w:rsid w:val="00CA7837"/>
    <w:rsid w:val="00CB2D38"/>
    <w:rsid w:val="00CB4709"/>
    <w:rsid w:val="00CC123D"/>
    <w:rsid w:val="00CC2B0A"/>
    <w:rsid w:val="00CC47C1"/>
    <w:rsid w:val="00CD2166"/>
    <w:rsid w:val="00CD47BA"/>
    <w:rsid w:val="00CE251E"/>
    <w:rsid w:val="00CE5552"/>
    <w:rsid w:val="00CE6252"/>
    <w:rsid w:val="00CF09C4"/>
    <w:rsid w:val="00CF1E47"/>
    <w:rsid w:val="00CF3AC9"/>
    <w:rsid w:val="00CF4279"/>
    <w:rsid w:val="00CF5501"/>
    <w:rsid w:val="00D04D70"/>
    <w:rsid w:val="00D0693F"/>
    <w:rsid w:val="00D0697D"/>
    <w:rsid w:val="00D1083B"/>
    <w:rsid w:val="00D11117"/>
    <w:rsid w:val="00D137BA"/>
    <w:rsid w:val="00D13906"/>
    <w:rsid w:val="00D142B1"/>
    <w:rsid w:val="00D143D8"/>
    <w:rsid w:val="00D3050E"/>
    <w:rsid w:val="00D30B26"/>
    <w:rsid w:val="00D31F13"/>
    <w:rsid w:val="00D330F8"/>
    <w:rsid w:val="00D349E2"/>
    <w:rsid w:val="00D353F8"/>
    <w:rsid w:val="00D35AE7"/>
    <w:rsid w:val="00D37CEF"/>
    <w:rsid w:val="00D44379"/>
    <w:rsid w:val="00D45294"/>
    <w:rsid w:val="00D47125"/>
    <w:rsid w:val="00D474D4"/>
    <w:rsid w:val="00D47563"/>
    <w:rsid w:val="00D5055E"/>
    <w:rsid w:val="00D552F0"/>
    <w:rsid w:val="00D55853"/>
    <w:rsid w:val="00D5745C"/>
    <w:rsid w:val="00D60082"/>
    <w:rsid w:val="00D602DB"/>
    <w:rsid w:val="00D61119"/>
    <w:rsid w:val="00D61B00"/>
    <w:rsid w:val="00D61C01"/>
    <w:rsid w:val="00D724FF"/>
    <w:rsid w:val="00D73CEE"/>
    <w:rsid w:val="00D762D3"/>
    <w:rsid w:val="00D76E33"/>
    <w:rsid w:val="00D805EF"/>
    <w:rsid w:val="00D815FF"/>
    <w:rsid w:val="00D81E86"/>
    <w:rsid w:val="00D842A7"/>
    <w:rsid w:val="00D8505C"/>
    <w:rsid w:val="00D85C65"/>
    <w:rsid w:val="00D90413"/>
    <w:rsid w:val="00D90823"/>
    <w:rsid w:val="00D937E4"/>
    <w:rsid w:val="00D95D5E"/>
    <w:rsid w:val="00D96917"/>
    <w:rsid w:val="00D97A88"/>
    <w:rsid w:val="00D97E27"/>
    <w:rsid w:val="00DA0709"/>
    <w:rsid w:val="00DA3027"/>
    <w:rsid w:val="00DA3192"/>
    <w:rsid w:val="00DA394F"/>
    <w:rsid w:val="00DA78CD"/>
    <w:rsid w:val="00DB05DF"/>
    <w:rsid w:val="00DB40D1"/>
    <w:rsid w:val="00DB5724"/>
    <w:rsid w:val="00DB5FCA"/>
    <w:rsid w:val="00DC0A66"/>
    <w:rsid w:val="00DC2246"/>
    <w:rsid w:val="00DC3608"/>
    <w:rsid w:val="00DC4589"/>
    <w:rsid w:val="00DC491A"/>
    <w:rsid w:val="00DD1D7A"/>
    <w:rsid w:val="00DD632B"/>
    <w:rsid w:val="00DD6A13"/>
    <w:rsid w:val="00DD6A64"/>
    <w:rsid w:val="00DE06AB"/>
    <w:rsid w:val="00DE0E6C"/>
    <w:rsid w:val="00DE24A6"/>
    <w:rsid w:val="00DE33E2"/>
    <w:rsid w:val="00DE344A"/>
    <w:rsid w:val="00DF17C9"/>
    <w:rsid w:val="00DF18C7"/>
    <w:rsid w:val="00DF2F12"/>
    <w:rsid w:val="00E03106"/>
    <w:rsid w:val="00E04330"/>
    <w:rsid w:val="00E04D61"/>
    <w:rsid w:val="00E073EA"/>
    <w:rsid w:val="00E11630"/>
    <w:rsid w:val="00E14A42"/>
    <w:rsid w:val="00E17468"/>
    <w:rsid w:val="00E21673"/>
    <w:rsid w:val="00E21B3D"/>
    <w:rsid w:val="00E2235A"/>
    <w:rsid w:val="00E22524"/>
    <w:rsid w:val="00E2331C"/>
    <w:rsid w:val="00E25D65"/>
    <w:rsid w:val="00E307AF"/>
    <w:rsid w:val="00E32D2A"/>
    <w:rsid w:val="00E32F06"/>
    <w:rsid w:val="00E32F08"/>
    <w:rsid w:val="00E33F53"/>
    <w:rsid w:val="00E34689"/>
    <w:rsid w:val="00E34AE7"/>
    <w:rsid w:val="00E34F06"/>
    <w:rsid w:val="00E447E7"/>
    <w:rsid w:val="00E44CE7"/>
    <w:rsid w:val="00E4637A"/>
    <w:rsid w:val="00E4643D"/>
    <w:rsid w:val="00E52B9C"/>
    <w:rsid w:val="00E56730"/>
    <w:rsid w:val="00E57678"/>
    <w:rsid w:val="00E576E7"/>
    <w:rsid w:val="00E60CF5"/>
    <w:rsid w:val="00E61A5F"/>
    <w:rsid w:val="00E6223B"/>
    <w:rsid w:val="00E65154"/>
    <w:rsid w:val="00E6659B"/>
    <w:rsid w:val="00E66AC7"/>
    <w:rsid w:val="00E679F5"/>
    <w:rsid w:val="00E70DA0"/>
    <w:rsid w:val="00E722C7"/>
    <w:rsid w:val="00E76291"/>
    <w:rsid w:val="00E80B25"/>
    <w:rsid w:val="00E81F31"/>
    <w:rsid w:val="00E82D55"/>
    <w:rsid w:val="00E873A0"/>
    <w:rsid w:val="00E87C97"/>
    <w:rsid w:val="00E90F2A"/>
    <w:rsid w:val="00E92064"/>
    <w:rsid w:val="00E928CC"/>
    <w:rsid w:val="00E94DA7"/>
    <w:rsid w:val="00E95618"/>
    <w:rsid w:val="00E95BF0"/>
    <w:rsid w:val="00EA09A6"/>
    <w:rsid w:val="00EA0A7A"/>
    <w:rsid w:val="00EA1595"/>
    <w:rsid w:val="00EA586B"/>
    <w:rsid w:val="00EA7E10"/>
    <w:rsid w:val="00EB05A6"/>
    <w:rsid w:val="00EB41F9"/>
    <w:rsid w:val="00EB5F71"/>
    <w:rsid w:val="00EB789C"/>
    <w:rsid w:val="00EC2453"/>
    <w:rsid w:val="00EC281D"/>
    <w:rsid w:val="00EC365C"/>
    <w:rsid w:val="00EC4AF6"/>
    <w:rsid w:val="00ED046B"/>
    <w:rsid w:val="00ED1C15"/>
    <w:rsid w:val="00ED3F09"/>
    <w:rsid w:val="00ED414D"/>
    <w:rsid w:val="00ED5971"/>
    <w:rsid w:val="00ED6C0F"/>
    <w:rsid w:val="00ED7270"/>
    <w:rsid w:val="00EE110A"/>
    <w:rsid w:val="00EE1AD8"/>
    <w:rsid w:val="00EE1FCB"/>
    <w:rsid w:val="00EE25D5"/>
    <w:rsid w:val="00EE2E85"/>
    <w:rsid w:val="00EE4CF7"/>
    <w:rsid w:val="00EE5B2C"/>
    <w:rsid w:val="00EF058A"/>
    <w:rsid w:val="00EF367E"/>
    <w:rsid w:val="00EF5A25"/>
    <w:rsid w:val="00EF67DB"/>
    <w:rsid w:val="00EF68D9"/>
    <w:rsid w:val="00EF6B64"/>
    <w:rsid w:val="00EF7378"/>
    <w:rsid w:val="00F011EF"/>
    <w:rsid w:val="00F03D25"/>
    <w:rsid w:val="00F04439"/>
    <w:rsid w:val="00F0493A"/>
    <w:rsid w:val="00F05DE7"/>
    <w:rsid w:val="00F06A3F"/>
    <w:rsid w:val="00F07B8C"/>
    <w:rsid w:val="00F1320F"/>
    <w:rsid w:val="00F158A1"/>
    <w:rsid w:val="00F174C2"/>
    <w:rsid w:val="00F2239A"/>
    <w:rsid w:val="00F2460C"/>
    <w:rsid w:val="00F27391"/>
    <w:rsid w:val="00F3191E"/>
    <w:rsid w:val="00F31DC9"/>
    <w:rsid w:val="00F36C3E"/>
    <w:rsid w:val="00F4048B"/>
    <w:rsid w:val="00F40FA3"/>
    <w:rsid w:val="00F4231C"/>
    <w:rsid w:val="00F4358A"/>
    <w:rsid w:val="00F439BE"/>
    <w:rsid w:val="00F4437B"/>
    <w:rsid w:val="00F5058C"/>
    <w:rsid w:val="00F50D0F"/>
    <w:rsid w:val="00F5203F"/>
    <w:rsid w:val="00F55AAB"/>
    <w:rsid w:val="00F55E48"/>
    <w:rsid w:val="00F571FC"/>
    <w:rsid w:val="00F6268B"/>
    <w:rsid w:val="00F626BF"/>
    <w:rsid w:val="00F64233"/>
    <w:rsid w:val="00F707AB"/>
    <w:rsid w:val="00F71FED"/>
    <w:rsid w:val="00F729F6"/>
    <w:rsid w:val="00F740E7"/>
    <w:rsid w:val="00F7784E"/>
    <w:rsid w:val="00F81D8A"/>
    <w:rsid w:val="00F82C71"/>
    <w:rsid w:val="00F83239"/>
    <w:rsid w:val="00F85433"/>
    <w:rsid w:val="00F85601"/>
    <w:rsid w:val="00F85738"/>
    <w:rsid w:val="00F944E3"/>
    <w:rsid w:val="00F94D78"/>
    <w:rsid w:val="00FA03C2"/>
    <w:rsid w:val="00FA1C2D"/>
    <w:rsid w:val="00FA20E5"/>
    <w:rsid w:val="00FA2AE1"/>
    <w:rsid w:val="00FA2CD9"/>
    <w:rsid w:val="00FA4B5A"/>
    <w:rsid w:val="00FA4EB4"/>
    <w:rsid w:val="00FA6233"/>
    <w:rsid w:val="00FA7FD1"/>
    <w:rsid w:val="00FB2BE6"/>
    <w:rsid w:val="00FB3558"/>
    <w:rsid w:val="00FB3765"/>
    <w:rsid w:val="00FB6B38"/>
    <w:rsid w:val="00FC3D82"/>
    <w:rsid w:val="00FC713D"/>
    <w:rsid w:val="00FC7199"/>
    <w:rsid w:val="00FC723F"/>
    <w:rsid w:val="00FD09B4"/>
    <w:rsid w:val="00FD506B"/>
    <w:rsid w:val="00FD5571"/>
    <w:rsid w:val="00FD5950"/>
    <w:rsid w:val="00FE0428"/>
    <w:rsid w:val="00FE17B3"/>
    <w:rsid w:val="00FE48C6"/>
    <w:rsid w:val="00FE5085"/>
    <w:rsid w:val="00FE559E"/>
    <w:rsid w:val="00FE5F66"/>
    <w:rsid w:val="00FF0B96"/>
    <w:rsid w:val="00FF1EB9"/>
    <w:rsid w:val="00FF47BD"/>
    <w:rsid w:val="00FF47DA"/>
    <w:rsid w:val="00FF7C8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D3691"/>
    <w:pPr>
      <w:spacing w:before="120" w:after="280"/>
      <w:ind w:firstLine="397"/>
      <w:jc w:val="both"/>
    </w:pPr>
    <w:rPr>
      <w:rFonts w:ascii="LM Roman 12" w:hAnsi="LM Roman 12"/>
      <w:sz w:val="24"/>
    </w:rPr>
  </w:style>
  <w:style w:type="paragraph" w:styleId="Ttulo1">
    <w:name w:val="heading 1"/>
    <w:basedOn w:val="Normal"/>
    <w:next w:val="Normal"/>
    <w:link w:val="Ttulo1Car"/>
    <w:uiPriority w:val="9"/>
    <w:qFormat/>
    <w:rsid w:val="00D31F13"/>
    <w:pPr>
      <w:keepNext/>
      <w:keepLines/>
      <w:numPr>
        <w:numId w:val="3"/>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3"/>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3"/>
      </w:numPr>
      <w:spacing w:before="160" w:after="120"/>
      <w:outlineLvl w:val="2"/>
    </w:pPr>
    <w:rPr>
      <w:rFonts w:eastAsiaTheme="majorEastAsia" w:cstheme="majorBidi"/>
      <w:b/>
      <w:sz w:val="32"/>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ascii="LM Roman 12" w:eastAsiaTheme="majorEastAsia" w:hAnsi="LM Roman 12" w:cstheme="majorBidi"/>
      <w:b/>
      <w:sz w:val="40"/>
      <w:szCs w:val="32"/>
    </w:rPr>
  </w:style>
  <w:style w:type="paragraph" w:styleId="Sinespaciado">
    <w:name w:val="No Spacing"/>
    <w:uiPriority w:val="1"/>
    <w:qFormat/>
    <w:rsid w:val="00D95D5E"/>
    <w:pPr>
      <w:spacing w:after="0" w:line="240" w:lineRule="auto"/>
      <w:ind w:firstLine="709"/>
      <w:jc w:val="both"/>
    </w:pPr>
    <w:rPr>
      <w:rFonts w:ascii="LM Roman 12" w:hAnsi="LM Roman 12"/>
      <w:sz w:val="24"/>
    </w:rPr>
  </w:style>
  <w:style w:type="character" w:customStyle="1" w:styleId="Ttulo2Car">
    <w:name w:val="Título 2 Car"/>
    <w:basedOn w:val="Fuentedeprrafopredeter"/>
    <w:link w:val="Ttulo2"/>
    <w:uiPriority w:val="9"/>
    <w:rsid w:val="00031EC4"/>
    <w:rPr>
      <w:rFonts w:ascii="LM Roman 12" w:eastAsiaTheme="majorEastAsia" w:hAnsi="LM Roman 12"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ascii="LM Roman 12" w:eastAsiaTheme="majorEastAsia" w:hAnsi="LM Roman 12"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Textonotaalfinal">
    <w:name w:val="endnote text"/>
    <w:basedOn w:val="Normal"/>
    <w:link w:val="TextonotaalfinalCar"/>
    <w:uiPriority w:val="99"/>
    <w:semiHidden/>
    <w:unhideWhenUsed/>
    <w:rsid w:val="00E70DA0"/>
    <w:pPr>
      <w:spacing w:before="0"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E70DA0"/>
    <w:rPr>
      <w:rFonts w:ascii="LM Roman 12" w:hAnsi="LM Roman 12"/>
      <w:sz w:val="20"/>
      <w:szCs w:val="20"/>
    </w:rPr>
  </w:style>
  <w:style w:type="character" w:styleId="Refdenotaalfinal">
    <w:name w:val="endnote reference"/>
    <w:basedOn w:val="Fuentedeprrafopredeter"/>
    <w:uiPriority w:val="99"/>
    <w:semiHidden/>
    <w:unhideWhenUsed/>
    <w:rsid w:val="00E70DA0"/>
    <w:rPr>
      <w:vertAlign w:val="superscript"/>
    </w:rPr>
  </w:style>
  <w:style w:type="character" w:styleId="CdigoHTML">
    <w:name w:val="HTML Code"/>
    <w:basedOn w:val="Fuentedeprrafopredeter"/>
    <w:uiPriority w:val="99"/>
    <w:semiHidden/>
    <w:unhideWhenUsed/>
    <w:rsid w:val="0082331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417434">
      <w:bodyDiv w:val="1"/>
      <w:marLeft w:val="0"/>
      <w:marRight w:val="0"/>
      <w:marTop w:val="0"/>
      <w:marBottom w:val="0"/>
      <w:divBdr>
        <w:top w:val="none" w:sz="0" w:space="0" w:color="auto"/>
        <w:left w:val="none" w:sz="0" w:space="0" w:color="auto"/>
        <w:bottom w:val="none" w:sz="0" w:space="0" w:color="auto"/>
        <w:right w:val="none" w:sz="0" w:space="0" w:color="auto"/>
      </w:divBdr>
      <w:divsChild>
        <w:div w:id="903295407">
          <w:marLeft w:val="0"/>
          <w:marRight w:val="0"/>
          <w:marTop w:val="0"/>
          <w:marBottom w:val="0"/>
          <w:divBdr>
            <w:top w:val="none" w:sz="0" w:space="0" w:color="auto"/>
            <w:left w:val="none" w:sz="0" w:space="0" w:color="auto"/>
            <w:bottom w:val="none" w:sz="0" w:space="0" w:color="auto"/>
            <w:right w:val="none" w:sz="0" w:space="0" w:color="auto"/>
          </w:divBdr>
          <w:divsChild>
            <w:div w:id="697511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689150">
      <w:bodyDiv w:val="1"/>
      <w:marLeft w:val="0"/>
      <w:marRight w:val="0"/>
      <w:marTop w:val="0"/>
      <w:marBottom w:val="0"/>
      <w:divBdr>
        <w:top w:val="none" w:sz="0" w:space="0" w:color="auto"/>
        <w:left w:val="none" w:sz="0" w:space="0" w:color="auto"/>
        <w:bottom w:val="none" w:sz="0" w:space="0" w:color="auto"/>
        <w:right w:val="none" w:sz="0" w:space="0" w:color="auto"/>
      </w:divBdr>
      <w:divsChild>
        <w:div w:id="723061751">
          <w:marLeft w:val="0"/>
          <w:marRight w:val="0"/>
          <w:marTop w:val="0"/>
          <w:marBottom w:val="0"/>
          <w:divBdr>
            <w:top w:val="none" w:sz="0" w:space="0" w:color="auto"/>
            <w:left w:val="none" w:sz="0" w:space="0" w:color="auto"/>
            <w:bottom w:val="none" w:sz="0" w:space="0" w:color="auto"/>
            <w:right w:val="none" w:sz="0" w:space="0" w:color="auto"/>
          </w:divBdr>
          <w:divsChild>
            <w:div w:id="1313486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403871">
      <w:bodyDiv w:val="1"/>
      <w:marLeft w:val="0"/>
      <w:marRight w:val="0"/>
      <w:marTop w:val="0"/>
      <w:marBottom w:val="0"/>
      <w:divBdr>
        <w:top w:val="none" w:sz="0" w:space="0" w:color="auto"/>
        <w:left w:val="none" w:sz="0" w:space="0" w:color="auto"/>
        <w:bottom w:val="none" w:sz="0" w:space="0" w:color="auto"/>
        <w:right w:val="none" w:sz="0" w:space="0" w:color="auto"/>
      </w:divBdr>
      <w:divsChild>
        <w:div w:id="541288502">
          <w:marLeft w:val="0"/>
          <w:marRight w:val="0"/>
          <w:marTop w:val="0"/>
          <w:marBottom w:val="0"/>
          <w:divBdr>
            <w:top w:val="none" w:sz="0" w:space="0" w:color="auto"/>
            <w:left w:val="none" w:sz="0" w:space="0" w:color="auto"/>
            <w:bottom w:val="none" w:sz="0" w:space="0" w:color="auto"/>
            <w:right w:val="none" w:sz="0" w:space="0" w:color="auto"/>
          </w:divBdr>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967079988">
      <w:bodyDiv w:val="1"/>
      <w:marLeft w:val="0"/>
      <w:marRight w:val="0"/>
      <w:marTop w:val="0"/>
      <w:marBottom w:val="0"/>
      <w:divBdr>
        <w:top w:val="none" w:sz="0" w:space="0" w:color="auto"/>
        <w:left w:val="none" w:sz="0" w:space="0" w:color="auto"/>
        <w:bottom w:val="none" w:sz="0" w:space="0" w:color="auto"/>
        <w:right w:val="none" w:sz="0" w:space="0" w:color="auto"/>
      </w:divBdr>
      <w:divsChild>
        <w:div w:id="1153445889">
          <w:marLeft w:val="0"/>
          <w:marRight w:val="0"/>
          <w:marTop w:val="0"/>
          <w:marBottom w:val="0"/>
          <w:divBdr>
            <w:top w:val="none" w:sz="0" w:space="0" w:color="auto"/>
            <w:left w:val="none" w:sz="0" w:space="0" w:color="auto"/>
            <w:bottom w:val="none" w:sz="0" w:space="0" w:color="auto"/>
            <w:right w:val="none" w:sz="0" w:space="0" w:color="auto"/>
          </w:divBdr>
          <w:divsChild>
            <w:div w:id="1922641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6.png"/><Relationship Id="rId21" Type="http://schemas.openxmlformats.org/officeDocument/2006/relationships/image" Target="media/image9.png"/><Relationship Id="rId34" Type="http://schemas.openxmlformats.org/officeDocument/2006/relationships/image" Target="media/image21.png"/><Relationship Id="rId42" Type="http://schemas.openxmlformats.org/officeDocument/2006/relationships/hyperlink" Target="https://www.npmjs.com/" TargetMode="External"/><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yperlink" Target="https://es.wikipedia.org/wiki/Programa_inform%C3%A1tico"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1.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7.png"/><Relationship Id="rId54"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s.wikipedia.org/wiki/Contrato" TargetMode="External"/><Relationship Id="rId24" Type="http://schemas.openxmlformats.org/officeDocument/2006/relationships/image" Target="media/image12.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header" Target="header4.xml"/><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3.png"/><Relationship Id="rId49" Type="http://schemas.openxmlformats.org/officeDocument/2006/relationships/image" Target="media/image34.png"/><Relationship Id="rId57" Type="http://schemas.openxmlformats.org/officeDocument/2006/relationships/hyperlink" Target="https://creativecommons.org/licenses/by/4.0/" TargetMode="External"/><Relationship Id="rId10" Type="http://schemas.openxmlformats.org/officeDocument/2006/relationships/hyperlink" Target="https://es.wikipedia.org/wiki/Licencia" TargetMode="External"/><Relationship Id="rId19" Type="http://schemas.openxmlformats.org/officeDocument/2006/relationships/image" Target="media/image7.PNG"/><Relationship Id="rId31" Type="http://schemas.openxmlformats.org/officeDocument/2006/relationships/header" Target="header3.xml"/><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2.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0.png"/><Relationship Id="rId8" Type="http://schemas.openxmlformats.org/officeDocument/2006/relationships/image" Target="media/image1.png"/><Relationship Id="rId51" Type="http://schemas.openxmlformats.org/officeDocument/2006/relationships/image" Target="media/image36.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F96A50-9F1E-4453-8E5A-8784E843FA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57</TotalTime>
  <Pages>1</Pages>
  <Words>17878</Words>
  <Characters>98332</Characters>
  <Application>Microsoft Office Word</Application>
  <DocSecurity>0</DocSecurity>
  <Lines>819</Lines>
  <Paragraphs>2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5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996</cp:revision>
  <cp:lastPrinted>2019-07-01T15:36:00Z</cp:lastPrinted>
  <dcterms:created xsi:type="dcterms:W3CDTF">2019-02-17T15:19:00Z</dcterms:created>
  <dcterms:modified xsi:type="dcterms:W3CDTF">2019-07-01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PepGIyMR"/&gt;&lt;style id="http://www.zotero.org/styles/ieee" locale="es-ES" hasBibliography="1" bibliographyStyleHasBeenSet="1"/&gt;&lt;prefs&gt;&lt;pref name="fieldType" value="Field"/&gt;&lt;/prefs&gt;&lt;/data&gt;</vt:lpwstr>
  </property>
</Properties>
</file>